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FA0D4E" w:rsidRPr="00C405FD" w:rsidRDefault="00FA0D4E" w:rsidP="00C405FD">
                            <w:pPr>
                              <w:pStyle w:val="RSCF01FootnoteAuthorAddress"/>
                            </w:pPr>
                            <w:r>
                              <w:t>CICECO—Aveiro Institute of Materials, Department of Chemistry, University of Aveiro, 3810-193 Aveiro, Portugal</w:t>
                            </w:r>
                            <w:r w:rsidRPr="00C405FD">
                              <w:t>.</w:t>
                            </w:r>
                          </w:p>
                          <w:p w:rsidR="00FA0D4E" w:rsidRDefault="00FA0D4E" w:rsidP="00C405FD">
                            <w:pPr>
                              <w:pStyle w:val="RSCF01FootnoteAuthorAddress"/>
                            </w:pPr>
                            <w:r>
                              <w:t>3B’s Research Group, Biomaterials, Biodegradables and Biomimetics, University of Minho, Headquarters of the European Institute of Excellence on Tissue Engineering and Regenerative Medicine, AvePark-Parque de Ciência e Tecnologia, 4805-017 Barco, Taipas, Guimarães, Portugal</w:t>
                            </w:r>
                            <w:r w:rsidRPr="00C405FD">
                              <w:t>.</w:t>
                            </w:r>
                          </w:p>
                          <w:p w:rsidR="00FA0D4E" w:rsidRDefault="00FA0D4E" w:rsidP="00C405FD">
                            <w:pPr>
                              <w:pStyle w:val="RSCF01FootnoteAuthorAddress"/>
                            </w:pPr>
                            <w:r>
                              <w:t>ICVS/3B’s, Associate PT Government Laboratory, Braga/Guimarães, Portugal.</w:t>
                            </w:r>
                          </w:p>
                          <w:p w:rsidR="00FA0D4E" w:rsidRDefault="00FA0D4E" w:rsidP="00C405FD">
                            <w:pPr>
                              <w:pStyle w:val="RSCF01FootnoteAuthorAddress"/>
                            </w:pPr>
                            <w:r>
                              <w:t>CICS-UBI—Health Sciences Research Centre University of Beira Interior- Covilhã- Portugal.</w:t>
                            </w:r>
                          </w:p>
                          <w:p w:rsidR="00FA0D4E" w:rsidRPr="00C405FD" w:rsidRDefault="00FA0D4E" w:rsidP="00C405FD">
                            <w:pPr>
                              <w:pStyle w:val="RSCF01FootnoteAuthorAddress"/>
                            </w:pPr>
                            <w:r>
                              <w:t>Department of Applied Chemistry, Graduate School of Engineering, Osaka University, 2-1 Yamadaoka, Suita, Osaka 565-0871, Japan.</w:t>
                            </w:r>
                          </w:p>
                          <w:p w:rsidR="00FA0D4E" w:rsidRDefault="00FA0D4E" w:rsidP="00241ACD">
                            <w:pPr>
                              <w:pStyle w:val="RSCF02FootnotestoTitleAuthors"/>
                            </w:pPr>
                            <w:r>
                              <w:rPr>
                                <w:color w:val="0D0D0D" w:themeColor="text1" w:themeTint="F2"/>
                              </w:rPr>
                              <w:t>*</w:t>
                            </w:r>
                            <w:r w:rsidRPr="00241ACD">
                              <w:t xml:space="preserve"> </w:t>
                            </w:r>
                            <w:r>
                              <w:t xml:space="preserve">Author for correspondence. E-mail: </w:t>
                            </w:r>
                            <w:r w:rsidRPr="008E3692">
                              <w:t>jmano@ua.pt</w:t>
                            </w:r>
                            <w:r>
                              <w:t>.</w:t>
                            </w:r>
                          </w:p>
                          <w:p w:rsidR="00FA0D4E" w:rsidRPr="00241ACD" w:rsidRDefault="00FA0D4E" w:rsidP="00241ACD">
                            <w:pPr>
                              <w:pStyle w:val="RSCF02FootnotestoTitleAuthors"/>
                            </w:pPr>
                            <w:r w:rsidRPr="00241ACD">
                              <w:t xml:space="preserve"> 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97AF1AC"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FA0D4E" w:rsidRPr="00C405FD" w:rsidRDefault="00FA0D4E" w:rsidP="00C405FD">
                      <w:pPr>
                        <w:pStyle w:val="RSCF01FootnoteAuthorAddress"/>
                      </w:pPr>
                      <w:r>
                        <w:t>CICECO—Aveiro Institute of Materials, Department of Chemistry, University of Aveiro, 3810-193 Aveiro, Portugal</w:t>
                      </w:r>
                      <w:r w:rsidRPr="00C405FD">
                        <w:t>.</w:t>
                      </w:r>
                    </w:p>
                    <w:p w:rsidR="00FA0D4E" w:rsidRDefault="00FA0D4E" w:rsidP="00C405FD">
                      <w:pPr>
                        <w:pStyle w:val="RSCF01FootnoteAuthorAddress"/>
                      </w:pPr>
                      <w:r>
                        <w:t>3B’s Research Group, Biomaterials, Biodegradables and Biomimetics, University of Minho, Headquarters of the European Institute of Excellence on Tissue Engineering and Regenerative Medicine, AvePark-Parque de Ciência e Tecnologia, 4805-017 Barco, Taipas, Guimarães, Portugal</w:t>
                      </w:r>
                      <w:r w:rsidRPr="00C405FD">
                        <w:t>.</w:t>
                      </w:r>
                    </w:p>
                    <w:p w:rsidR="00FA0D4E" w:rsidRDefault="00FA0D4E" w:rsidP="00C405FD">
                      <w:pPr>
                        <w:pStyle w:val="RSCF01FootnoteAuthorAddress"/>
                      </w:pPr>
                      <w:r>
                        <w:t>ICVS/3B’s, Associate PT Government Laboratory, Braga/Guimarães, Portugal.</w:t>
                      </w:r>
                    </w:p>
                    <w:p w:rsidR="00FA0D4E" w:rsidRDefault="00FA0D4E" w:rsidP="00C405FD">
                      <w:pPr>
                        <w:pStyle w:val="RSCF01FootnoteAuthorAddress"/>
                      </w:pPr>
                      <w:r>
                        <w:t>CICS-UBI—Health Sciences Research Centre University of Beira Interior- Covilhã- Portugal.</w:t>
                      </w:r>
                    </w:p>
                    <w:p w:rsidR="00FA0D4E" w:rsidRPr="00C405FD" w:rsidRDefault="00FA0D4E" w:rsidP="00C405FD">
                      <w:pPr>
                        <w:pStyle w:val="RSCF01FootnoteAuthorAddress"/>
                      </w:pPr>
                      <w:r>
                        <w:t>Department of Applied Chemistry, Graduate School of Engineering, Osaka University, 2-1 Yamadaoka, Suita, Osaka 565-0871, Japan.</w:t>
                      </w:r>
                    </w:p>
                    <w:p w:rsidR="00FA0D4E" w:rsidRDefault="00FA0D4E" w:rsidP="00241ACD">
                      <w:pPr>
                        <w:pStyle w:val="RSCF02FootnotestoTitleAuthors"/>
                      </w:pPr>
                      <w:r>
                        <w:rPr>
                          <w:color w:val="0D0D0D" w:themeColor="text1" w:themeTint="F2"/>
                        </w:rPr>
                        <w:t>*</w:t>
                      </w:r>
                      <w:r w:rsidRPr="00241ACD">
                        <w:t xml:space="preserve"> </w:t>
                      </w:r>
                      <w:r>
                        <w:t xml:space="preserve">Author for correspondence. E-mail: </w:t>
                      </w:r>
                      <w:r w:rsidRPr="008E3692">
                        <w:t>jmano@ua.pt</w:t>
                      </w:r>
                      <w:r>
                        <w:t>.</w:t>
                      </w:r>
                    </w:p>
                    <w:p w:rsidR="00FA0D4E" w:rsidRPr="00241ACD" w:rsidRDefault="00FA0D4E" w:rsidP="00241ACD">
                      <w:pPr>
                        <w:pStyle w:val="RSCF02FootnotestoTitleAuthors"/>
                      </w:pPr>
                      <w:r w:rsidRPr="00241ACD">
                        <w:t xml:space="preserve"> 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AA78AD" w:rsidRDefault="00F62C8B" w:rsidP="004C531E">
      <w:pPr>
        <w:pStyle w:val="RSCM02DOI"/>
        <w:rPr>
          <w:lang w:val="pt-PT"/>
        </w:rPr>
      </w:pPr>
      <w:r w:rsidRPr="00AA78AD">
        <w:rPr>
          <w:lang w:val="pt-PT"/>
        </w:rPr>
        <w:t>DOI: 10.1039/x0xx00000x</w:t>
      </w:r>
    </w:p>
    <w:p w:rsidR="00A9649E" w:rsidRPr="00AA78AD" w:rsidRDefault="00A9649E" w:rsidP="004C531E">
      <w:pPr>
        <w:pStyle w:val="RSCM03Website"/>
        <w:rPr>
          <w:lang w:val="pt-PT"/>
        </w:rPr>
      </w:pPr>
      <w:r w:rsidRPr="00AA78AD">
        <w:rPr>
          <w:lang w:val="pt-PT"/>
        </w:rPr>
        <w:t>www.rsc.org/</w:t>
      </w:r>
    </w:p>
    <w:p w:rsidR="004414A5" w:rsidRPr="00C32EDF" w:rsidRDefault="00F62C8B" w:rsidP="00C32EDF">
      <w:pPr>
        <w:pStyle w:val="RSCH01PaperTitle"/>
      </w:pPr>
      <w:r w:rsidRPr="00AA78AD">
        <w:rPr>
          <w:lang w:val="en-US"/>
        </w:rPr>
        <w:br w:type="column"/>
      </w:r>
      <w:r w:rsidR="007A386F">
        <w:t>Bioinspired</w:t>
      </w:r>
      <w:r w:rsidR="007A386F" w:rsidRPr="007A386F">
        <w:t xml:space="preserve"> multilayer membranes as potential adhesive patch for skin wound healing</w:t>
      </w:r>
      <w:r w:rsidR="004414A5" w:rsidRPr="00C32EDF">
        <w:t xml:space="preserve"> </w:t>
      </w:r>
    </w:p>
    <w:p w:rsidR="007A386F" w:rsidRPr="00AA78AD" w:rsidRDefault="007A386F" w:rsidP="007A386F">
      <w:pPr>
        <w:pStyle w:val="RSCB01ARTAbstract"/>
        <w:rPr>
          <w:rFonts w:cs="Times New Roman"/>
          <w:sz w:val="20"/>
          <w:lang w:val="pt-PT"/>
        </w:rPr>
      </w:pPr>
      <w:r w:rsidRPr="00AA78AD">
        <w:rPr>
          <w:rFonts w:cs="Times New Roman"/>
          <w:sz w:val="20"/>
          <w:lang w:val="pt-PT"/>
        </w:rPr>
        <w:t>Maria P. Sousa</w:t>
      </w:r>
      <w:r w:rsidRPr="00AA78AD">
        <w:rPr>
          <w:rFonts w:cs="Times New Roman"/>
          <w:sz w:val="20"/>
          <w:vertAlign w:val="superscript"/>
          <w:lang w:val="pt-PT"/>
        </w:rPr>
        <w:t>a</w:t>
      </w:r>
      <w:r w:rsidRPr="00AA78AD">
        <w:rPr>
          <w:rFonts w:cs="Times New Roman"/>
          <w:sz w:val="20"/>
          <w:lang w:val="pt-PT"/>
        </w:rPr>
        <w:t>, Ana I. Neto</w:t>
      </w:r>
      <w:r w:rsidRPr="00AA78AD">
        <w:rPr>
          <w:rFonts w:cs="Times New Roman"/>
          <w:sz w:val="20"/>
          <w:vertAlign w:val="superscript"/>
          <w:lang w:val="pt-PT"/>
        </w:rPr>
        <w:t>b,c</w:t>
      </w:r>
      <w:r w:rsidRPr="00AA78AD">
        <w:rPr>
          <w:rFonts w:cs="Times New Roman"/>
          <w:sz w:val="20"/>
          <w:lang w:val="pt-PT"/>
        </w:rPr>
        <w:t>, Tiago R. Correia</w:t>
      </w:r>
      <w:r w:rsidRPr="00AA78AD">
        <w:rPr>
          <w:rFonts w:cs="Times New Roman"/>
          <w:sz w:val="20"/>
          <w:vertAlign w:val="superscript"/>
          <w:lang w:val="pt-PT"/>
        </w:rPr>
        <w:t>d</w:t>
      </w:r>
      <w:r w:rsidRPr="00AA78AD">
        <w:rPr>
          <w:rFonts w:cs="Times New Roman"/>
          <w:sz w:val="20"/>
          <w:lang w:val="pt-PT"/>
        </w:rPr>
        <w:t>, Sónia P. Miguel</w:t>
      </w:r>
      <w:r w:rsidRPr="00AA78AD">
        <w:rPr>
          <w:rFonts w:cs="Times New Roman"/>
          <w:sz w:val="20"/>
          <w:vertAlign w:val="superscript"/>
          <w:lang w:val="pt-PT"/>
        </w:rPr>
        <w:t>d</w:t>
      </w:r>
      <w:r w:rsidRPr="00AA78AD">
        <w:rPr>
          <w:rFonts w:cs="Times New Roman"/>
          <w:sz w:val="20"/>
          <w:lang w:val="pt-PT"/>
        </w:rPr>
        <w:t>, Michiya Matsusaki</w:t>
      </w:r>
      <w:r w:rsidRPr="00AA78AD">
        <w:rPr>
          <w:rFonts w:cs="Times New Roman"/>
          <w:sz w:val="20"/>
          <w:vertAlign w:val="superscript"/>
          <w:lang w:val="pt-PT"/>
        </w:rPr>
        <w:t>e</w:t>
      </w:r>
      <w:r w:rsidRPr="00AA78AD">
        <w:rPr>
          <w:rFonts w:cs="Times New Roman"/>
          <w:sz w:val="20"/>
          <w:lang w:val="pt-PT"/>
        </w:rPr>
        <w:t xml:space="preserve">, </w:t>
      </w:r>
    </w:p>
    <w:p w:rsidR="007A386F" w:rsidRPr="00AA78AD" w:rsidRDefault="007A386F" w:rsidP="007A386F">
      <w:pPr>
        <w:pStyle w:val="RSCB01ARTAbstract"/>
        <w:rPr>
          <w:rFonts w:cs="Times New Roman"/>
          <w:sz w:val="20"/>
          <w:lang w:val="pt-PT"/>
        </w:rPr>
      </w:pPr>
      <w:r w:rsidRPr="00AA78AD">
        <w:rPr>
          <w:rFonts w:cs="Times New Roman"/>
          <w:sz w:val="20"/>
          <w:lang w:val="pt-PT"/>
        </w:rPr>
        <w:t>Ilídio J. Correia</w:t>
      </w:r>
      <w:r w:rsidRPr="00AA78AD">
        <w:rPr>
          <w:rFonts w:cs="Times New Roman"/>
          <w:sz w:val="20"/>
          <w:vertAlign w:val="superscript"/>
          <w:lang w:val="pt-PT"/>
        </w:rPr>
        <w:t>d</w:t>
      </w:r>
      <w:r w:rsidRPr="00AA78AD">
        <w:rPr>
          <w:rFonts w:cs="Times New Roman"/>
          <w:sz w:val="20"/>
          <w:lang w:val="pt-PT"/>
        </w:rPr>
        <w:t>, João F. Mano</w:t>
      </w:r>
      <w:r w:rsidRPr="00AA78AD">
        <w:rPr>
          <w:rFonts w:cs="Times New Roman"/>
          <w:sz w:val="20"/>
          <w:vertAlign w:val="superscript"/>
          <w:lang w:val="pt-PT"/>
        </w:rPr>
        <w:t>a,b,c,</w:t>
      </w:r>
      <w:r w:rsidRPr="00AA78AD">
        <w:rPr>
          <w:rFonts w:cs="Times New Roman"/>
          <w:sz w:val="20"/>
          <w:lang w:val="pt-PT"/>
        </w:rPr>
        <w:t>*</w:t>
      </w:r>
    </w:p>
    <w:p w:rsidR="00FA2DA2" w:rsidRPr="00FA2DA2" w:rsidRDefault="007A386F" w:rsidP="007A386F">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FE166D">
        <w:t>Bi</w:t>
      </w:r>
      <w:r w:rsidR="005B63D7">
        <w:t>oinspired</w:t>
      </w:r>
      <w:r w:rsidRPr="00FE166D">
        <w:t xml:space="preserve"> and adhesive multilayer membranes are produced using the layer-by-layer (LbL) assembly of chitosan (CHT), alginate (ALG) and hyaluronic acid modified with dopamine (HA-DN). Freestanding multilayer membranes without DN are also produced as a control. The success of the synthesis of HA-DN was confirmed using UV-visible spectroscopy. Scanning electron microscopy images indicate that the surface of the DN-containing membranes is quite more porous than the control ones; they also present a higher average thickness value for the same number of CHT/ALG/CHT/HA(-DN) tetralayers (n=100). Also, water uptake, mechanical strength and adhesion are enhanced with the introduction of DN moieties along the nano-layers. Besides, human dermal fibroblasts viability, enhanced adhesion and proliferation were confirmed by immunofluorescence assays and by measuring both metabolic activity and DNA content. Moreover, </w:t>
      </w:r>
      <w:r w:rsidRPr="00FE166D">
        <w:rPr>
          <w:i/>
        </w:rPr>
        <w:t>in vivo</w:t>
      </w:r>
      <w:r w:rsidRPr="00FE166D">
        <w:t xml:space="preserve"> assays with such kind of DN-containing multilayer membranes were performed; the application of these membranes in the treatment of dermal wounds induced in Wistar rats results on the highest decreasing of inflammation of skin rat, compared with the control conditions. Overall, this investigation suggests that these mussel-inspired freestanding multilayer membranes may enhance either their mechanical performance as well as cellular adhesion and proliferation, leading to an improved wound healing process, being a promising material to restore the structural and functional properties of wounded skin.</w:t>
      </w:r>
    </w:p>
    <w:p w:rsidR="00FA2DA2" w:rsidRDefault="00FA2DA2" w:rsidP="00FA2DA2">
      <w:pPr>
        <w:pStyle w:val="RSCB04AHeadingSection"/>
      </w:pPr>
      <w:r w:rsidRPr="00017239">
        <w:t>Introduction</w:t>
      </w:r>
    </w:p>
    <w:p w:rsidR="00FA2DA2" w:rsidRDefault="00FA2DA2" w:rsidP="004B318D">
      <w:pPr>
        <w:pStyle w:val="RSCB06BHeadingSub-Section"/>
        <w:jc w:val="both"/>
      </w:pPr>
    </w:p>
    <w:p w:rsidR="007A386F" w:rsidRPr="00733C41" w:rsidRDefault="007A386F" w:rsidP="004B318D">
      <w:pPr>
        <w:spacing w:after="0"/>
        <w:ind w:firstLine="284"/>
        <w:jc w:val="both"/>
        <w:rPr>
          <w:rFonts w:cstheme="minorHAnsi"/>
          <w:sz w:val="18"/>
          <w:szCs w:val="18"/>
        </w:rPr>
      </w:pPr>
      <w:r w:rsidRPr="00733C41">
        <w:rPr>
          <w:rFonts w:cstheme="minorHAnsi"/>
          <w:sz w:val="18"/>
          <w:szCs w:val="18"/>
        </w:rPr>
        <w:t xml:space="preserve">Skin is the largest and most exposed organ in humans, serving as a protective barrier to the remaining organs against pathogens, virus, microorganisms as wells as certain environmental conditions (chemical, mechanical or thermal constrains) </w:t>
      </w:r>
      <w:hyperlink w:anchor="_ENREF_1" w:tooltip="Metcalfe, 2007 #1" w:history="1">
        <w:r w:rsidR="00453533" w:rsidRPr="00733C41">
          <w:rPr>
            <w:rFonts w:cstheme="minorHAnsi"/>
            <w:sz w:val="18"/>
            <w:szCs w:val="18"/>
          </w:rPr>
          <w:fldChar w:fldCharType="begin">
            <w:fldData xml:space="preserve">PEVuZE5vdGU+PENpdGU+PEF1dGhvcj5NZXRjYWxmZTwvQXV0aG9yPjxZZWFyPjIwMDc8L1llYXI+
PFJlY051bT4xPC9SZWNOdW0+PERpc3BsYXlUZXh0PjxzdHlsZSBmYWNlPSJzdXBlcnNjcmlwdCI+
MS0zPC9zdHlsZT48L0Rpc3BsYXlUZXh0PjxyZWNvcmQ+PHJlYy1udW1iZXI+MTwvcmVjLW51bWJl
cj48Zm9yZWlnbi1rZXlzPjxrZXkgYXBwPSJFTiIgZGItaWQ9IjJ4dDkwcHM5d3o1dndyZTJ2d25w
NXcwa2FyMmV0eDl4djJzdiI+MTwva2V5PjwvZm9yZWlnbi1rZXlzPjxyZWYtdHlwZSBuYW1lPSJK
b3VybmFsIEFydGljbGUiPjE3PC9yZWYtdHlwZT48Y29udHJpYnV0b3JzPjxhdXRob3JzPjxhdXRo
b3I+TWV0Y2FsZmUsIEFudGhvbnkgRC48L2F1dGhvcj48YXV0aG9yPkZlcmd1c29uLCBNYXJrIFcu
IEouPC9hdXRob3I+PC9hdXRob3JzPjwvY29udHJpYnV0b3JzPjx0aXRsZXM+PHRpdGxlPlRpc3N1
ZSBlbmdpbmVlcmluZyBvZiByZXBsYWNlbWVudCBza2luOiB0aGUgY3Jvc3Nyb2FkcyBvZiBiaW9t
YXRlcmlhbHMsIHdvdW5kIGhlYWxpbmcsIGVtYnJ5b25pYyBkZXZlbG9wbWVudCwgc3RlbSBjZWxs
cyBhbmQgcmVnZW5lcmF0aW9uPC90aXRsZT48c2Vjb25kYXJ5LXRpdGxlPkpvdXJuYWwgb2YgdGhl
IFJveWFsIFNvY2lldHkgSW50ZXJmYWNlPC9zZWNvbmRhcnktdGl0bGU+PC90aXRsZXM+PHBlcmlv
ZGljYWw+PGZ1bGwtdGl0bGU+Sm91cm5hbCBvZiB0aGUgUm95YWwgU29jaWV0eSBJbnRlcmZhY2U8
L2Z1bGwtdGl0bGU+PC9wZXJpb2RpY2FsPjxwYWdlcz40MTMtNDM3PC9wYWdlcz48dm9sdW1lPjQ8
L3ZvbHVtZT48bnVtYmVyPjE0PC9udW1iZXI+PGRhdGVzPjx5ZWFyPjIwMDc8L3llYXI+PHB1Yi1k
YXRlcz48ZGF0ZT4xMi8wNSYjeEQ7MDgvMDgvcmVjZWl2ZWQmI3hEOzA5LzA4L2FjY2VwdGVkPC9k
YXRlPjwvcHViLWRhdGVzPjwvZGF0ZXM+PHB1Yi1sb2NhdGlvbj5Mb25kb248L3B1Yi1sb2NhdGlv
bj48cHVibGlzaGVyPlRoZSBSb3lhbCBTb2NpZXR5PC9wdWJsaXNoZXI+PGlzYm4+MTc0Mi01Njg5
JiN4RDsxNzQyLTU2NjI8L2lzYm4+PGFjY2Vzc2lvbi1udW0+UE1DMjM3MzQxMTwvYWNjZXNzaW9u
LW51bT48dXJscz48cmVsYXRlZC11cmxzPjx1cmw+aHR0cDovL3d3dy5uY2JpLm5sbS5uaWguZ292
L3BtYy9hcnRpY2xlcy9QTUMyMzczNDExLzwvdXJsPjwvcmVsYXRlZC11cmxzPjwvdXJscz48ZWxl
Y3Ryb25pYy1yZXNvdXJjZS1udW0+MTAuMTA5OC9yc2lmLjIwMDYuMDE3OTwvZWxlY3Ryb25pYy1y
ZXNvdXJjZS1udW0+PHJlbW90ZS1kYXRhYmFzZS1uYW1lPlBNQzwvcmVtb3RlLWRhdGFiYXNlLW5h
bWU+PC9yZWNvcmQ+PC9DaXRlPjxDaXRlPjxBdXRob3I+Q2hlbjwvQXV0aG9yPjxZZWFyPjIwMDk8
L1llYXI+PFJlY051bT4yPC9SZWNOdW0+PHJlY29yZD48cmVjLW51bWJlcj4yPC9yZWMtbnVtYmVy
Pjxmb3JlaWduLWtleXM+PGtleSBhcHA9IkVOIiBkYi1pZD0iMnh0OTBwczl3ejV2d3JlMnZ3bnA1
dzBrYXIyZXR4OXh2MnN2Ij4yPC9rZXk+PC9mb3JlaWduLWtleXM+PHJlZi10eXBlIG5hbWU9Ikpv
dXJuYWwgQXJ0aWNsZSI+MTc8L3JlZi10eXBlPjxjb250cmlidXRvcnM+PGF1dGhvcnM+PGF1dGhv
cj5DaGVuLCBNaW5nPC9hdXRob3I+PGF1dGhvcj5Qcnp5Ym9yb3dza2ksIE1lbGlzc2E8L2F1dGhv
cj48YXV0aG9yPkJlcnRoaWF1bWUsIEZyYW5jb2lzPC9hdXRob3I+PC9hdXRob3JzPjwvY29udHJp
YnV0b3JzPjx0aXRsZXM+PHRpdGxlPlN0ZW0gQ2VsbHMgZm9yIFNraW4gVGlzc3VlIEVuZ2luZWVy
aW5nIGFuZCBXb3VuZCBIZWFsaW5nPC90aXRsZT48c2Vjb25kYXJ5LXRpdGxlPkNyaXRpY2FsIHJl
dmlld3MgaW4gYmlvbWVkaWNhbCBlbmdpbmVlcmluZzwvc2Vjb25kYXJ5LXRpdGxlPjwvdGl0bGVz
PjxwZXJpb2RpY2FsPjxmdWxsLXRpdGxlPkNyaXRpY2FsIHJldmlld3MgaW4gYmlvbWVkaWNhbCBl
bmdpbmVlcmluZzwvZnVsbC10aXRsZT48L3BlcmlvZGljYWw+PHBhZ2VzPjM5OS00MjE8L3BhZ2Vz
Pjx2b2x1bWU+Mzc8L3ZvbHVtZT48bnVtYmVyPjQtNTwvbnVtYmVyPjxkYXRlcz48eWVhcj4yMDA5
PC95ZWFyPjwvZGF0ZXM+PGlzYm4+MDI3OC05NDBYPC9pc2JuPjxhY2Nlc3Npb24tbnVtPlBNQzMy
MjM0ODc8L2FjY2Vzc2lvbi1udW0+PHVybHM+PHJlbGF0ZWQtdXJscz48dXJsPmh0dHA6Ly93d3cu
bmNiaS5ubG0ubmloLmdvdi9wbWMvYXJ0aWNsZXMvUE1DMzIyMzQ4Ny88L3VybD48L3JlbGF0ZWQt
dXJscz48L3VybHM+PHJlbW90ZS1kYXRhYmFzZS1uYW1lPlBNQzwvcmVtb3RlLWRhdGFiYXNlLW5h
bWU+PC9yZWNvcmQ+PC9DaXRlPjxDaXRlPjxBdXRob3I+Wmhvbmc8L0F1dGhvcj48WWVhcj4yMDEw
PC9ZZWFyPjxSZWNOdW0+MzwvUmVjTnVtPjxyZWNvcmQ+PHJlYy1udW1iZXI+MzwvcmVjLW51bWJl
cj48Zm9yZWlnbi1rZXlzPjxrZXkgYXBwPSJFTiIgZGItaWQ9IjJ4dDkwcHM5d3o1dndyZTJ2d25w
NXcwa2FyMmV0eDl4djJzdiI+Mzwva2V5PjwvZm9yZWlnbi1rZXlzPjxyZWYtdHlwZSBuYW1lPSJK
b3VybmFsIEFydGljbGUiPjE3PC9yZWYtdHlwZT48Y29udHJpYnV0b3JzPjxhdXRob3JzPjxhdXRo
b3I+WmhvbmcsIFMuIFAuPC9hdXRob3I+PGF1dGhvcj5aaGFuZywgWS4gWi48L2F1dGhvcj48YXV0
aG9yPkxpbSwgQy4gVC48L2F1dGhvcj48L2F1dGhvcnM+PC9jb250cmlidXRvcnM+PHRpdGxlcz48
dGl0bGU+VGlzc3VlIHNjYWZmb2xkcyBmb3Igc2tpbiB3b3VuZCBoZWFsaW5nIGFuZCBkZXJtYWwg
cmVjb25zdHJ1Y3Rpb248L3RpdGxlPjxzZWNvbmRhcnktdGl0bGU+V2lsZXkgSW50ZXJkaXNjaXBs
aW5hcnkgUmV2aWV3czogTmFub21lZGljaW5lIGFuZCBOYW5vYmlvdGVjaG5vbG9neTwvc2Vjb25k
YXJ5LXRpdGxlPjwvdGl0bGVzPjxwZXJpb2RpY2FsPjxmdWxsLXRpdGxlPldpbGV5IEludGVyZGlz
Y2lwbGluYXJ5IFJldmlld3M6IE5hbm9tZWRpY2luZSBhbmQgTmFub2Jpb3RlY2hub2xvZ3k8L2Z1
bGwtdGl0bGU+PC9wZXJpb2RpY2FsPjxwYWdlcz41MTAtNTI1PC9wYWdlcz48dm9sdW1lPjI8L3Zv
bHVtZT48bnVtYmVyPjU8L251bWJlcj48ZGF0ZXM+PHllYXI+MjAxMDwveWVhcj48L2RhdGVzPjxw
dWJsaXNoZXI+Sm9obiBXaWxleSAmYW1wOyBTb25zLCBJbmMuPC9wdWJsaXNoZXI+PGlzYm4+MTkz
OS0wMDQxPC9pc2JuPjx1cmxzPjxyZWxhdGVkLXVybHM+PHVybD5odHRwOi8vZHguZG9pLm9yZy8x
MC4xMDAyL3duYW4uMTAwPC91cmw+PC9yZWxhdGVkLXVybHM+PC91cmxzPjxlbGVjdHJvbmljLXJl
c291cmNlLW51bT4xMC4xMDAyL3duYW4uMTAwPC9lbGVjdHJvbmljLXJlc291cmNlLW51bT48L3Jl
Y29yZD48L0NpdGU+PC9FbmROb3RlPn==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NZXRjYWxmZTwvQXV0aG9yPjxZZWFyPjIwMDc8L1llYXI+
PFJlY051bT4xPC9SZWNOdW0+PERpc3BsYXlUZXh0PjxzdHlsZSBmYWNlPSJzdXBlcnNjcmlwdCI+
MS0zPC9zdHlsZT48L0Rpc3BsYXlUZXh0PjxyZWNvcmQ+PHJlYy1udW1iZXI+MTwvcmVjLW51bWJl
cj48Zm9yZWlnbi1rZXlzPjxrZXkgYXBwPSJFTiIgZGItaWQ9IjJ4dDkwcHM5d3o1dndyZTJ2d25w
NXcwa2FyMmV0eDl4djJzdiI+MTwva2V5PjwvZm9yZWlnbi1rZXlzPjxyZWYtdHlwZSBuYW1lPSJK
b3VybmFsIEFydGljbGUiPjE3PC9yZWYtdHlwZT48Y29udHJpYnV0b3JzPjxhdXRob3JzPjxhdXRo
b3I+TWV0Y2FsZmUsIEFudGhvbnkgRC48L2F1dGhvcj48YXV0aG9yPkZlcmd1c29uLCBNYXJrIFcu
IEouPC9hdXRob3I+PC9hdXRob3JzPjwvY29udHJpYnV0b3JzPjx0aXRsZXM+PHRpdGxlPlRpc3N1
ZSBlbmdpbmVlcmluZyBvZiByZXBsYWNlbWVudCBza2luOiB0aGUgY3Jvc3Nyb2FkcyBvZiBiaW9t
YXRlcmlhbHMsIHdvdW5kIGhlYWxpbmcsIGVtYnJ5b25pYyBkZXZlbG9wbWVudCwgc3RlbSBjZWxs
cyBhbmQgcmVnZW5lcmF0aW9uPC90aXRsZT48c2Vjb25kYXJ5LXRpdGxlPkpvdXJuYWwgb2YgdGhl
IFJveWFsIFNvY2lldHkgSW50ZXJmYWNlPC9zZWNvbmRhcnktdGl0bGU+PC90aXRsZXM+PHBlcmlv
ZGljYWw+PGZ1bGwtdGl0bGU+Sm91cm5hbCBvZiB0aGUgUm95YWwgU29jaWV0eSBJbnRlcmZhY2U8
L2Z1bGwtdGl0bGU+PC9wZXJpb2RpY2FsPjxwYWdlcz40MTMtNDM3PC9wYWdlcz48dm9sdW1lPjQ8
L3ZvbHVtZT48bnVtYmVyPjE0PC9udW1iZXI+PGRhdGVzPjx5ZWFyPjIwMDc8L3llYXI+PHB1Yi1k
YXRlcz48ZGF0ZT4xMi8wNSYjeEQ7MDgvMDgvcmVjZWl2ZWQmI3hEOzA5LzA4L2FjY2VwdGVkPC9k
YXRlPjwvcHViLWRhdGVzPjwvZGF0ZXM+PHB1Yi1sb2NhdGlvbj5Mb25kb248L3B1Yi1sb2NhdGlv
bj48cHVibGlzaGVyPlRoZSBSb3lhbCBTb2NpZXR5PC9wdWJsaXNoZXI+PGlzYm4+MTc0Mi01Njg5
JiN4RDsxNzQyLTU2NjI8L2lzYm4+PGFjY2Vzc2lvbi1udW0+UE1DMjM3MzQxMTwvYWNjZXNzaW9u
LW51bT48dXJscz48cmVsYXRlZC11cmxzPjx1cmw+aHR0cDovL3d3dy5uY2JpLm5sbS5uaWguZ292
L3BtYy9hcnRpY2xlcy9QTUMyMzczNDExLzwvdXJsPjwvcmVsYXRlZC11cmxzPjwvdXJscz48ZWxl
Y3Ryb25pYy1yZXNvdXJjZS1udW0+MTAuMTA5OC9yc2lmLjIwMDYuMDE3OTwvZWxlY3Ryb25pYy1y
ZXNvdXJjZS1udW0+PHJlbW90ZS1kYXRhYmFzZS1uYW1lPlBNQzwvcmVtb3RlLWRhdGFiYXNlLW5h
bWU+PC9yZWNvcmQ+PC9DaXRlPjxDaXRlPjxBdXRob3I+Q2hlbjwvQXV0aG9yPjxZZWFyPjIwMDk8
L1llYXI+PFJlY051bT4yPC9SZWNOdW0+PHJlY29yZD48cmVjLW51bWJlcj4yPC9yZWMtbnVtYmVy
Pjxmb3JlaWduLWtleXM+PGtleSBhcHA9IkVOIiBkYi1pZD0iMnh0OTBwczl3ejV2d3JlMnZ3bnA1
dzBrYXIyZXR4OXh2MnN2Ij4yPC9rZXk+PC9mb3JlaWduLWtleXM+PHJlZi10eXBlIG5hbWU9Ikpv
dXJuYWwgQXJ0aWNsZSI+MTc8L3JlZi10eXBlPjxjb250cmlidXRvcnM+PGF1dGhvcnM+PGF1dGhv
cj5DaGVuLCBNaW5nPC9hdXRob3I+PGF1dGhvcj5Qcnp5Ym9yb3dza2ksIE1lbGlzc2E8L2F1dGhv
cj48YXV0aG9yPkJlcnRoaWF1bWUsIEZyYW5jb2lzPC9hdXRob3I+PC9hdXRob3JzPjwvY29udHJp
YnV0b3JzPjx0aXRsZXM+PHRpdGxlPlN0ZW0gQ2VsbHMgZm9yIFNraW4gVGlzc3VlIEVuZ2luZWVy
aW5nIGFuZCBXb3VuZCBIZWFsaW5nPC90aXRsZT48c2Vjb25kYXJ5LXRpdGxlPkNyaXRpY2FsIHJl
dmlld3MgaW4gYmlvbWVkaWNhbCBlbmdpbmVlcmluZzwvc2Vjb25kYXJ5LXRpdGxlPjwvdGl0bGVz
PjxwZXJpb2RpY2FsPjxmdWxsLXRpdGxlPkNyaXRpY2FsIHJldmlld3MgaW4gYmlvbWVkaWNhbCBl
bmdpbmVlcmluZzwvZnVsbC10aXRsZT48L3BlcmlvZGljYWw+PHBhZ2VzPjM5OS00MjE8L3BhZ2Vz
Pjx2b2x1bWU+Mzc8L3ZvbHVtZT48bnVtYmVyPjQtNTwvbnVtYmVyPjxkYXRlcz48eWVhcj4yMDA5
PC95ZWFyPjwvZGF0ZXM+PGlzYm4+MDI3OC05NDBYPC9pc2JuPjxhY2Nlc3Npb24tbnVtPlBNQzMy
MjM0ODc8L2FjY2Vzc2lvbi1udW0+PHVybHM+PHJlbGF0ZWQtdXJscz48dXJsPmh0dHA6Ly93d3cu
bmNiaS5ubG0ubmloLmdvdi9wbWMvYXJ0aWNsZXMvUE1DMzIyMzQ4Ny88L3VybD48L3JlbGF0ZWQt
dXJscz48L3VybHM+PHJlbW90ZS1kYXRhYmFzZS1uYW1lPlBNQzwvcmVtb3RlLWRhdGFiYXNlLW5h
bWU+PC9yZWNvcmQ+PC9DaXRlPjxDaXRlPjxBdXRob3I+Wmhvbmc8L0F1dGhvcj48WWVhcj4yMDEw
PC9ZZWFyPjxSZWNOdW0+MzwvUmVjTnVtPjxyZWNvcmQ+PHJlYy1udW1iZXI+MzwvcmVjLW51bWJl
cj48Zm9yZWlnbi1rZXlzPjxrZXkgYXBwPSJFTiIgZGItaWQ9IjJ4dDkwcHM5d3o1dndyZTJ2d25w
NXcwa2FyMmV0eDl4djJzdiI+Mzwva2V5PjwvZm9yZWlnbi1rZXlzPjxyZWYtdHlwZSBuYW1lPSJK
b3VybmFsIEFydGljbGUiPjE3PC9yZWYtdHlwZT48Y29udHJpYnV0b3JzPjxhdXRob3JzPjxhdXRo
b3I+WmhvbmcsIFMuIFAuPC9hdXRob3I+PGF1dGhvcj5aaGFuZywgWS4gWi48L2F1dGhvcj48YXV0
aG9yPkxpbSwgQy4gVC48L2F1dGhvcj48L2F1dGhvcnM+PC9jb250cmlidXRvcnM+PHRpdGxlcz48
dGl0bGU+VGlzc3VlIHNjYWZmb2xkcyBmb3Igc2tpbiB3b3VuZCBoZWFsaW5nIGFuZCBkZXJtYWwg
cmVjb25zdHJ1Y3Rpb248L3RpdGxlPjxzZWNvbmRhcnktdGl0bGU+V2lsZXkgSW50ZXJkaXNjaXBs
aW5hcnkgUmV2aWV3czogTmFub21lZGljaW5lIGFuZCBOYW5vYmlvdGVjaG5vbG9neTwvc2Vjb25k
YXJ5LXRpdGxlPjwvdGl0bGVzPjxwZXJpb2RpY2FsPjxmdWxsLXRpdGxlPldpbGV5IEludGVyZGlz
Y2lwbGluYXJ5IFJldmlld3M6IE5hbm9tZWRpY2luZSBhbmQgTmFub2Jpb3RlY2hub2xvZ3k8L2Z1
bGwtdGl0bGU+PC9wZXJpb2RpY2FsPjxwYWdlcz41MTAtNTI1PC9wYWdlcz48dm9sdW1lPjI8L3Zv
bHVtZT48bnVtYmVyPjU8L251bWJlcj48ZGF0ZXM+PHllYXI+MjAxMDwveWVhcj48L2RhdGVzPjxw
dWJsaXNoZXI+Sm9obiBXaWxleSAmYW1wOyBTb25zLCBJbmMuPC9wdWJsaXNoZXI+PGlzYm4+MTkz
OS0wMDQxPC9pc2JuPjx1cmxzPjxyZWxhdGVkLXVybHM+PHVybD5odHRwOi8vZHguZG9pLm9yZy8x
MC4xMDAyL3duYW4uMTAwPC91cmw+PC9yZWxhdGVkLXVybHM+PC91cmxzPjxlbGVjdHJvbmljLXJl
c291cmNlLW51bT4xMC4xMDAyL3duYW4uMTAwPC9lbGVjdHJvbmljLXJlc291cmNlLW51bT48L3Jl
Y29yZD48L0NpdGU+PC9FbmROb3RlPn==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8E3692">
          <w:rPr>
            <w:rFonts w:cstheme="minorHAnsi"/>
            <w:noProof/>
            <w:sz w:val="18"/>
            <w:szCs w:val="18"/>
            <w:vertAlign w:val="superscript"/>
          </w:rPr>
          <w:t>1-3</w:t>
        </w:r>
        <w:r w:rsidR="00453533" w:rsidRPr="00733C41">
          <w:rPr>
            <w:rFonts w:cstheme="minorHAnsi"/>
            <w:sz w:val="18"/>
            <w:szCs w:val="18"/>
          </w:rPr>
          <w:fldChar w:fldCharType="end"/>
        </w:r>
      </w:hyperlink>
      <w:r w:rsidRPr="00733C41">
        <w:rPr>
          <w:rFonts w:cstheme="minorHAnsi"/>
          <w:sz w:val="18"/>
          <w:szCs w:val="18"/>
        </w:rPr>
        <w:t>. Accordingly, skin can be always an open door to potentially harmful impairments or agents, resulting in non-healing wounds. Skin is a vascular tissue, with ability to regenerate; however, a skin’s injury with a di</w:t>
      </w:r>
      <w:r w:rsidR="00733C41" w:rsidRPr="00733C41">
        <w:rPr>
          <w:rFonts w:cstheme="minorHAnsi"/>
          <w:sz w:val="18"/>
          <w:szCs w:val="18"/>
        </w:rPr>
        <w:t>ameter higher than 4 centimeter</w:t>
      </w:r>
      <w:r w:rsidRPr="00733C41">
        <w:rPr>
          <w:rFonts w:cstheme="minorHAnsi"/>
          <w:sz w:val="18"/>
          <w:szCs w:val="18"/>
        </w:rPr>
        <w:t xml:space="preserve"> will be incapable to heal without an external support </w:t>
      </w:r>
      <w:hyperlink w:anchor="_ENREF_4" w:tooltip="Herndon, 1989 #5" w:history="1">
        <w:r w:rsidR="00453533" w:rsidRPr="00733C41">
          <w:rPr>
            <w:rFonts w:cstheme="minorHAnsi"/>
            <w:sz w:val="18"/>
            <w:szCs w:val="18"/>
          </w:rPr>
          <w:fldChar w:fldCharType="begin">
            <w:fldData xml:space="preserve">PEVuZE5vdGU+PENpdGU+PEF1dGhvcj5IZXJuZG9uPC9BdXRob3I+PFllYXI+MTk4OTwvWWVhcj48
UmVjTnVtPjU8L1JlY051bT48RGlzcGxheVRleHQ+PHN0eWxlIGZhY2U9InN1cGVyc2NyaXB0Ij40
PC9zdHlsZT48L0Rpc3BsYXlUZXh0PjxyZWNvcmQ+PHJlYy1udW1iZXI+NTwvcmVjLW51bWJlcj48
Zm9yZWlnbi1rZXlzPjxrZXkgYXBwPSJFTiIgZGItaWQ9IjJ4dDkwcHM5d3o1dndyZTJ2d25wNXcw
a2FyMmV0eDl4djJzdiI+NTwva2V5PjwvZm9yZWlnbi1rZXlzPjxyZWYtdHlwZSBuYW1lPSJKb3Vy
bmFsIEFydGljbGUiPjE3PC9yZWYtdHlwZT48Y29udHJpYnV0b3JzPjxhdXRob3JzPjxhdXRob3I+
SGVybmRvbiwgRC4gTi48L2F1dGhvcj48YXV0aG9yPkJhcnJvdywgUi4gRS48L2F1dGhvcj48YXV0
aG9yPlJ1dGFuLCBSLiBMLjwvYXV0aG9yPjxhdXRob3I+UnV0YW4sIFQuIEMuPC9hdXRob3I+PGF1
dGhvcj5EZXNhaSwgTS4gSC48L2F1dGhvcj48YXV0aG9yPkFic3RvbiwgUy48L2F1dGhvcj48L2F1
dGhvcnM+PC9jb250cmlidXRvcnM+PGF1dGgtYWRkcmVzcz5EZXBhcnRtZW50IG9mIFN1cmdlcnks
IFVuaXZlcnNpdHkgb2YgVGV4YXMgTWVkaWNhbCBCcmFuY2gsIFNocmluZXJzIEJ1cm5zIEluc3Rp
dHV0ZSwgR2FsdmVzdG9uIDc3NTUwLjwvYXV0aC1hZGRyZXNzPjx0aXRsZXM+PHRpdGxlPkEgY29t
cGFyaXNvbiBvZiBjb25zZXJ2YXRpdmUgdmVyc3VzIGVhcmx5IGV4Y2lzaW9uLiBUaGVyYXBpZXMg
aW4gc2V2ZXJlbHkgYnVybmVkIHBhdGllbnR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1NDctNTI7IGRpc2N1c3Np
b24gNTUyLTM8L3BhZ2VzPjx2b2x1bWU+MjA5PC92b2x1bWU+PG51bWJlcj41PC9udW1iZXI+PGVk
aXRpb24+MTk4OS8wNS8wMTwvZWRpdGlvbj48a2V5d29yZHM+PGtleXdvcmQ+QWRvbGVzY2VudDwv
a2V5d29yZD48a2V5d29yZD5BZHVsdDwva2V5d29yZD48a2V5d29yZD5BZ2UgRmFjdG9yczwva2V5
d29yZD48a2V5d29yZD5BbnRpLUluZmVjdGl2ZSBBZ2VudHMsIExvY2FsL3RoZXJhcGV1dGljIHVz
ZTwva2V5d29yZD48a2V5d29yZD5CdXJucy9jb21wbGljYXRpb25zL21vcnRhbGl0eS8qc3VyZ2Vy
eTwva2V5d29yZD48a2V5d29yZD5CdXJucywgSW5oYWxhdGlvbi9tb3J0YWxpdHkvdGhlcmFweTwv
a2V5d29yZD48a2V5d29yZD5DaGlsZDwva2V5d29yZD48a2V5d29yZD5DaGlsZCwgUHJlc2Nob29s
PC9rZXl3b3JkPjxrZXl3b3JkPkNvbWJpbmVkIE1vZGFsaXR5IFRoZXJhcHk8L2tleXdvcmQ+PGtl
eXdvcmQ+RGVicmlkZW1lbnQ8L2tleXdvcmQ+PGtleXdvcmQ+SHVtYW5zPC9rZXl3b3JkPjxrZXl3
b3JkPkluZmFudDwva2V5d29yZD48a2V5d29yZD5JbmZlY3Rpb24vZXRpb2xvZ3k8L2tleXdvcmQ+
PGtleXdvcmQ+TGVuZ3RoIG9mIFN0YXk8L2tleXdvcmQ+PGtleXdvcmQ+TWlkZGxlIEFnZWQ8L2tl
eXdvcmQ+PGtleXdvcmQ+UmFuZG9tIEFsbG9jYXRpb248L2tleXdvcmQ+PGtleXdvcmQ+U2tpbiBU
cmFuc3BsYW50YXRpb248L2tleXdvcmQ+PGtleXdvcmQ+VGltZSBGYWN0b3JzPC9rZXl3b3JkPjwv
a2V5d29yZHM+PGRhdGVzPjx5ZWFyPjE5ODk8L3llYXI+PHB1Yi1kYXRlcz48ZGF0ZT5NYXk8L2Rh
dGU+PC9wdWItZGF0ZXM+PC9kYXRlcz48aXNibj4wMDAzLTQ5MzIgKFByaW50KSYjeEQ7MDAwMy00
OTMyPC9pc2JuPjxhY2Nlc3Npb24tbnVtPjI2NTA2NDM8L2FjY2Vzc2lvbi1udW0+PHVybHM+PC91
cmxzPjxjdXN0b20yPlBtYzE0OTQwNjk8L2N1c3RvbTI+PHJlbW90ZS1kYXRhYmFzZS1wcm92aWRl
cj5ObG08L3JlbW90ZS1kYXRhYmFzZS1wcm92aWRlcj48bGFuZ3VhZ2U+ZW5nPC9sYW5ndWFnZT48
L3JlY29yZD48L0NpdGU+PC9FbmROb3RlPn==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IZXJuZG9uPC9BdXRob3I+PFllYXI+MTk4OTwvWWVhcj48
UmVjTnVtPjU8L1JlY051bT48RGlzcGxheVRleHQ+PHN0eWxlIGZhY2U9InN1cGVyc2NyaXB0Ij40
PC9zdHlsZT48L0Rpc3BsYXlUZXh0PjxyZWNvcmQ+PHJlYy1udW1iZXI+NTwvcmVjLW51bWJlcj48
Zm9yZWlnbi1rZXlzPjxrZXkgYXBwPSJFTiIgZGItaWQ9IjJ4dDkwcHM5d3o1dndyZTJ2d25wNXcw
a2FyMmV0eDl4djJzdiI+NTwva2V5PjwvZm9yZWlnbi1rZXlzPjxyZWYtdHlwZSBuYW1lPSJKb3Vy
bmFsIEFydGljbGUiPjE3PC9yZWYtdHlwZT48Y29udHJpYnV0b3JzPjxhdXRob3JzPjxhdXRob3I+
SGVybmRvbiwgRC4gTi48L2F1dGhvcj48YXV0aG9yPkJhcnJvdywgUi4gRS48L2F1dGhvcj48YXV0
aG9yPlJ1dGFuLCBSLiBMLjwvYXV0aG9yPjxhdXRob3I+UnV0YW4sIFQuIEMuPC9hdXRob3I+PGF1
dGhvcj5EZXNhaSwgTS4gSC48L2F1dGhvcj48YXV0aG9yPkFic3RvbiwgUy48L2F1dGhvcj48L2F1
dGhvcnM+PC9jb250cmlidXRvcnM+PGF1dGgtYWRkcmVzcz5EZXBhcnRtZW50IG9mIFN1cmdlcnks
IFVuaXZlcnNpdHkgb2YgVGV4YXMgTWVkaWNhbCBCcmFuY2gsIFNocmluZXJzIEJ1cm5zIEluc3Rp
dHV0ZSwgR2FsdmVzdG9uIDc3NTUwLjwvYXV0aC1hZGRyZXNzPjx0aXRsZXM+PHRpdGxlPkEgY29t
cGFyaXNvbiBvZiBjb25zZXJ2YXRpdmUgdmVyc3VzIGVhcmx5IGV4Y2lzaW9uLiBUaGVyYXBpZXMg
aW4gc2V2ZXJlbHkgYnVybmVkIHBhdGllbnR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1NDctNTI7IGRpc2N1c3Np
b24gNTUyLTM8L3BhZ2VzPjx2b2x1bWU+MjA5PC92b2x1bWU+PG51bWJlcj41PC9udW1iZXI+PGVk
aXRpb24+MTk4OS8wNS8wMTwvZWRpdGlvbj48a2V5d29yZHM+PGtleXdvcmQ+QWRvbGVzY2VudDwv
a2V5d29yZD48a2V5d29yZD5BZHVsdDwva2V5d29yZD48a2V5d29yZD5BZ2UgRmFjdG9yczwva2V5
d29yZD48a2V5d29yZD5BbnRpLUluZmVjdGl2ZSBBZ2VudHMsIExvY2FsL3RoZXJhcGV1dGljIHVz
ZTwva2V5d29yZD48a2V5d29yZD5CdXJucy9jb21wbGljYXRpb25zL21vcnRhbGl0eS8qc3VyZ2Vy
eTwva2V5d29yZD48a2V5d29yZD5CdXJucywgSW5oYWxhdGlvbi9tb3J0YWxpdHkvdGhlcmFweTwv
a2V5d29yZD48a2V5d29yZD5DaGlsZDwva2V5d29yZD48a2V5d29yZD5DaGlsZCwgUHJlc2Nob29s
PC9rZXl3b3JkPjxrZXl3b3JkPkNvbWJpbmVkIE1vZGFsaXR5IFRoZXJhcHk8L2tleXdvcmQ+PGtl
eXdvcmQ+RGVicmlkZW1lbnQ8L2tleXdvcmQ+PGtleXdvcmQ+SHVtYW5zPC9rZXl3b3JkPjxrZXl3
b3JkPkluZmFudDwva2V5d29yZD48a2V5d29yZD5JbmZlY3Rpb24vZXRpb2xvZ3k8L2tleXdvcmQ+
PGtleXdvcmQ+TGVuZ3RoIG9mIFN0YXk8L2tleXdvcmQ+PGtleXdvcmQ+TWlkZGxlIEFnZWQ8L2tl
eXdvcmQ+PGtleXdvcmQ+UmFuZG9tIEFsbG9jYXRpb248L2tleXdvcmQ+PGtleXdvcmQ+U2tpbiBU
cmFuc3BsYW50YXRpb248L2tleXdvcmQ+PGtleXdvcmQ+VGltZSBGYWN0b3JzPC9rZXl3b3JkPjwv
a2V5d29yZHM+PGRhdGVzPjx5ZWFyPjE5ODk8L3llYXI+PHB1Yi1kYXRlcz48ZGF0ZT5NYXk8L2Rh
dGU+PC9wdWItZGF0ZXM+PC9kYXRlcz48aXNibj4wMDAzLTQ5MzIgKFByaW50KSYjeEQ7MDAwMy00
OTMyPC9pc2JuPjxhY2Nlc3Npb24tbnVtPjI2NTA2NDM8L2FjY2Vzc2lvbi1udW0+PHVybHM+PC91
cmxzPjxjdXN0b20yPlBtYzE0OTQwNjk8L2N1c3RvbTI+PHJlbW90ZS1kYXRhYmFzZS1wcm92aWRl
cj5ObG08L3JlbW90ZS1kYXRhYmFzZS1wcm92aWRlcj48bGFuZ3VhZ2U+ZW5nPC9sYW5ndWFnZT48
L3JlY29yZD48L0NpdGU+PC9FbmROb3RlPn==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8E3692">
          <w:rPr>
            <w:rFonts w:cstheme="minorHAnsi"/>
            <w:noProof/>
            <w:sz w:val="18"/>
            <w:szCs w:val="18"/>
            <w:vertAlign w:val="superscript"/>
          </w:rPr>
          <w:t>4</w:t>
        </w:r>
        <w:r w:rsidR="00453533" w:rsidRPr="00733C41">
          <w:rPr>
            <w:rFonts w:cstheme="minorHAnsi"/>
            <w:sz w:val="18"/>
            <w:szCs w:val="18"/>
          </w:rPr>
          <w:fldChar w:fldCharType="end"/>
        </w:r>
      </w:hyperlink>
      <w:r w:rsidRPr="00733C41">
        <w:rPr>
          <w:rFonts w:cstheme="minorHAnsi"/>
          <w:sz w:val="18"/>
          <w:szCs w:val="18"/>
        </w:rPr>
        <w:t xml:space="preserve">. For many years, donor skin grafting has been used as gold standard to treat such kind of skin defects, but the availability of donors is limited and restricted </w:t>
      </w:r>
      <w:hyperlink w:anchor="_ENREF_2" w:tooltip="Chen, 2009 #2"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Chen&lt;/Author&gt;&lt;Year&gt;2009&lt;/Year&gt;&lt;RecNum&gt;2&lt;/RecNum&gt;&lt;DisplayText&gt;&lt;style face="superscript"&gt;2&lt;/style&gt;&lt;/DisplayText&gt;&lt;record&gt;&lt;rec-number&gt;2&lt;/rec-number&gt;&lt;foreign-keys&gt;&lt;key app="EN" db-id="2xt90ps9wz5vwre2vwnp5w0kar2etx9xv2sv"&gt;2&lt;/key&gt;&lt;/foreign-keys&gt;&lt;ref-type name="Journal Article"&gt;17&lt;/ref-type&gt;&lt;contributors&gt;&lt;authors&gt;&lt;author&gt;Chen, Ming&lt;/author&gt;&lt;author&gt;Przyborowski, Melissa&lt;/author&gt;&lt;author&gt;Berthiaume, Francois&lt;/author&gt;&lt;/authors&gt;&lt;/contributors&gt;&lt;titles&gt;&lt;title&gt;Stem Cells for Skin Tissue Engineering and Wound Healing&lt;/title&gt;&lt;secondary-title&gt;Critical reviews in biomedical engineering&lt;/secondary-title&gt;&lt;/titles&gt;&lt;periodical&gt;&lt;full-title&gt;Critical reviews in biomedical engineering&lt;/full-title&gt;&lt;/periodical&gt;&lt;pages&gt;399-421&lt;/pages&gt;&lt;volume&gt;37&lt;/volume&gt;&lt;number&gt;4-5&lt;/number&gt;&lt;dates&gt;&lt;year&gt;2009&lt;/year&gt;&lt;/dates&gt;&lt;isbn&gt;0278-940X&lt;/isbn&gt;&lt;accession-num&gt;PMC3223487&lt;/accession-num&gt;&lt;urls&gt;&lt;related-urls&gt;&lt;url&gt;http://www.ncbi.nlm.nih.gov/pmc/articles/PMC3223487/&lt;/url&gt;&lt;/related-urls&gt;&lt;/urls&gt;&lt;remote-database-name&gt;PMC&lt;/remote-database-name&gt;&lt;/record&gt;&lt;/Cite&gt;&lt;/EndNote&gt;</w:instrText>
        </w:r>
        <w:r w:rsidR="00453533" w:rsidRPr="00733C41">
          <w:rPr>
            <w:rFonts w:cstheme="minorHAnsi"/>
            <w:sz w:val="18"/>
            <w:szCs w:val="18"/>
          </w:rPr>
          <w:fldChar w:fldCharType="separate"/>
        </w:r>
        <w:r w:rsidR="00453533" w:rsidRPr="008E3692">
          <w:rPr>
            <w:rFonts w:cstheme="minorHAnsi"/>
            <w:noProof/>
            <w:sz w:val="18"/>
            <w:szCs w:val="18"/>
            <w:vertAlign w:val="superscript"/>
          </w:rPr>
          <w:t>2</w:t>
        </w:r>
        <w:r w:rsidR="00453533" w:rsidRPr="00733C41">
          <w:rPr>
            <w:rFonts w:cstheme="minorHAnsi"/>
            <w:sz w:val="18"/>
            <w:szCs w:val="18"/>
          </w:rPr>
          <w:fldChar w:fldCharType="end"/>
        </w:r>
      </w:hyperlink>
      <w:r w:rsidRPr="00733C41">
        <w:rPr>
          <w:rFonts w:cstheme="minorHAnsi"/>
          <w:sz w:val="18"/>
          <w:szCs w:val="18"/>
        </w:rPr>
        <w:t xml:space="preserve">. Therefore, skin tissue engineering field has been growing during the last decades to create </w:t>
      </w:r>
      <w:r w:rsidRPr="00733C41">
        <w:rPr>
          <w:rFonts w:cstheme="minorHAnsi"/>
          <w:sz w:val="18"/>
          <w:szCs w:val="18"/>
        </w:rPr>
        <w:t xml:space="preserve">substitutes that mimic skin, towards clinical solutions that promote wound healing </w:t>
      </w:r>
      <w:r w:rsidRPr="00733C41">
        <w:rPr>
          <w:rFonts w:cstheme="minorHAnsi"/>
          <w:sz w:val="18"/>
          <w:szCs w:val="18"/>
        </w:rPr>
        <w:fldChar w:fldCharType="begin">
          <w:fldData xml:space="preserve">PEVuZE5vdGU+PENpdGU+PEF1dGhvcj5BbmRlcnNzb248L0F1dGhvcj48WWVhcj4yMDA5PC9ZZWFy
PjxSZWNOdW0+NzwvUmVjTnVtPjxEaXNwbGF5VGV4dD48c3R5bGUgZmFjZT0ic3VwZXJzY3JpcHQi
PjUsIDY8L3N0eWxlPjwvRGlzcGxheVRleHQ+PHJlY29yZD48cmVjLW51bWJlcj43PC9yZWMtbnVt
YmVyPjxmb3JlaWduLWtleXM+PGtleSBhcHA9IkVOIiBkYi1pZD0iMnh0OTBwczl3ejV2d3JlMnZ3
bnA1dzBrYXIyZXR4OXh2MnN2Ij43PC9rZXk+PC9mb3JlaWduLWtleXM+PHJlZi10eXBlIG5hbWU9
IkJvb2sgU2VjdGlvbiI+NTwvcmVmLXR5cGU+PGNvbnRyaWJ1dG9ycz48YXV0aG9ycz48YXV0aG9y
PkFuZGVyc3NvbiwgTC4gQy48L2F1dGhvcj48YXV0aG9yPk5ldHRlbGJsYWQsIEguQy48L2F1dGhv
cj48YXV0aG9yPktyYXR6LCBHLjwvYXV0aG9yPjwvYXV0aG9ycz48c2Vjb25kYXJ5LWF1dGhvcnM+
PGF1dGhvcj5IYWtpbSwgTmFkZXkgUy48L2F1dGhvcj48L3NlY29uZGFyeS1hdXRob3JzPjwvY29u
dHJpYnV0b3JzPjx0aXRsZXM+PHRpdGxlPkZyb20gQmFzaWMgV291bmQgSGVhbGluZyB0byBNb2Rl
cm4gU2tpbiBFbmdpbmVlcmluZzwvdGl0bGU+PHNlY29uZGFyeS10aXRsZT5BcnRpZmljaWFsIE9y
Z2Fuczwvc2Vjb25kYXJ5LXRpdGxlPjwvdGl0bGVzPjxwYWdlcz45My0xMDU8L3BhZ2VzPjxkYXRl
cz48eWVhcj4yMDA5PC95ZWFyPjwvZGF0ZXM+PHB1Yi1sb2NhdGlvbj5Mb25kb248L3B1Yi1sb2Nh
dGlvbj48cHVibGlzaGVyPlNwcmluZ2VyIExvbmRvbjwvcHVibGlzaGVyPjxpc2JuPjk3OC0xLTg0
ODgyLTI4My0yPC9pc2JuPjxsYWJlbD5BbmRlcnNzb24yMDA5PC9sYWJlbD48dXJscz48cmVsYXRl
ZC11cmxzPjx1cmw+aHR0cHM6Ly9kb2kub3JnLzEwLjEwMDcvOTc4LTEtODQ4ODItMjgzLTJfNjwv
dXJsPjwvcmVsYXRlZC11cmxzPjwvdXJscz48ZWxlY3Ryb25pYy1yZXNvdXJjZS1udW0+MTAuMTAw
Ny85NzgtMS04NDg4Mi0yODMtMl82PC9lbGVjdHJvbmljLXJlc291cmNlLW51bT48L3JlY29yZD48
L0NpdGU+PENpdGU+PEF1dGhvcj5UZW5lbmhhdXM8L0F1dGhvcj48WWVhcj4yMDE2PC9ZZWFyPjxS
ZWNOdW0+ODwvUmVjTnVtPjxyZWNvcmQ+PHJlYy1udW1iZXI+ODwvcmVjLW51bWJlcj48Zm9yZWln
bi1rZXlzPjxrZXkgYXBwPSJFTiIgZGItaWQ9IjJ4dDkwcHM5d3o1dndyZTJ2d25wNXcwa2FyMmV0
eDl4djJzdiI+ODwva2V5PjwvZm9yZWlnbi1rZXlzPjxyZWYtdHlwZSBuYW1lPSJKb3VybmFsIEFy
dGljbGUiPjE3PC9yZWYtdHlwZT48Y29udHJpYnV0b3JzPjxhdXRob3JzPjxhdXRob3I+VGVuZW5o
YXVzLCBNLjwvYXV0aG9yPjxhdXRob3I+UmVubmVrYW1wZmYsIEguIE8uPC9hdXRob3I+PC9hdXRo
b3JzPjwvY29udHJpYnV0b3JzPjxhdXRoLWFkZHJlc3M+U2FuIERpZWdvLCBDYWxpZi47IGFuZCBM
ZXZlcmt1c2VuLCBHZXJtYW55IEZyb20gUGxhc3RpYyBhbmQgUmVjb25zdHJ1Y3RpdmUgU3VyZ2Vy
eSwgVW5pdmVyc2l0eSBvZiBDYWxpZm9ybmlhIGF0IFNhbiBEaWVnbyBNZWRpY2FsIENlbnRlcjsg
YW5kIFBsYXN0aWMgYW5kIEFlc3RoZXRpYyBTdXJnZXJ5LCBCdXJuIFN1cmdlcnksIEtsaW5pa3Vt
IExldmVya3VzZW5BbSBHZXN1bmRoZWl0c3BhcmsuPC9hdXRoLWFkZHJlc3M+PHRpdGxlcz48dGl0
bGU+Q3VycmVudCBDb25jZXB0cyBpbiBUaXNzdWUgRW5naW5lZXJpbmc6IFNraW4gYW5kIFdvdW5k
PC90aXRsZT48c2Vjb25kYXJ5LXRpdGxlPlBsYXN0IFJlY29uc3RyIFN1cmc8L3NlY29uZGFyeS10
aXRsZT48YWx0LXRpdGxlPlBsYXN0aWMgYW5kIHJlY29uc3RydWN0aXZlIHN1cmdlcnk8L2FsdC10
aXRsZT48L3RpdGxlcz48cGVyaW9kaWNhbD48ZnVsbC10aXRsZT5QbGFzdCBSZWNvbnN0ciBTdXJn
PC9mdWxsLXRpdGxlPjxhYmJyLTE+UGxhc3RpYyBhbmQgcmVjb25zdHJ1Y3RpdmUgc3VyZ2VyeTwv
YWJici0xPjwvcGVyaW9kaWNhbD48YWx0LXBlcmlvZGljYWw+PGZ1bGwtdGl0bGU+UGxhc3QgUmVj
b25zdHIgU3VyZzwvZnVsbC10aXRsZT48YWJici0xPlBsYXN0aWMgYW5kIHJlY29uc3RydWN0aXZl
IHN1cmdlcnk8L2FiYnItMT48L2FsdC1wZXJpb2RpY2FsPjxwYWdlcz40MnMtNTBzPC9wYWdlcz48
dm9sdW1lPjEzODwvdm9sdW1lPjxudW1iZXI+MyBTdXBwbDwvbnVtYmVyPjxlZGl0aW9uPjIwMTYv
MDgvMjU8L2VkaXRpb24+PGtleXdvcmRzPjxrZXl3b3JkPkd1aWRlZCBUaXNzdWUgUmVnZW5lcmF0
aW9uLyptZXRob2RzPC9rZXl3b3JkPjxrZXl3b3JkPkh1bWFuczwva2V5d29yZD48a2V5d29yZD4q
U2tpbiBQaHlzaW9sb2dpY2FsIFBoZW5vbWVuYTwva2V5d29yZD48a2V5d29yZD5TdXJnaWNhbCBX
b3VuZC9waHlzaW9wYXRob2xvZ3kvKnRoZXJhcHk8L2tleXdvcmQ+PGtleXdvcmQ+VGlzc3VlIEVu
Z2luZWVyaW5nLyptZXRob2RzPC9rZXl3b3JkPjxrZXl3b3JkPldvdW5kIEhlYWxpbmcvKnBoeXNp
b2xvZ3k8L2tleXdvcmQ+PC9rZXl3b3Jkcz48ZGF0ZXM+PHllYXI+MjAxNjwveWVhcj48cHViLWRh
dGVzPjxkYXRlPlNlcDwvZGF0ZT48L3B1Yi1kYXRlcz48L2RhdGVzPjxpc2JuPjAwMzItMTA1Mjwv
aXNibj48YWNjZXNzaW9uLW51bT4yNzU1Njc3NDwvYWNjZXNzaW9uLW51bT48dXJscz48L3VybHM+
PGVsZWN0cm9uaWMtcmVzb3VyY2UtbnVtPjEwLjEwOTcvcHJzLjAwMDAwMDAwMDAwMDI2ODU8L2Vs
ZWN0cm9uaWMtcmVzb3VyY2UtbnVtPjxyZW1vdGUtZGF0YWJhc2UtcHJvdmlkZXI+TmxtPC9yZW1v
dGUtZGF0YWJhc2UtcHJvdmlkZXI+PGxhbmd1YWdlPmVuZzwvbGFuZ3VhZ2U+PC9yZWNvcmQ+PC9D
aXRlPjwvRW5kTm90ZT4A
</w:fldData>
        </w:fldChar>
      </w:r>
      <w:r w:rsidR="008E3692">
        <w:rPr>
          <w:rFonts w:cstheme="minorHAnsi"/>
          <w:sz w:val="18"/>
          <w:szCs w:val="18"/>
        </w:rPr>
        <w:instrText xml:space="preserve"> ADDIN EN.CITE </w:instrText>
      </w:r>
      <w:r w:rsidR="008E3692">
        <w:rPr>
          <w:rFonts w:cstheme="minorHAnsi"/>
          <w:sz w:val="18"/>
          <w:szCs w:val="18"/>
        </w:rPr>
        <w:fldChar w:fldCharType="begin">
          <w:fldData xml:space="preserve">PEVuZE5vdGU+PENpdGU+PEF1dGhvcj5BbmRlcnNzb248L0F1dGhvcj48WWVhcj4yMDA5PC9ZZWFy
PjxSZWNOdW0+NzwvUmVjTnVtPjxEaXNwbGF5VGV4dD48c3R5bGUgZmFjZT0ic3VwZXJzY3JpcHQi
PjUsIDY8L3N0eWxlPjwvRGlzcGxheVRleHQ+PHJlY29yZD48cmVjLW51bWJlcj43PC9yZWMtbnVt
YmVyPjxmb3JlaWduLWtleXM+PGtleSBhcHA9IkVOIiBkYi1pZD0iMnh0OTBwczl3ejV2d3JlMnZ3
bnA1dzBrYXIyZXR4OXh2MnN2Ij43PC9rZXk+PC9mb3JlaWduLWtleXM+PHJlZi10eXBlIG5hbWU9
IkJvb2sgU2VjdGlvbiI+NTwvcmVmLXR5cGU+PGNvbnRyaWJ1dG9ycz48YXV0aG9ycz48YXV0aG9y
PkFuZGVyc3NvbiwgTC4gQy48L2F1dGhvcj48YXV0aG9yPk5ldHRlbGJsYWQsIEguQy48L2F1dGhv
cj48YXV0aG9yPktyYXR6LCBHLjwvYXV0aG9yPjwvYXV0aG9ycz48c2Vjb25kYXJ5LWF1dGhvcnM+
PGF1dGhvcj5IYWtpbSwgTmFkZXkgUy48L2F1dGhvcj48L3NlY29uZGFyeS1hdXRob3JzPjwvY29u
dHJpYnV0b3JzPjx0aXRsZXM+PHRpdGxlPkZyb20gQmFzaWMgV291bmQgSGVhbGluZyB0byBNb2Rl
cm4gU2tpbiBFbmdpbmVlcmluZzwvdGl0bGU+PHNlY29uZGFyeS10aXRsZT5BcnRpZmljaWFsIE9y
Z2Fuczwvc2Vjb25kYXJ5LXRpdGxlPjwvdGl0bGVzPjxwYWdlcz45My0xMDU8L3BhZ2VzPjxkYXRl
cz48eWVhcj4yMDA5PC95ZWFyPjwvZGF0ZXM+PHB1Yi1sb2NhdGlvbj5Mb25kb248L3B1Yi1sb2Nh
dGlvbj48cHVibGlzaGVyPlNwcmluZ2VyIExvbmRvbjwvcHVibGlzaGVyPjxpc2JuPjk3OC0xLTg0
ODgyLTI4My0yPC9pc2JuPjxsYWJlbD5BbmRlcnNzb24yMDA5PC9sYWJlbD48dXJscz48cmVsYXRl
ZC11cmxzPjx1cmw+aHR0cHM6Ly9kb2kub3JnLzEwLjEwMDcvOTc4LTEtODQ4ODItMjgzLTJfNjwv
dXJsPjwvcmVsYXRlZC11cmxzPjwvdXJscz48ZWxlY3Ryb25pYy1yZXNvdXJjZS1udW0+MTAuMTAw
Ny85NzgtMS04NDg4Mi0yODMtMl82PC9lbGVjdHJvbmljLXJlc291cmNlLW51bT48L3JlY29yZD48
L0NpdGU+PENpdGU+PEF1dGhvcj5UZW5lbmhhdXM8L0F1dGhvcj48WWVhcj4yMDE2PC9ZZWFyPjxS
ZWNOdW0+ODwvUmVjTnVtPjxyZWNvcmQ+PHJlYy1udW1iZXI+ODwvcmVjLW51bWJlcj48Zm9yZWln
bi1rZXlzPjxrZXkgYXBwPSJFTiIgZGItaWQ9IjJ4dDkwcHM5d3o1dndyZTJ2d25wNXcwa2FyMmV0
eDl4djJzdiI+ODwva2V5PjwvZm9yZWlnbi1rZXlzPjxyZWYtdHlwZSBuYW1lPSJKb3VybmFsIEFy
dGljbGUiPjE3PC9yZWYtdHlwZT48Y29udHJpYnV0b3JzPjxhdXRob3JzPjxhdXRob3I+VGVuZW5o
YXVzLCBNLjwvYXV0aG9yPjxhdXRob3I+UmVubmVrYW1wZmYsIEguIE8uPC9hdXRob3I+PC9hdXRo
b3JzPjwvY29udHJpYnV0b3JzPjxhdXRoLWFkZHJlc3M+U2FuIERpZWdvLCBDYWxpZi47IGFuZCBM
ZXZlcmt1c2VuLCBHZXJtYW55IEZyb20gUGxhc3RpYyBhbmQgUmVjb25zdHJ1Y3RpdmUgU3VyZ2Vy
eSwgVW5pdmVyc2l0eSBvZiBDYWxpZm9ybmlhIGF0IFNhbiBEaWVnbyBNZWRpY2FsIENlbnRlcjsg
YW5kIFBsYXN0aWMgYW5kIEFlc3RoZXRpYyBTdXJnZXJ5LCBCdXJuIFN1cmdlcnksIEtsaW5pa3Vt
IExldmVya3VzZW5BbSBHZXN1bmRoZWl0c3BhcmsuPC9hdXRoLWFkZHJlc3M+PHRpdGxlcz48dGl0
bGU+Q3VycmVudCBDb25jZXB0cyBpbiBUaXNzdWUgRW5naW5lZXJpbmc6IFNraW4gYW5kIFdvdW5k
PC90aXRsZT48c2Vjb25kYXJ5LXRpdGxlPlBsYXN0IFJlY29uc3RyIFN1cmc8L3NlY29uZGFyeS10
aXRsZT48YWx0LXRpdGxlPlBsYXN0aWMgYW5kIHJlY29uc3RydWN0aXZlIHN1cmdlcnk8L2FsdC10
aXRsZT48L3RpdGxlcz48cGVyaW9kaWNhbD48ZnVsbC10aXRsZT5QbGFzdCBSZWNvbnN0ciBTdXJn
PC9mdWxsLXRpdGxlPjxhYmJyLTE+UGxhc3RpYyBhbmQgcmVjb25zdHJ1Y3RpdmUgc3VyZ2VyeTwv
YWJici0xPjwvcGVyaW9kaWNhbD48YWx0LXBlcmlvZGljYWw+PGZ1bGwtdGl0bGU+UGxhc3QgUmVj
b25zdHIgU3VyZzwvZnVsbC10aXRsZT48YWJici0xPlBsYXN0aWMgYW5kIHJlY29uc3RydWN0aXZl
IHN1cmdlcnk8L2FiYnItMT48L2FsdC1wZXJpb2RpY2FsPjxwYWdlcz40MnMtNTBzPC9wYWdlcz48
dm9sdW1lPjEzODwvdm9sdW1lPjxudW1iZXI+MyBTdXBwbDwvbnVtYmVyPjxlZGl0aW9uPjIwMTYv
MDgvMjU8L2VkaXRpb24+PGtleXdvcmRzPjxrZXl3b3JkPkd1aWRlZCBUaXNzdWUgUmVnZW5lcmF0
aW9uLyptZXRob2RzPC9rZXl3b3JkPjxrZXl3b3JkPkh1bWFuczwva2V5d29yZD48a2V5d29yZD4q
U2tpbiBQaHlzaW9sb2dpY2FsIFBoZW5vbWVuYTwva2V5d29yZD48a2V5d29yZD5TdXJnaWNhbCBX
b3VuZC9waHlzaW9wYXRob2xvZ3kvKnRoZXJhcHk8L2tleXdvcmQ+PGtleXdvcmQ+VGlzc3VlIEVu
Z2luZWVyaW5nLyptZXRob2RzPC9rZXl3b3JkPjxrZXl3b3JkPldvdW5kIEhlYWxpbmcvKnBoeXNp
b2xvZ3k8L2tleXdvcmQ+PC9rZXl3b3Jkcz48ZGF0ZXM+PHllYXI+MjAxNjwveWVhcj48cHViLWRh
dGVzPjxkYXRlPlNlcDwvZGF0ZT48L3B1Yi1kYXRlcz48L2RhdGVzPjxpc2JuPjAwMzItMTA1Mjwv
aXNibj48YWNjZXNzaW9uLW51bT4yNzU1Njc3NDwvYWNjZXNzaW9uLW51bT48dXJscz48L3VybHM+
PGVsZWN0cm9uaWMtcmVzb3VyY2UtbnVtPjEwLjEwOTcvcHJzLjAwMDAwMDAwMDAwMDI2ODU8L2Vs
ZWN0cm9uaWMtcmVzb3VyY2UtbnVtPjxyZW1vdGUtZGF0YWJhc2UtcHJvdmlkZXI+TmxtPC9yZW1v
dGUtZGF0YWJhc2UtcHJvdmlkZXI+PGxhbmd1YWdlPmVuZzwvbGFuZ3VhZ2U+PC9yZWNvcmQ+PC9D
aXRlPjwvRW5kTm90ZT4A
</w:fldData>
        </w:fldChar>
      </w:r>
      <w:r w:rsidR="008E3692">
        <w:rPr>
          <w:rFonts w:cstheme="minorHAnsi"/>
          <w:sz w:val="18"/>
          <w:szCs w:val="18"/>
        </w:rPr>
        <w:instrText xml:space="preserve"> ADDIN EN.CITE.DATA </w:instrText>
      </w:r>
      <w:r w:rsidR="008E3692">
        <w:rPr>
          <w:rFonts w:cstheme="minorHAnsi"/>
          <w:sz w:val="18"/>
          <w:szCs w:val="18"/>
        </w:rPr>
      </w:r>
      <w:r w:rsidR="008E3692">
        <w:rPr>
          <w:rFonts w:cstheme="minorHAnsi"/>
          <w:sz w:val="18"/>
          <w:szCs w:val="18"/>
        </w:rPr>
        <w:fldChar w:fldCharType="end"/>
      </w:r>
      <w:r w:rsidRPr="00733C41">
        <w:rPr>
          <w:rFonts w:cstheme="minorHAnsi"/>
          <w:sz w:val="18"/>
          <w:szCs w:val="18"/>
        </w:rPr>
      </w:r>
      <w:r w:rsidRPr="00733C41">
        <w:rPr>
          <w:rFonts w:cstheme="minorHAnsi"/>
          <w:sz w:val="18"/>
          <w:szCs w:val="18"/>
        </w:rPr>
        <w:fldChar w:fldCharType="separate"/>
      </w:r>
      <w:hyperlink w:anchor="_ENREF_5" w:tooltip="Andersson, 2009 #7" w:history="1">
        <w:r w:rsidR="00453533" w:rsidRPr="008E3692">
          <w:rPr>
            <w:rFonts w:cstheme="minorHAnsi"/>
            <w:noProof/>
            <w:sz w:val="18"/>
            <w:szCs w:val="18"/>
            <w:vertAlign w:val="superscript"/>
          </w:rPr>
          <w:t>5</w:t>
        </w:r>
      </w:hyperlink>
      <w:r w:rsidR="008E3692" w:rsidRPr="008E3692">
        <w:rPr>
          <w:rFonts w:cstheme="minorHAnsi"/>
          <w:noProof/>
          <w:sz w:val="18"/>
          <w:szCs w:val="18"/>
          <w:vertAlign w:val="superscript"/>
        </w:rPr>
        <w:t xml:space="preserve">, </w:t>
      </w:r>
      <w:hyperlink w:anchor="_ENREF_6" w:tooltip="Tenenhaus, 2016 #8" w:history="1">
        <w:r w:rsidR="00453533" w:rsidRPr="008E3692">
          <w:rPr>
            <w:rFonts w:cstheme="minorHAnsi"/>
            <w:noProof/>
            <w:sz w:val="18"/>
            <w:szCs w:val="18"/>
            <w:vertAlign w:val="superscript"/>
          </w:rPr>
          <w:t>6</w:t>
        </w:r>
      </w:hyperlink>
      <w:r w:rsidRPr="00733C41">
        <w:rPr>
          <w:rFonts w:cstheme="minorHAnsi"/>
          <w:sz w:val="18"/>
          <w:szCs w:val="18"/>
        </w:rPr>
        <w:fldChar w:fldCharType="end"/>
      </w:r>
      <w:r w:rsidRPr="00733C41">
        <w:rPr>
          <w:rFonts w:cstheme="minorHAnsi"/>
          <w:sz w:val="18"/>
          <w:szCs w:val="18"/>
        </w:rPr>
        <w:t xml:space="preserve">. Ideally, tissue engineering combines the development of a support material with specific cells and bioactive agents to generate functional </w:t>
      </w:r>
      <w:r w:rsidRPr="00733C41">
        <w:rPr>
          <w:rFonts w:cstheme="minorHAnsi"/>
          <w:i/>
          <w:sz w:val="18"/>
          <w:szCs w:val="18"/>
        </w:rPr>
        <w:t>in vitro</w:t>
      </w:r>
      <w:r w:rsidRPr="00733C41">
        <w:rPr>
          <w:rFonts w:cstheme="minorHAnsi"/>
          <w:sz w:val="18"/>
          <w:szCs w:val="18"/>
        </w:rPr>
        <w:t xml:space="preserve"> tissues that could be then transposed for the clinical practice </w:t>
      </w:r>
      <w:hyperlink w:anchor="_ENREF_7" w:tooltip="Langer, 1993 #6"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Langer&lt;/Author&gt;&lt;Year&gt;1993&lt;/Year&gt;&lt;RecNum&gt;6&lt;/RecNum&gt;&lt;DisplayText&gt;&lt;style face="superscript"&gt;7&lt;/style&gt;&lt;/DisplayText&gt;&lt;record&gt;&lt;rec-number&gt;6&lt;/rec-number&gt;&lt;foreign-keys&gt;&lt;key app="EN" db-id="2xt90ps9wz5vwre2vwnp5w0kar2etx9xv2sv"&gt;6&lt;/key&gt;&lt;/foreign-keys&gt;&lt;ref-type name="Journal Article"&gt;17&lt;/ref-type&gt;&lt;contributors&gt;&lt;authors&gt;&lt;author&gt;Langer, R&lt;/author&gt;&lt;author&gt;Vacanti, JP&lt;/author&gt;&lt;/authors&gt;&lt;/contributors&gt;&lt;titles&gt;&lt;title&gt;Tissue engineering&lt;/title&gt;&lt;secondary-title&gt;Science&lt;/secondary-title&gt;&lt;/titles&gt;&lt;periodical&gt;&lt;full-title&gt;Science&lt;/full-title&gt;&lt;/periodical&gt;&lt;pages&gt;920-926&lt;/pages&gt;&lt;volume&gt;260&lt;/volume&gt;&lt;number&gt;5110&lt;/number&gt;&lt;dates&gt;&lt;year&gt;1993&lt;/year&gt;&lt;/dates&gt;&lt;urls&gt;&lt;/urls&gt;&lt;electronic-resource-num&gt;10.1126/science.8493529&lt;/electronic-resource-num&gt;&lt;/record&gt;&lt;/Cite&gt;&lt;/EndNote&gt;</w:instrText>
        </w:r>
        <w:r w:rsidR="00453533" w:rsidRPr="00733C41">
          <w:rPr>
            <w:rFonts w:cstheme="minorHAnsi"/>
            <w:sz w:val="18"/>
            <w:szCs w:val="18"/>
          </w:rPr>
          <w:fldChar w:fldCharType="separate"/>
        </w:r>
        <w:r w:rsidR="00453533" w:rsidRPr="008E3692">
          <w:rPr>
            <w:rFonts w:cstheme="minorHAnsi"/>
            <w:noProof/>
            <w:sz w:val="18"/>
            <w:szCs w:val="18"/>
            <w:vertAlign w:val="superscript"/>
          </w:rPr>
          <w:t>7</w:t>
        </w:r>
        <w:r w:rsidR="00453533" w:rsidRPr="00733C41">
          <w:rPr>
            <w:rFonts w:cstheme="minorHAnsi"/>
            <w:sz w:val="18"/>
            <w:szCs w:val="18"/>
          </w:rPr>
          <w:fldChar w:fldCharType="end"/>
        </w:r>
      </w:hyperlink>
      <w:r w:rsidRPr="00733C41">
        <w:rPr>
          <w:rFonts w:cstheme="minorHAnsi"/>
          <w:sz w:val="18"/>
          <w:szCs w:val="18"/>
        </w:rPr>
        <w:t xml:space="preserve">. </w:t>
      </w:r>
    </w:p>
    <w:p w:rsidR="007A386F" w:rsidRPr="00733C41" w:rsidRDefault="007A386F" w:rsidP="004B318D">
      <w:pPr>
        <w:spacing w:after="0"/>
        <w:ind w:firstLine="284"/>
        <w:jc w:val="both"/>
        <w:rPr>
          <w:rFonts w:cstheme="minorHAnsi"/>
          <w:sz w:val="18"/>
          <w:szCs w:val="18"/>
        </w:rPr>
      </w:pPr>
      <w:r w:rsidRPr="00733C41">
        <w:rPr>
          <w:rFonts w:cstheme="minorHAnsi"/>
          <w:sz w:val="18"/>
          <w:szCs w:val="18"/>
        </w:rPr>
        <w:t>For wound dressing, there are important specificities to meet; besides being non-toxic and non-allergic, these materials must be permeable to gas and provide a moist environment, protecting wounds from microbial action and absorbing resulting exudates</w:t>
      </w:r>
      <w:r w:rsidR="00147D4E">
        <w:rPr>
          <w:rFonts w:cstheme="minorHAnsi"/>
          <w:sz w:val="18"/>
          <w:szCs w:val="18"/>
        </w:rPr>
        <w:fldChar w:fldCharType="begin">
          <w:fldData xml:space="preserve">PEVuZE5vdGU+PENpdGU+PEF1dGhvcj5Ta29ya293c2thLVRlbGljaG93c2thPC9BdXRob3I+PFll
YXI+MjAxMzwvWWVhcj48UmVjTnVtPjExPC9SZWNOdW0+PERpc3BsYXlUZXh0PjxzdHlsZSBmYWNl
PSJzdXBlcnNjcmlwdCI+OCwgOTwvc3R5bGU+PC9EaXNwbGF5VGV4dD48cmVjb3JkPjxyZWMtbnVt
YmVyPjExPC9yZWMtbnVtYmVyPjxmb3JlaWduLWtleXM+PGtleSBhcHA9IkVOIiBkYi1pZD0iMnh0
OTBwczl3ejV2d3JlMnZ3bnA1dzBrYXIyZXR4OXh2MnN2Ij4xMTwva2V5PjwvZm9yZWlnbi1rZXlz
PjxyZWYtdHlwZSBuYW1lPSJKb3VybmFsIEFydGljbGUiPjE3PC9yZWYtdHlwZT48Y29udHJpYnV0
b3JzPjxhdXRob3JzPjxhdXRob3I+U2tvcmtvd3NrYS1UZWxpY2hvd3NrYSwgSy48L2F1dGhvcj48
YXV0aG9yPkN6ZW1wbGlrLCBNLjwvYXV0aG9yPjxhdXRob3I+S3VsbWEsIEEuPC9hdXRob3I+PGF1
dGhvcj5Tem9wYSwgSi48L2F1dGhvcj48L2F1dGhvcnM+PC9jb250cmlidXRvcnM+PGF1dGgtYWRk
cmVzcz5EZXBhcnRtZW50IG9mIEVuZG9jcmlub2xvZ3ksIEludGVybmFsIERpc2Vhc2UgQ2xpbmlj
IGluIDR0aCBNaWxpdGFyeSBBY2FkZW1pYyBIb3NwaXRhbCBpbiBXcm9jbGF3LCBXcm9jbGF3LCBQ
b2xhbmQuPC9hdXRoLWFkZHJlc3M+PHRpdGxlcz48dGl0bGU+VGhlIGxvY2FsIHRyZWF0bWVudCBh
bmQgYXZhaWxhYmxlIGRyZXNzaW5ncyBkZXNpZ25lZCBmb3IgY2hyb25pYyB3b3VuZHM8L3RpdGxl
PjxzZWNvbmRhcnktdGl0bGU+SiBBbSBBY2FkIERlcm1hdG9sPC9zZWNvbmRhcnktdGl0bGU+PGFs
dC10aXRsZT5Kb3VybmFsIG9mIHRoZSBBbWVyaWNhbiBBY2FkZW15IG9mIERlcm1hdG9sb2d5PC9h
bHQtdGl0bGU+PC90aXRsZXM+PHBlcmlvZGljYWw+PGZ1bGwtdGl0bGU+SiBBbSBBY2FkIERlcm1h
dG9sPC9mdWxsLXRpdGxlPjxhYmJyLTE+Sm91cm5hbCBvZiB0aGUgQW1lcmljYW4gQWNhZGVteSBv
ZiBEZXJtYXRvbG9neTwvYWJici0xPjwvcGVyaW9kaWNhbD48YWx0LXBlcmlvZGljYWw+PGZ1bGwt
dGl0bGU+SiBBbSBBY2FkIERlcm1hdG9sPC9mdWxsLXRpdGxlPjxhYmJyLTE+Sm91cm5hbCBvZiB0
aGUgQW1lcmljYW4gQWNhZGVteSBvZiBEZXJtYXRvbG9neTwvYWJici0xPjwvYWx0LXBlcmlvZGlj
YWw+PHBhZ2VzPmUxMTctMjY8L3BhZ2VzPjx2b2x1bWU+Njg8L3ZvbHVtZT48bnVtYmVyPjQ8L251
bWJlcj48ZWRpdGlvbj4yMDExLzEwLzExPC9lZGl0aW9uPjxrZXl3b3Jkcz48a2V5d29yZD5BZG1p
bmlzdHJhdGlvbiwgVG9waWNhbDwva2V5d29yZD48a2V5d29yZD5BbGdpbmF0ZXMvYWRtaW5pc3Ry
YXRpb24gJmFtcDsgZG9zYWdlPC9rZXl3b3JkPjxrZXl3b3JkPipCYW5kYWdlczwva2V5d29yZD48
a2V5d29yZD5DaHJvbmljIERpc2Vhc2U8L2tleXdvcmQ+PGtleXdvcmQ+Q29sbG9pZHMvYWRtaW5p
c3RyYXRpb24gJmFtcDsgZG9zYWdlPC9rZXl3b3JkPjxrZXl3b3JkPkdsdWN1cm9uaWMgQWNpZC9h
ZG1pbmlzdHJhdGlvbiAmYW1wOyBkb3NhZ2U8L2tleXdvcmQ+PGtleXdvcmQ+SGV4dXJvbmljIEFj
aWRzL2FkbWluaXN0cmF0aW9uICZhbXA7IGRvc2FnZTwva2V5d29yZD48a2V5d29yZD5IdW1hbnM8
L2tleXdvcmQ+PGtleXdvcmQ+SHlkcm9nZWwvYWRtaW5pc3RyYXRpb24gJmFtcDsgZG9zYWdlPC9r
ZXl3b3JkPjxrZXl3b3JkPlBvbHl1cmV0aGFuZXMvYWRtaW5pc3RyYXRpb24gJmFtcDsgZG9zYWdl
PC9rZXl3b3JkPjxrZXl3b3JkPlNraW4gVWxjZXIvZHJ1ZyB0aGVyYXB5Lyp0aGVyYXB5PC9rZXl3
b3JkPjwva2V5d29yZHM+PGRhdGVzPjx5ZWFyPjIwMTM8L3llYXI+PHB1Yi1kYXRlcz48ZGF0ZT5B
cHI8L2RhdGU+PC9wdWItZGF0ZXM+PC9kYXRlcz48aXNibj4wMTkwLTk2MjI8L2lzYm4+PGFjY2Vz
c2lvbi1udW0+MjE5ODIwNjA8L2FjY2Vzc2lvbi1udW0+PHVybHM+PC91cmxzPjxlbGVjdHJvbmlj
LXJlc291cmNlLW51bT4xMC4xMDE2L2ouamFhZC4yMDExLjA2LjAyODwvZWxlY3Ryb25pYy1yZXNv
dXJjZS1udW0+PHJlbW90ZS1kYXRhYmFzZS1wcm92aWRlcj5ObG08L3JlbW90ZS1kYXRhYmFzZS1w
cm92aWRlcj48bGFuZ3VhZ2U+ZW5nPC9sYW5ndWFnZT48L3JlY29yZD48L0NpdGU+PENpdGU+PEF1
dGhvcj5Tb29kPC9BdXRob3I+PFllYXI+MjAxNDwvWWVhcj48UmVjTnVtPjEwPC9SZWNOdW0+PHJl
Y29yZD48cmVjLW51bWJlcj4xMDwvcmVjLW51bWJlcj48Zm9yZWlnbi1rZXlzPjxrZXkgYXBwPSJF
TiIgZGItaWQ9IjJ4dDkwcHM5d3o1dndyZTJ2d25wNXcwa2FyMmV0eDl4djJzdiI+MTA8L2tleT48
L2ZvcmVpZ24ta2V5cz48cmVmLXR5cGUgbmFtZT0iSm91cm5hbCBBcnRpY2xlIj4xNzwvcmVmLXR5
cGU+PGNvbnRyaWJ1dG9ycz48YXV0aG9ycz48YXV0aG9yPlNvb2QsIEFkaXR5YTwvYXV0aG9yPjxh
dXRob3I+R3JhbmljaywgTWFyayBTLjwvYXV0aG9yPjxhdXRob3I+VG9tYXNlbGxpLCBOYW5jeSBM
LjwvYXV0aG9yPjwvYXV0aG9ycz48L2NvbnRyaWJ1dG9ycz48dGl0bGVzPjx0aXRsZT5Xb3VuZCBE
cmVzc2luZ3MgYW5kIENvbXBhcmF0aXZlIEVmZmVjdGl2ZW5lc3MgRGF0YTwvdGl0bGU+PHNlY29u
ZGFyeS10aXRsZT5BZHZhbmNlcyBpbiBXb3VuZCBDYXJlPC9zZWNvbmRhcnktdGl0bGU+PC90aXRs
ZXM+PHBlcmlvZGljYWw+PGZ1bGwtdGl0bGU+QWR2YW5jZXMgaW4gV291bmQgQ2FyZTwvZnVsbC10
aXRsZT48L3BlcmlvZGljYWw+PHBhZ2VzPjUxMS01Mjk8L3BhZ2VzPjx2b2x1bWU+Mzwvdm9sdW1l
PjxudW1iZXI+ODwvbnVtYmVyPjxkYXRlcz48eWVhcj4yMDE0PC95ZWFyPjxwdWItZGF0ZXM+PGRh
dGU+MTIvMjMvcmVjZWl2ZWQ8L2RhdGU+PC9wdWItZGF0ZXM+PC9kYXRlcz48cHViLWxvY2F0aW9u
PjE0MCBIdWd1ZW5vdCBTdHJlZXQsIDNyZCBGbG9vck5ldyBSb2NoZWxsZSwgTlkgMTA4MDFVU0E8
L3B1Yi1sb2NhdGlvbj48cHVibGlzaGVyPk1hcnkgQW5uIExpZWJlcnQsIEluYy48L3B1Ymxpc2hl
cj48aXNibj4yMTYyLTE5MTgmI3hEOzIxNjItMTkzNDwvaXNibj48YWNjZXNzaW9uLW51bT5QTUM0
MTIxMTA3PC9hY2Nlc3Npb24tbnVtPjx1cmxzPjxyZWxhdGVkLXVybHM+PHVybD5odHRwOi8vd3d3
Lm5jYmkubmxtLm5paC5nb3YvcG1jL2FydGljbGVzL1BNQzQxMjExMDcvPC91cmw+PC9yZWxhdGVk
LXVybHM+PC91cmxzPjxlbGVjdHJvbmljLXJlc291cmNlLW51bT4xMC4xMDg5L3dvdW5kLjIwMTIu
MDQwMTwvZWxlY3Ryb25pYy1yZXNvdXJjZS1udW0+PHJlbW90ZS1kYXRhYmFzZS1uYW1lPlBNQzwv
cmVtb3RlLWRhdGFiYXNlLW5hbWU+PC9yZWNvcmQ+PC9DaXRlPjwvRW5kTm90ZT5=
</w:fldData>
        </w:fldChar>
      </w:r>
      <w:r w:rsidR="00147D4E">
        <w:rPr>
          <w:rFonts w:cstheme="minorHAnsi"/>
          <w:sz w:val="18"/>
          <w:szCs w:val="18"/>
        </w:rPr>
        <w:instrText xml:space="preserve"> ADDIN EN.CITE </w:instrText>
      </w:r>
      <w:r w:rsidR="00147D4E">
        <w:rPr>
          <w:rFonts w:cstheme="minorHAnsi"/>
          <w:sz w:val="18"/>
          <w:szCs w:val="18"/>
        </w:rPr>
        <w:fldChar w:fldCharType="begin">
          <w:fldData xml:space="preserve">PEVuZE5vdGU+PENpdGU+PEF1dGhvcj5Ta29ya293c2thLVRlbGljaG93c2thPC9BdXRob3I+PFll
YXI+MjAxMzwvWWVhcj48UmVjTnVtPjExPC9SZWNOdW0+PERpc3BsYXlUZXh0PjxzdHlsZSBmYWNl
PSJzdXBlcnNjcmlwdCI+OCwgOTwvc3R5bGU+PC9EaXNwbGF5VGV4dD48cmVjb3JkPjxyZWMtbnVt
YmVyPjExPC9yZWMtbnVtYmVyPjxmb3JlaWduLWtleXM+PGtleSBhcHA9IkVOIiBkYi1pZD0iMnh0
OTBwczl3ejV2d3JlMnZ3bnA1dzBrYXIyZXR4OXh2MnN2Ij4xMTwva2V5PjwvZm9yZWlnbi1rZXlz
PjxyZWYtdHlwZSBuYW1lPSJKb3VybmFsIEFydGljbGUiPjE3PC9yZWYtdHlwZT48Y29udHJpYnV0
b3JzPjxhdXRob3JzPjxhdXRob3I+U2tvcmtvd3NrYS1UZWxpY2hvd3NrYSwgSy48L2F1dGhvcj48
YXV0aG9yPkN6ZW1wbGlrLCBNLjwvYXV0aG9yPjxhdXRob3I+S3VsbWEsIEEuPC9hdXRob3I+PGF1
dGhvcj5Tem9wYSwgSi48L2F1dGhvcj48L2F1dGhvcnM+PC9jb250cmlidXRvcnM+PGF1dGgtYWRk
cmVzcz5EZXBhcnRtZW50IG9mIEVuZG9jcmlub2xvZ3ksIEludGVybmFsIERpc2Vhc2UgQ2xpbmlj
IGluIDR0aCBNaWxpdGFyeSBBY2FkZW1pYyBIb3NwaXRhbCBpbiBXcm9jbGF3LCBXcm9jbGF3LCBQ
b2xhbmQuPC9hdXRoLWFkZHJlc3M+PHRpdGxlcz48dGl0bGU+VGhlIGxvY2FsIHRyZWF0bWVudCBh
bmQgYXZhaWxhYmxlIGRyZXNzaW5ncyBkZXNpZ25lZCBmb3IgY2hyb25pYyB3b3VuZHM8L3RpdGxl
PjxzZWNvbmRhcnktdGl0bGU+SiBBbSBBY2FkIERlcm1hdG9sPC9zZWNvbmRhcnktdGl0bGU+PGFs
dC10aXRsZT5Kb3VybmFsIG9mIHRoZSBBbWVyaWNhbiBBY2FkZW15IG9mIERlcm1hdG9sb2d5PC9h
bHQtdGl0bGU+PC90aXRsZXM+PHBlcmlvZGljYWw+PGZ1bGwtdGl0bGU+SiBBbSBBY2FkIERlcm1h
dG9sPC9mdWxsLXRpdGxlPjxhYmJyLTE+Sm91cm5hbCBvZiB0aGUgQW1lcmljYW4gQWNhZGVteSBv
ZiBEZXJtYXRvbG9neTwvYWJici0xPjwvcGVyaW9kaWNhbD48YWx0LXBlcmlvZGljYWw+PGZ1bGwt
dGl0bGU+SiBBbSBBY2FkIERlcm1hdG9sPC9mdWxsLXRpdGxlPjxhYmJyLTE+Sm91cm5hbCBvZiB0
aGUgQW1lcmljYW4gQWNhZGVteSBvZiBEZXJtYXRvbG9neTwvYWJici0xPjwvYWx0LXBlcmlvZGlj
YWw+PHBhZ2VzPmUxMTctMjY8L3BhZ2VzPjx2b2x1bWU+Njg8L3ZvbHVtZT48bnVtYmVyPjQ8L251
bWJlcj48ZWRpdGlvbj4yMDExLzEwLzExPC9lZGl0aW9uPjxrZXl3b3Jkcz48a2V5d29yZD5BZG1p
bmlzdHJhdGlvbiwgVG9waWNhbDwva2V5d29yZD48a2V5d29yZD5BbGdpbmF0ZXMvYWRtaW5pc3Ry
YXRpb24gJmFtcDsgZG9zYWdlPC9rZXl3b3JkPjxrZXl3b3JkPipCYW5kYWdlczwva2V5d29yZD48
a2V5d29yZD5DaHJvbmljIERpc2Vhc2U8L2tleXdvcmQ+PGtleXdvcmQ+Q29sbG9pZHMvYWRtaW5p
c3RyYXRpb24gJmFtcDsgZG9zYWdlPC9rZXl3b3JkPjxrZXl3b3JkPkdsdWN1cm9uaWMgQWNpZC9h
ZG1pbmlzdHJhdGlvbiAmYW1wOyBkb3NhZ2U8L2tleXdvcmQ+PGtleXdvcmQ+SGV4dXJvbmljIEFj
aWRzL2FkbWluaXN0cmF0aW9uICZhbXA7IGRvc2FnZTwva2V5d29yZD48a2V5d29yZD5IdW1hbnM8
L2tleXdvcmQ+PGtleXdvcmQ+SHlkcm9nZWwvYWRtaW5pc3RyYXRpb24gJmFtcDsgZG9zYWdlPC9r
ZXl3b3JkPjxrZXl3b3JkPlBvbHl1cmV0aGFuZXMvYWRtaW5pc3RyYXRpb24gJmFtcDsgZG9zYWdl
PC9rZXl3b3JkPjxrZXl3b3JkPlNraW4gVWxjZXIvZHJ1ZyB0aGVyYXB5Lyp0aGVyYXB5PC9rZXl3
b3JkPjwva2V5d29yZHM+PGRhdGVzPjx5ZWFyPjIwMTM8L3llYXI+PHB1Yi1kYXRlcz48ZGF0ZT5B
cHI8L2RhdGU+PC9wdWItZGF0ZXM+PC9kYXRlcz48aXNibj4wMTkwLTk2MjI8L2lzYm4+PGFjY2Vz
c2lvbi1udW0+MjE5ODIwNjA8L2FjY2Vzc2lvbi1udW0+PHVybHM+PC91cmxzPjxlbGVjdHJvbmlj
LXJlc291cmNlLW51bT4xMC4xMDE2L2ouamFhZC4yMDExLjA2LjAyODwvZWxlY3Ryb25pYy1yZXNv
dXJjZS1udW0+PHJlbW90ZS1kYXRhYmFzZS1wcm92aWRlcj5ObG08L3JlbW90ZS1kYXRhYmFzZS1w
cm92aWRlcj48bGFuZ3VhZ2U+ZW5nPC9sYW5ndWFnZT48L3JlY29yZD48L0NpdGU+PENpdGU+PEF1
dGhvcj5Tb29kPC9BdXRob3I+PFllYXI+MjAxNDwvWWVhcj48UmVjTnVtPjEwPC9SZWNOdW0+PHJl
Y29yZD48cmVjLW51bWJlcj4xMDwvcmVjLW51bWJlcj48Zm9yZWlnbi1rZXlzPjxrZXkgYXBwPSJF
TiIgZGItaWQ9IjJ4dDkwcHM5d3o1dndyZTJ2d25wNXcwa2FyMmV0eDl4djJzdiI+MTA8L2tleT48
L2ZvcmVpZ24ta2V5cz48cmVmLXR5cGUgbmFtZT0iSm91cm5hbCBBcnRpY2xlIj4xNzwvcmVmLXR5
cGU+PGNvbnRyaWJ1dG9ycz48YXV0aG9ycz48YXV0aG9yPlNvb2QsIEFkaXR5YTwvYXV0aG9yPjxh
dXRob3I+R3JhbmljaywgTWFyayBTLjwvYXV0aG9yPjxhdXRob3I+VG9tYXNlbGxpLCBOYW5jeSBM
LjwvYXV0aG9yPjwvYXV0aG9ycz48L2NvbnRyaWJ1dG9ycz48dGl0bGVzPjx0aXRsZT5Xb3VuZCBE
cmVzc2luZ3MgYW5kIENvbXBhcmF0aXZlIEVmZmVjdGl2ZW5lc3MgRGF0YTwvdGl0bGU+PHNlY29u
ZGFyeS10aXRsZT5BZHZhbmNlcyBpbiBXb3VuZCBDYXJlPC9zZWNvbmRhcnktdGl0bGU+PC90aXRs
ZXM+PHBlcmlvZGljYWw+PGZ1bGwtdGl0bGU+QWR2YW5jZXMgaW4gV291bmQgQ2FyZTwvZnVsbC10
aXRsZT48L3BlcmlvZGljYWw+PHBhZ2VzPjUxMS01Mjk8L3BhZ2VzPjx2b2x1bWU+Mzwvdm9sdW1l
PjxudW1iZXI+ODwvbnVtYmVyPjxkYXRlcz48eWVhcj4yMDE0PC95ZWFyPjxwdWItZGF0ZXM+PGRh
dGU+MTIvMjMvcmVjZWl2ZWQ8L2RhdGU+PC9wdWItZGF0ZXM+PC9kYXRlcz48cHViLWxvY2F0aW9u
PjE0MCBIdWd1ZW5vdCBTdHJlZXQsIDNyZCBGbG9vck5ldyBSb2NoZWxsZSwgTlkgMTA4MDFVU0E8
L3B1Yi1sb2NhdGlvbj48cHVibGlzaGVyPk1hcnkgQW5uIExpZWJlcnQsIEluYy48L3B1Ymxpc2hl
cj48aXNibj4yMTYyLTE5MTgmI3hEOzIxNjItMTkzNDwvaXNibj48YWNjZXNzaW9uLW51bT5QTUM0
MTIxMTA3PC9hY2Nlc3Npb24tbnVtPjx1cmxzPjxyZWxhdGVkLXVybHM+PHVybD5odHRwOi8vd3d3
Lm5jYmkubmxtLm5paC5nb3YvcG1jL2FydGljbGVzL1BNQzQxMjExMDcvPC91cmw+PC9yZWxhdGVk
LXVybHM+PC91cmxzPjxlbGVjdHJvbmljLXJlc291cmNlLW51bT4xMC4xMDg5L3dvdW5kLjIwMTIu
MDQwMTwvZWxlY3Ryb25pYy1yZXNvdXJjZS1udW0+PHJlbW90ZS1kYXRhYmFzZS1uYW1lPlBNQzwv
cmVtb3RlLWRhdGFiYXNlLW5hbWU+PC9yZWNvcmQ+PC9DaXRlPjwvRW5kTm90ZT5=
</w:fldData>
        </w:fldChar>
      </w:r>
      <w:r w:rsidR="00147D4E">
        <w:rPr>
          <w:rFonts w:cstheme="minorHAnsi"/>
          <w:sz w:val="18"/>
          <w:szCs w:val="18"/>
        </w:rPr>
        <w:instrText xml:space="preserve"> ADDIN EN.CITE.DATA </w:instrText>
      </w:r>
      <w:r w:rsidR="00147D4E">
        <w:rPr>
          <w:rFonts w:cstheme="minorHAnsi"/>
          <w:sz w:val="18"/>
          <w:szCs w:val="18"/>
        </w:rPr>
      </w:r>
      <w:r w:rsidR="00147D4E">
        <w:rPr>
          <w:rFonts w:cstheme="minorHAnsi"/>
          <w:sz w:val="18"/>
          <w:szCs w:val="18"/>
        </w:rPr>
        <w:fldChar w:fldCharType="end"/>
      </w:r>
      <w:r w:rsidR="00147D4E">
        <w:rPr>
          <w:rFonts w:cstheme="minorHAnsi"/>
          <w:sz w:val="18"/>
          <w:szCs w:val="18"/>
        </w:rPr>
      </w:r>
      <w:r w:rsidR="00147D4E">
        <w:rPr>
          <w:rFonts w:cstheme="minorHAnsi"/>
          <w:sz w:val="18"/>
          <w:szCs w:val="18"/>
        </w:rPr>
        <w:fldChar w:fldCharType="separate"/>
      </w:r>
      <w:hyperlink w:anchor="_ENREF_8" w:tooltip="Skorkowska-Telichowska, 2013 #11" w:history="1">
        <w:r w:rsidR="00453533" w:rsidRPr="00147D4E">
          <w:rPr>
            <w:rFonts w:cstheme="minorHAnsi"/>
            <w:noProof/>
            <w:sz w:val="18"/>
            <w:szCs w:val="18"/>
            <w:vertAlign w:val="superscript"/>
          </w:rPr>
          <w:t>8</w:t>
        </w:r>
      </w:hyperlink>
      <w:r w:rsidR="00147D4E" w:rsidRPr="00147D4E">
        <w:rPr>
          <w:rFonts w:cstheme="minorHAnsi"/>
          <w:noProof/>
          <w:sz w:val="18"/>
          <w:szCs w:val="18"/>
          <w:vertAlign w:val="superscript"/>
        </w:rPr>
        <w:t xml:space="preserve">, </w:t>
      </w:r>
      <w:hyperlink w:anchor="_ENREF_9" w:tooltip="Sood, 2014 #10" w:history="1">
        <w:r w:rsidR="00453533" w:rsidRPr="00147D4E">
          <w:rPr>
            <w:rFonts w:cstheme="minorHAnsi"/>
            <w:noProof/>
            <w:sz w:val="18"/>
            <w:szCs w:val="18"/>
            <w:vertAlign w:val="superscript"/>
          </w:rPr>
          <w:t>9</w:t>
        </w:r>
      </w:hyperlink>
      <w:r w:rsidR="00147D4E">
        <w:rPr>
          <w:rFonts w:cstheme="minorHAnsi"/>
          <w:sz w:val="18"/>
          <w:szCs w:val="18"/>
        </w:rPr>
        <w:fldChar w:fldCharType="end"/>
      </w:r>
      <w:r w:rsidRPr="00733C41">
        <w:rPr>
          <w:rFonts w:cstheme="minorHAnsi"/>
          <w:sz w:val="18"/>
          <w:szCs w:val="18"/>
        </w:rPr>
        <w:t>. Scientists have been pursuing materials that mimics the functional and structural features of the native extracellular matrix (ECM) of skin, serving as a barrier like epidermis and providing mechanical stability and elasticity like dermis</w:t>
      </w:r>
      <w:r w:rsidR="00186711">
        <w:rPr>
          <w:rFonts w:cstheme="minorHAnsi"/>
          <w:sz w:val="18"/>
          <w:szCs w:val="18"/>
        </w:rPr>
        <w:t xml:space="preserve"> </w:t>
      </w:r>
      <w:hyperlink w:anchor="_ENREF_9" w:tooltip="Sood, 2014 #10" w:history="1">
        <w:r w:rsidR="00453533">
          <w:rPr>
            <w:rFonts w:cstheme="minorHAnsi"/>
            <w:sz w:val="18"/>
            <w:szCs w:val="18"/>
          </w:rPr>
          <w:fldChar w:fldCharType="begin"/>
        </w:r>
        <w:r w:rsidR="00453533">
          <w:rPr>
            <w:rFonts w:cstheme="minorHAnsi"/>
            <w:sz w:val="18"/>
            <w:szCs w:val="18"/>
          </w:rPr>
          <w:instrText xml:space="preserve"> ADDIN EN.CITE &lt;EndNote&gt;&lt;Cite&gt;&lt;Author&gt;Sood&lt;/Author&gt;&lt;Year&gt;2014&lt;/Year&gt;&lt;RecNum&gt;10&lt;/RecNum&gt;&lt;DisplayText&gt;&lt;style face="superscript"&gt;9&lt;/style&gt;&lt;/DisplayText&gt;&lt;record&gt;&lt;rec-number&gt;10&lt;/rec-number&gt;&lt;foreign-keys&gt;&lt;key app="EN" db-id="2xt90ps9wz5vwre2vwnp5w0kar2etx9xv2sv"&gt;10&lt;/key&gt;&lt;/foreign-keys&gt;&lt;ref-type name="Journal Article"&gt;17&lt;/ref-type&gt;&lt;contributors&gt;&lt;authors&gt;&lt;author&gt;Sood, Aditya&lt;/author&gt;&lt;author&gt;Granick, Mark S.&lt;/author&gt;&lt;author&gt;Tomaselli, Nancy L.&lt;/author&gt;&lt;/authors&gt;&lt;/contributors&gt;&lt;titles&gt;&lt;title&gt;Wound Dressings and Comparative Effectiveness Data&lt;/title&gt;&lt;secondary-title&gt;Advances in Wound Care&lt;/secondary-title&gt;&lt;/titles&gt;&lt;periodical&gt;&lt;full-title&gt;Advances in Wound Care&lt;/full-title&gt;&lt;/periodical&gt;&lt;pages&gt;511-529&lt;/pages&gt;&lt;volume&gt;3&lt;/volume&gt;&lt;number&gt;8&lt;/number&gt;&lt;dates&gt;&lt;year&gt;2014&lt;/year&gt;&lt;pub-dates&gt;&lt;date&gt;12/23/received&lt;/date&gt;&lt;/pub-dates&gt;&lt;/dates&gt;&lt;pub-location&gt;140 Huguenot Street, 3rd FloorNew Rochelle, NY 10801USA&lt;/pub-location&gt;&lt;publisher&gt;Mary Ann Liebert, Inc.&lt;/publisher&gt;&lt;isbn&gt;2162-1918&amp;#xD;2162-1934&lt;/isbn&gt;&lt;accession-num&gt;PMC4121107&lt;/accession-num&gt;&lt;urls&gt;&lt;related-urls&gt;&lt;url&gt;http://www.ncbi.nlm.nih.gov/pmc/articles/PMC4121107/&lt;/url&gt;&lt;/related-urls&gt;&lt;/urls&gt;&lt;electronic-resource-num&gt;10.1089/wound.2012.0401&lt;/electronic-resource-num&gt;&lt;remote-database-name&gt;PMC&lt;/remote-database-name&gt;&lt;/record&gt;&lt;/Cite&gt;&lt;/EndNote&gt;</w:instrText>
        </w:r>
        <w:r w:rsidR="00453533">
          <w:rPr>
            <w:rFonts w:cstheme="minorHAnsi"/>
            <w:sz w:val="18"/>
            <w:szCs w:val="18"/>
          </w:rPr>
          <w:fldChar w:fldCharType="separate"/>
        </w:r>
        <w:r w:rsidR="00453533" w:rsidRPr="00186711">
          <w:rPr>
            <w:rFonts w:cstheme="minorHAnsi"/>
            <w:noProof/>
            <w:sz w:val="18"/>
            <w:szCs w:val="18"/>
            <w:vertAlign w:val="superscript"/>
          </w:rPr>
          <w:t>9</w:t>
        </w:r>
        <w:r w:rsidR="00453533">
          <w:rPr>
            <w:rFonts w:cstheme="minorHAnsi"/>
            <w:sz w:val="18"/>
            <w:szCs w:val="18"/>
          </w:rPr>
          <w:fldChar w:fldCharType="end"/>
        </w:r>
      </w:hyperlink>
      <w:r w:rsidRPr="00733C41">
        <w:rPr>
          <w:rFonts w:cstheme="minorHAnsi"/>
          <w:sz w:val="18"/>
          <w:szCs w:val="18"/>
        </w:rPr>
        <w:t xml:space="preserve">. There are already some commercially available products; for instance, a hyaluronic acid (HA) ester bilayer scaffold (Hyalograft3D®) can be combined with an epidermal replacement autograft (Laserskin®) to permit wound closure </w:t>
      </w:r>
      <w:hyperlink w:anchor="_ENREF_10" w:tooltip="Caravaggi, 2003 #22"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Caravaggi&lt;/Author&gt;&lt;Year&gt;2003&lt;/Year&gt;&lt;RecNum&gt;22&lt;/RecNum&gt;&lt;DisplayText&gt;&lt;style face="superscript"&gt;10&lt;/style&gt;&lt;/DisplayText&gt;&lt;record&gt;&lt;rec-number&gt;22&lt;/rec-number&gt;&lt;foreign-keys&gt;&lt;key app="EN" db-id="2xt90ps9wz5vwre2vwnp5w0kar2etx9xv2sv"&gt;22&lt;/key&gt;&lt;/foreign-keys&gt;&lt;ref-type name="Journal Article"&gt;17&lt;/ref-type&gt;&lt;contributors&gt;&lt;authors&gt;&lt;author&gt;Caravaggi, Carlo&lt;/author&gt;&lt;author&gt;De Giglio, Roberto&lt;/author&gt;&lt;author&gt;Pritelli, Chiara&lt;/author&gt;&lt;author&gt;Sommaria, Manuela&lt;/author&gt;&lt;author&gt;Dalla Noce, Sergio&lt;/author&gt;&lt;author&gt;Faglia, Ezio&lt;/author&gt;&lt;author&gt;Mantero, Manuela&lt;/author&gt;&lt;author&gt;Clerici, Giacomo&lt;/author&gt;&lt;author&gt;Fratino, Pietro&lt;/author&gt;&lt;author&gt;Dalla Paola, Luca&lt;/author&gt;&lt;author&gt;Mariani, Giulio&lt;/author&gt;&lt;author&gt;Mingardi, Roberto&lt;/author&gt;&lt;author&gt;Morabito, Alberto&lt;/author&gt;&lt;/authors&gt;&lt;/contributors&gt;&lt;titles&gt;&lt;title&gt;HYAFF 11-Based Autologous Dermal and Epidermal Grafts in the Treatment of Noninfected Diabetic Plantar and Dorsal Foot Ulcers&lt;/title&gt;&lt;secondary-title&gt;A prospective, multicenter, controlled, randomized clinical trial&lt;/secondary-title&gt;&lt;/titles&gt;&lt;periodical&gt;&lt;full-title&gt;A prospective, multicenter, controlled, randomized clinical trial&lt;/full-title&gt;&lt;/periodical&gt;&lt;pages&gt;2853-2859&lt;/pages&gt;&lt;volume&gt;26&lt;/volume&gt;&lt;number&gt;10&lt;/number&gt;&lt;dates&gt;&lt;year&gt;2003&lt;/year&gt;&lt;/dates&gt;&lt;urls&gt;&lt;/urls&gt;&lt;electronic-resource-num&gt;10.2337/diacare.26.10.2853&lt;/electronic-resource-num&gt;&lt;/record&gt;&lt;/Cite&gt;&lt;/EndNote&gt;</w:instrText>
        </w:r>
        <w:r w:rsidR="00453533" w:rsidRPr="00733C41">
          <w:rPr>
            <w:rFonts w:cstheme="minorHAnsi"/>
            <w:sz w:val="18"/>
            <w:szCs w:val="18"/>
          </w:rPr>
          <w:fldChar w:fldCharType="separate"/>
        </w:r>
        <w:r w:rsidR="00453533" w:rsidRPr="00186711">
          <w:rPr>
            <w:rFonts w:cstheme="minorHAnsi"/>
            <w:noProof/>
            <w:sz w:val="18"/>
            <w:szCs w:val="18"/>
            <w:vertAlign w:val="superscript"/>
          </w:rPr>
          <w:t>10</w:t>
        </w:r>
        <w:r w:rsidR="00453533" w:rsidRPr="00733C41">
          <w:rPr>
            <w:rFonts w:cstheme="minorHAnsi"/>
            <w:sz w:val="18"/>
            <w:szCs w:val="18"/>
          </w:rPr>
          <w:fldChar w:fldCharType="end"/>
        </w:r>
      </w:hyperlink>
      <w:r w:rsidRPr="00733C41">
        <w:rPr>
          <w:rFonts w:cstheme="minorHAnsi"/>
          <w:sz w:val="18"/>
          <w:szCs w:val="18"/>
        </w:rPr>
        <w:t xml:space="preserve">. However, commercially available products must overpass the high production costs, the need of an additional fixation strategy, the risk of infection as well as the surgical intervention times </w:t>
      </w:r>
      <w:hyperlink w:anchor="_ENREF_11" w:tooltip="Dantzer, 2001 #23" w:history="1">
        <w:r w:rsidR="00453533" w:rsidRPr="00733C41">
          <w:rPr>
            <w:rFonts w:cstheme="minorHAnsi"/>
            <w:sz w:val="18"/>
            <w:szCs w:val="18"/>
          </w:rPr>
          <w:fldChar w:fldCharType="begin">
            <w:fldData xml:space="preserve">PEVuZE5vdGU+PENpdGU+PEF1dGhvcj5EYW50emVyPC9BdXRob3I+PFllYXI+MjAwMTwvWWVhcj48
UmVjTnVtPjIzPC9SZWNOdW0+PERpc3BsYXlUZXh0PjxzdHlsZSBmYWNlPSJzdXBlcnNjcmlwdCI+
MTE8L3N0eWxlPjwvRGlzcGxheVRleHQ+PHJlY29yZD48cmVjLW51bWJlcj4yMzwvcmVjLW51bWJl
cj48Zm9yZWlnbi1rZXlzPjxrZXkgYXBwPSJFTiIgZGItaWQ9IjJ4dDkwcHM5d3o1dndyZTJ2d25w
NXcwa2FyMmV0eDl4djJzdiI+MjM8L2tleT48L2ZvcmVpZ24ta2V5cz48cmVmLXR5cGUgbmFtZT0i
Sm91cm5hbCBBcnRpY2xlIj4xNzwvcmVmLXR5cGU+PGNvbnRyaWJ1dG9ycz48YXV0aG9ycz48YXV0
aG9yPkRhbnR6ZXIsIEUuPC9hdXRob3I+PGF1dGhvcj5CcmF5ZSwgRi4gTS48L2F1dGhvcj48L2F1
dGhvcnM+PC9jb250cmlidXRvcnM+PGF1dGgtYWRkcmVzcz5DZW50cmUgZGUgVHJhaXRlbWVudCBk
ZXMgQnJ1bGVzLCBIb3BpdGFsIExlb24gQmVyYXJkLCBIeWVyZXMsIEZyYW5jZS48L2F1dGgtYWRk
cmVzcz48dGl0bGVzPjx0aXRsZT5SZWNvbnN0cnVjdGl2ZSBzdXJnZXJ5IHVzaW5nIGFuIGFydGlm
aWNpYWwgZGVybWlzIChJbnRlZ3JhKTogcmVzdWx0cyB3aXRoIDM5IGdyYWZ0czwvdGl0bGU+PHNl
Y29uZGFyeS10aXRsZT5CciBKIFBsYXN0IFN1cmc8L3NlY29uZGFyeS10aXRsZT48YWx0LXRpdGxl
PkJyaXRpc2ggam91cm5hbCBvZiBwbGFzdGljIHN1cmdlcnk8L2FsdC10aXRsZT48L3RpdGxlcz48
cGVyaW9kaWNhbD48ZnVsbC10aXRsZT5CciBKIFBsYXN0IFN1cmc8L2Z1bGwtdGl0bGU+PGFiYnIt
MT5Ccml0aXNoIGpvdXJuYWwgb2YgcGxhc3RpYyBzdXJnZXJ5PC9hYmJyLTE+PC9wZXJpb2RpY2Fs
PjxhbHQtcGVyaW9kaWNhbD48ZnVsbC10aXRsZT5CciBKIFBsYXN0IFN1cmc8L2Z1bGwtdGl0bGU+
PGFiYnItMT5Ccml0aXNoIGpvdXJuYWwgb2YgcGxhc3RpYyBzdXJnZXJ5PC9hYmJyLTE+PC9hbHQt
cGVyaW9kaWNhbD48cGFnZXM+NjU5LTY0PC9wYWdlcz48dm9sdW1lPjU0PC92b2x1bWU+PG51bWJl
cj44PC9udW1iZXI+PGVkaXRpb24+MjAwMS8xMi8wMTwvZWRpdGlvbj48a2V5d29yZHM+PGtleXdv
cmQ+QWRvbGVzY2VudDwva2V5d29yZD48a2V5d29yZD5BZHVsdDwva2V5d29yZD48a2V5d29yZD5B
Z2VkPC9rZXl3b3JkPjxrZXl3b3JkPkJ1cm5zL2NvbXBsaWNhdGlvbnMvKnN1cmdlcnk8L2tleXdv
cmQ+PGtleXdvcmQ+Q2hpbGQ8L2tleXdvcmQ+PGtleXdvcmQ+Q2hpbGQsIFByZXNjaG9vbDwva2V5
d29yZD48a2V5d29yZD5DaWNhdHJpeC9ldGlvbG9neS8qc3VyZ2VyeTwva2V5d29yZD48a2V5d29y
ZD5GZW1hbGU8L2tleXdvcmQ+PGtleXdvcmQ+Rm9sbG93LVVwIFN0dWRpZXM8L2tleXdvcmQ+PGtl
eXdvcmQ+SHVtYW5zPC9rZXl3b3JkPjxrZXl3b3JkPkluZmFudDwva2V5d29yZD48a2V5d29yZD5N
YWxlPC9rZXl3b3JkPjxrZXl3b3JkPk1pZGRsZSBBZ2VkPC9rZXl3b3JkPjxrZXl3b3JkPlBvc3Rv
cGVyYXRpdmUgQ29tcGxpY2F0aW9uczwva2V5d29yZD48a2V5d29yZD5SZWNvbnN0cnVjdGl2ZSBT
dXJnaWNhbCBQcm9jZWR1cmVzLyptZXRob2RzPC9rZXl3b3JkPjxrZXl3b3JkPlNraW4gVHJhbnNw
bGFudGF0aW9uLyptZXRob2RzPC9rZXl3b3JkPjxrZXl3b3JkPipTa2luLCBBcnRpZmljaWFsPC9r
ZXl3b3JkPjxrZXl3b3JkPlRyZWF0bWVudCBPdXRjb21lPC9rZXl3b3JkPjwva2V5d29yZHM+PGRh
dGVzPjx5ZWFyPjIwMDE8L3llYXI+PHB1Yi1kYXRlcz48ZGF0ZT5EZWM8L2RhdGU+PC9wdWItZGF0
ZXM+PC9kYXRlcz48aXNibj4wMDA3LTEyMjYgKFByaW50KSYjeEQ7MDAwNy0xMjI2PC9pc2JuPjxh
Y2Nlc3Npb24tbnVtPjExNzI4MTA3PC9hY2Nlc3Npb24tbnVtPjx1cmxzPjwvdXJscz48ZWxlY3Ry
b25pYy1yZXNvdXJjZS1udW0+MTAuMTA1NC9ianBzLjIwMDEuMzY4NDwvZWxlY3Ryb25pYy1yZXNv
dXJjZS1udW0+PHJlbW90ZS1kYXRhYmFzZS1wcm92aWRlcj5ObG08L3JlbW90ZS1kYXRhYmFzZS1w
cm92aWRlcj48bGFuZ3VhZ2U+ZW5nPC9sYW5ndWFnZT48L3JlY29yZD48L0NpdGU+PC9FbmROb3Rl
PgB=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EYW50emVyPC9BdXRob3I+PFllYXI+MjAwMTwvWWVhcj48
UmVjTnVtPjIzPC9SZWNOdW0+PERpc3BsYXlUZXh0PjxzdHlsZSBmYWNlPSJzdXBlcnNjcmlwdCI+
MTE8L3N0eWxlPjwvRGlzcGxheVRleHQ+PHJlY29yZD48cmVjLW51bWJlcj4yMzwvcmVjLW51bWJl
cj48Zm9yZWlnbi1rZXlzPjxrZXkgYXBwPSJFTiIgZGItaWQ9IjJ4dDkwcHM5d3o1dndyZTJ2d25w
NXcwa2FyMmV0eDl4djJzdiI+MjM8L2tleT48L2ZvcmVpZ24ta2V5cz48cmVmLXR5cGUgbmFtZT0i
Sm91cm5hbCBBcnRpY2xlIj4xNzwvcmVmLXR5cGU+PGNvbnRyaWJ1dG9ycz48YXV0aG9ycz48YXV0
aG9yPkRhbnR6ZXIsIEUuPC9hdXRob3I+PGF1dGhvcj5CcmF5ZSwgRi4gTS48L2F1dGhvcj48L2F1
dGhvcnM+PC9jb250cmlidXRvcnM+PGF1dGgtYWRkcmVzcz5DZW50cmUgZGUgVHJhaXRlbWVudCBk
ZXMgQnJ1bGVzLCBIb3BpdGFsIExlb24gQmVyYXJkLCBIeWVyZXMsIEZyYW5jZS48L2F1dGgtYWRk
cmVzcz48dGl0bGVzPjx0aXRsZT5SZWNvbnN0cnVjdGl2ZSBzdXJnZXJ5IHVzaW5nIGFuIGFydGlm
aWNpYWwgZGVybWlzIChJbnRlZ3JhKTogcmVzdWx0cyB3aXRoIDM5IGdyYWZ0czwvdGl0bGU+PHNl
Y29uZGFyeS10aXRsZT5CciBKIFBsYXN0IFN1cmc8L3NlY29uZGFyeS10aXRsZT48YWx0LXRpdGxl
PkJyaXRpc2ggam91cm5hbCBvZiBwbGFzdGljIHN1cmdlcnk8L2FsdC10aXRsZT48L3RpdGxlcz48
cGVyaW9kaWNhbD48ZnVsbC10aXRsZT5CciBKIFBsYXN0IFN1cmc8L2Z1bGwtdGl0bGU+PGFiYnIt
MT5Ccml0aXNoIGpvdXJuYWwgb2YgcGxhc3RpYyBzdXJnZXJ5PC9hYmJyLTE+PC9wZXJpb2RpY2Fs
PjxhbHQtcGVyaW9kaWNhbD48ZnVsbC10aXRsZT5CciBKIFBsYXN0IFN1cmc8L2Z1bGwtdGl0bGU+
PGFiYnItMT5Ccml0aXNoIGpvdXJuYWwgb2YgcGxhc3RpYyBzdXJnZXJ5PC9hYmJyLTE+PC9hbHQt
cGVyaW9kaWNhbD48cGFnZXM+NjU5LTY0PC9wYWdlcz48dm9sdW1lPjU0PC92b2x1bWU+PG51bWJl
cj44PC9udW1iZXI+PGVkaXRpb24+MjAwMS8xMi8wMTwvZWRpdGlvbj48a2V5d29yZHM+PGtleXdv
cmQ+QWRvbGVzY2VudDwva2V5d29yZD48a2V5d29yZD5BZHVsdDwva2V5d29yZD48a2V5d29yZD5B
Z2VkPC9rZXl3b3JkPjxrZXl3b3JkPkJ1cm5zL2NvbXBsaWNhdGlvbnMvKnN1cmdlcnk8L2tleXdv
cmQ+PGtleXdvcmQ+Q2hpbGQ8L2tleXdvcmQ+PGtleXdvcmQ+Q2hpbGQsIFByZXNjaG9vbDwva2V5
d29yZD48a2V5d29yZD5DaWNhdHJpeC9ldGlvbG9neS8qc3VyZ2VyeTwva2V5d29yZD48a2V5d29y
ZD5GZW1hbGU8L2tleXdvcmQ+PGtleXdvcmQ+Rm9sbG93LVVwIFN0dWRpZXM8L2tleXdvcmQ+PGtl
eXdvcmQ+SHVtYW5zPC9rZXl3b3JkPjxrZXl3b3JkPkluZmFudDwva2V5d29yZD48a2V5d29yZD5N
YWxlPC9rZXl3b3JkPjxrZXl3b3JkPk1pZGRsZSBBZ2VkPC9rZXl3b3JkPjxrZXl3b3JkPlBvc3Rv
cGVyYXRpdmUgQ29tcGxpY2F0aW9uczwva2V5d29yZD48a2V5d29yZD5SZWNvbnN0cnVjdGl2ZSBT
dXJnaWNhbCBQcm9jZWR1cmVzLyptZXRob2RzPC9rZXl3b3JkPjxrZXl3b3JkPlNraW4gVHJhbnNw
bGFudGF0aW9uLyptZXRob2RzPC9rZXl3b3JkPjxrZXl3b3JkPipTa2luLCBBcnRpZmljaWFsPC9r
ZXl3b3JkPjxrZXl3b3JkPlRyZWF0bWVudCBPdXRjb21lPC9rZXl3b3JkPjwva2V5d29yZHM+PGRh
dGVzPjx5ZWFyPjIwMDE8L3llYXI+PHB1Yi1kYXRlcz48ZGF0ZT5EZWM8L2RhdGU+PC9wdWItZGF0
ZXM+PC9kYXRlcz48aXNibj4wMDA3LTEyMjYgKFByaW50KSYjeEQ7MDAwNy0xMjI2PC9pc2JuPjxh
Y2Nlc3Npb24tbnVtPjExNzI4MTA3PC9hY2Nlc3Npb24tbnVtPjx1cmxzPjwvdXJscz48ZWxlY3Ry
b25pYy1yZXNvdXJjZS1udW0+MTAuMTA1NC9ianBzLjIwMDEuMzY4NDwvZWxlY3Ryb25pYy1yZXNv
dXJjZS1udW0+PHJlbW90ZS1kYXRhYmFzZS1wcm92aWRlcj5ObG08L3JlbW90ZS1kYXRhYmFzZS1w
cm92aWRlcj48bGFuZ3VhZ2U+ZW5nPC9sYW5ndWFnZT48L3JlY29yZD48L0NpdGU+PC9FbmROb3Rl
PgB=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186711">
          <w:rPr>
            <w:rFonts w:cstheme="minorHAnsi"/>
            <w:noProof/>
            <w:sz w:val="18"/>
            <w:szCs w:val="18"/>
            <w:vertAlign w:val="superscript"/>
          </w:rPr>
          <w:t>11</w:t>
        </w:r>
        <w:r w:rsidR="00453533" w:rsidRPr="00733C41">
          <w:rPr>
            <w:rFonts w:cstheme="minorHAnsi"/>
            <w:sz w:val="18"/>
            <w:szCs w:val="18"/>
          </w:rPr>
          <w:fldChar w:fldCharType="end"/>
        </w:r>
      </w:hyperlink>
      <w:r w:rsidRPr="00733C41">
        <w:rPr>
          <w:rFonts w:cstheme="minorHAnsi"/>
          <w:sz w:val="18"/>
          <w:szCs w:val="18"/>
        </w:rPr>
        <w:t>. Therefore, to overcome such limitations other strategies have been investigated to design scaffolds for skin wound dressing, such as fibrous membranes</w:t>
      </w:r>
      <w:hyperlink w:anchor="_ENREF_12" w:tooltip="Norouzi, 2015 #24" w:history="1">
        <w:r w:rsidR="00453533">
          <w:rPr>
            <w:rFonts w:cstheme="minorHAnsi"/>
            <w:sz w:val="18"/>
            <w:szCs w:val="18"/>
          </w:rPr>
          <w:fldChar w:fldCharType="begin">
            <w:fldData xml:space="preserve">PEVuZE5vdGU+PENpdGU+PEF1dGhvcj5Ob3JvdXppPC9BdXRob3I+PFllYXI+MjAxNTwvWWVhcj48
UmVjTnVtPjI0PC9SZWNOdW0+PERpc3BsYXlUZXh0PjxzdHlsZSBmYWNlPSJzdXBlcnNjcmlwdCI+
MTI8L3N0eWxlPjwvRGlzcGxheVRleHQ+PHJlY29yZD48cmVjLW51bWJlcj4yNDwvcmVjLW51bWJl
cj48Zm9yZWlnbi1rZXlzPjxrZXkgYXBwPSJFTiIgZGItaWQ9IjJ4dDkwcHM5d3o1dndyZTJ2d25w
NXcwa2FyMmV0eDl4djJzdiI+MjQ8L2tleT48L2ZvcmVpZ24ta2V5cz48cmVmLXR5cGUgbmFtZT0i
Sm91cm5hbCBBcnRpY2xlIj4xNzwvcmVmLXR5cGU+PGNvbnRyaWJ1dG9ycz48YXV0aG9ycz48YXV0
aG9yPk5vcm91emksIE0uPC9hdXRob3I+PGF1dGhvcj5Cb3JvdWplbmksIFMuIE0uPC9hdXRob3I+
PGF1dGhvcj5PbWlkdmFya29yZHNob3VsaSwgTi48L2F1dGhvcj48YXV0aG9yPlNvbGVpbWFuaSwg
TS48L2F1dGhvcj48L2F1dGhvcnM+PC9jb250cmlidXRvcnM+PGF1dGgtYWRkcmVzcz5EZXBhcnRt
ZW50IG9mIE5hbm90ZWNobm9sb2d5IGFuZCBUaXNzdWUgRW5naW5lZXJpbmcsIFN0ZW0gQ2VsbCBU
ZWNobm9sb2d5IFJlc2VhcmNoIENlbnRlciwgVGVocmFuLCBJcmFuLiYjeEQ7RGVwYXJ0bWVudCBv
ZiBDaGVtaWNhbCBhbmQgUGV0cm9sZXVtIEVuZ2luZWVyaW5nLCBTaGFyaWYgVW5pdmVyc2l0eSBv
ZiBUZWNobm9sb2d5LCBUZWhyYW4sIElyYW4uJiN4RDtEZXBhcnRtZW50IG9mIENoZW1pY2FsIEVu
Z2luZWVyaW5nLCBUYXJiaWF0IE1vZGFyZXMgVW5pdmVyc2l0eSwgVGVocmFuLCBJcmFuLiYjeEQ7
RGVwYXJ0bWVudCBvZiBIZW1hdG9sb2d5LCBGYWN1bHR5IG9mIE1lZGljYWwgU2NpZW5jZXMsIFRh
cmJpYXQgTW9kYXJlcyBVbml2ZXJzaXR5LCBUZWhyYW4sIElyYW4uPC9hdXRoLWFkZHJlc3M+PHRp
dGxlcz48dGl0bGU+QWR2YW5jZXMgaW4gc2tpbiByZWdlbmVyYXRpb246IGFwcGxpY2F0aW9uIG9m
IGVsZWN0cm9zcHVuIHNjYWZmb2xkczwvdGl0bGU+PHNlY29uZGFyeS10aXRsZT5BZHYgSGVhbHRo
YyBNYXRlcjwvc2Vjb25kYXJ5LXRpdGxlPjxhbHQtdGl0bGU+QWR2YW5jZWQgaGVhbHRoY2FyZSBt
YXRlcmlhbHM8L2FsdC10aXRsZT48L3RpdGxlcz48cGVyaW9kaWNhbD48ZnVsbC10aXRsZT5BZHYg
SGVhbHRoYyBNYXRlcjwvZnVsbC10aXRsZT48YWJici0xPkFkdmFuY2VkIGhlYWx0aGNhcmUgbWF0
ZXJpYWxzPC9hYmJyLTE+PC9wZXJpb2RpY2FsPjxhbHQtcGVyaW9kaWNhbD48ZnVsbC10aXRsZT5B
ZHYgSGVhbHRoYyBNYXRlcjwvZnVsbC10aXRsZT48YWJici0xPkFkdmFuY2VkIGhlYWx0aGNhcmUg
bWF0ZXJpYWxzPC9hYmJyLTE+PC9hbHQtcGVyaW9kaWNhbD48cGFnZXM+MTExNC0zMzwvcGFnZXM+
PHZvbHVtZT40PC92b2x1bWU+PG51bWJlcj44PC9udW1iZXI+PGVkaXRpb24+MjAxNS8wMi8yODwv
ZWRpdGlvbj48a2V5d29yZHM+PGtleXdvcmQ+QW50aS1CYWN0ZXJpYWwgQWdlbnRzL3BoYXJtYWNv
bG9neTwva2V5d29yZD48a2V5d29yZD5CaW9jb21wYXRpYmxlIE1hdGVyaWFscy9jaGVtaXN0cnk8
L2tleXdvcmQ+PGtleXdvcmQ+Q2VsbCBBZGhlc2lvbjwva2V5d29yZD48a2V5d29yZD5DZWxsIFBy
b2xpZmVyYXRpb248L2tleXdvcmQ+PGtleXdvcmQ+RXh0cmFjZWxsdWxhciBNYXRyaXgvbWV0YWJv
bGlzbTwva2V5d29yZD48a2V5d29yZD5HZW5ldGljIFRoZXJhcHkvbWV0aG9kczwva2V5d29yZD48
a2V5d29yZD5IZXJiYWwgTWVkaWNpbmUvbWV0aG9kczwva2V5d29yZD48a2V5d29yZD5IdW1hbnM8
L2tleXdvcmQ+PGtleXdvcmQ+SW50ZXJjZWxsdWxhciBTaWduYWxpbmcgUGVwdGlkZXMgYW5kIFBy
b3RlaW5zL3BoYXJtYWNvbG9neTwva2V5d29yZD48a2V5d29yZD5NZXRhbCBOYW5vcGFydGljbGVz
L2NoZW1pc3RyeTwva2V5d29yZD48a2V5d29yZD5OYW5vZmliZXJzL2NoZW1pc3RyeTwva2V5d29y
ZD48a2V5d29yZD5Qb2x5bWVycy9jaGVtaXN0cnk8L2tleXdvcmQ+PGtleXdvcmQ+KlJlZ2VuZXJh
dGlvbjwva2V5d29yZD48a2V5d29yZD5TaWx2ZXIvY2hlbWlzdHJ5L3BoYXJtYWNvbG9neTwva2V5
d29yZD48a2V5d29yZD5Ta2luLyptZXRhYm9saXNtPC9rZXl3b3JkPjxrZXl3b3JkPlRpc3N1ZSBF
bmdpbmVlcmluZy9tZXRob2RzPC9rZXl3b3JkPjxrZXl3b3JkPipUaXNzdWUgU2NhZmZvbGRzPC9r
ZXl3b3JkPjxrZXl3b3JkPldvdW5kIEhlYWxpbmc8L2tleXdvcmQ+PC9rZXl3b3Jkcz48ZGF0ZXM+
PHllYXI+MjAxNTwveWVhcj48cHViLWRhdGVzPjxkYXRlPkp1biAwMzwvZGF0ZT48L3B1Yi1kYXRl
cz48L2RhdGVzPjxpc2JuPjIxOTItMjY0MDwvaXNibj48YWNjZXNzaW9uLW51bT4yNTcyMTY5NDwv
YWNjZXNzaW9uLW51bT48dXJscz48L3VybHM+PGVsZWN0cm9uaWMtcmVzb3VyY2UtbnVtPjEwLjEw
MDIvYWRobS4yMDE1MDAwMDE8L2VsZWN0cm9uaWMtcmVzb3VyY2UtbnVtPjxyZW1vdGUtZGF0YWJh
c2UtcHJvdmlkZXI+TmxtPC9yZW1vdGUtZGF0YWJhc2UtcHJvdmlkZXI+PGxhbmd1YWdlPmVuZzwv
bGFuZ3VhZ2U+PC9yZWNvcmQ+PC9DaXRlPjwvRW5kTm90ZT4A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Ob3JvdXppPC9BdXRob3I+PFllYXI+MjAxNTwvWWVhcj48
UmVjTnVtPjI0PC9SZWNOdW0+PERpc3BsYXlUZXh0PjxzdHlsZSBmYWNlPSJzdXBlcnNjcmlwdCI+
MTI8L3N0eWxlPjwvRGlzcGxheVRleHQ+PHJlY29yZD48cmVjLW51bWJlcj4yNDwvcmVjLW51bWJl
cj48Zm9yZWlnbi1rZXlzPjxrZXkgYXBwPSJFTiIgZGItaWQ9IjJ4dDkwcHM5d3o1dndyZTJ2d25w
NXcwa2FyMmV0eDl4djJzdiI+MjQ8L2tleT48L2ZvcmVpZ24ta2V5cz48cmVmLXR5cGUgbmFtZT0i
Sm91cm5hbCBBcnRpY2xlIj4xNzwvcmVmLXR5cGU+PGNvbnRyaWJ1dG9ycz48YXV0aG9ycz48YXV0
aG9yPk5vcm91emksIE0uPC9hdXRob3I+PGF1dGhvcj5Cb3JvdWplbmksIFMuIE0uPC9hdXRob3I+
PGF1dGhvcj5PbWlkdmFya29yZHNob3VsaSwgTi48L2F1dGhvcj48YXV0aG9yPlNvbGVpbWFuaSwg
TS48L2F1dGhvcj48L2F1dGhvcnM+PC9jb250cmlidXRvcnM+PGF1dGgtYWRkcmVzcz5EZXBhcnRt
ZW50IG9mIE5hbm90ZWNobm9sb2d5IGFuZCBUaXNzdWUgRW5naW5lZXJpbmcsIFN0ZW0gQ2VsbCBU
ZWNobm9sb2d5IFJlc2VhcmNoIENlbnRlciwgVGVocmFuLCBJcmFuLiYjeEQ7RGVwYXJ0bWVudCBv
ZiBDaGVtaWNhbCBhbmQgUGV0cm9sZXVtIEVuZ2luZWVyaW5nLCBTaGFyaWYgVW5pdmVyc2l0eSBv
ZiBUZWNobm9sb2d5LCBUZWhyYW4sIElyYW4uJiN4RDtEZXBhcnRtZW50IG9mIENoZW1pY2FsIEVu
Z2luZWVyaW5nLCBUYXJiaWF0IE1vZGFyZXMgVW5pdmVyc2l0eSwgVGVocmFuLCBJcmFuLiYjeEQ7
RGVwYXJ0bWVudCBvZiBIZW1hdG9sb2d5LCBGYWN1bHR5IG9mIE1lZGljYWwgU2NpZW5jZXMsIFRh
cmJpYXQgTW9kYXJlcyBVbml2ZXJzaXR5LCBUZWhyYW4sIElyYW4uPC9hdXRoLWFkZHJlc3M+PHRp
dGxlcz48dGl0bGU+QWR2YW5jZXMgaW4gc2tpbiByZWdlbmVyYXRpb246IGFwcGxpY2F0aW9uIG9m
IGVsZWN0cm9zcHVuIHNjYWZmb2xkczwvdGl0bGU+PHNlY29uZGFyeS10aXRsZT5BZHYgSGVhbHRo
YyBNYXRlcjwvc2Vjb25kYXJ5LXRpdGxlPjxhbHQtdGl0bGU+QWR2YW5jZWQgaGVhbHRoY2FyZSBt
YXRlcmlhbHM8L2FsdC10aXRsZT48L3RpdGxlcz48cGVyaW9kaWNhbD48ZnVsbC10aXRsZT5BZHYg
SGVhbHRoYyBNYXRlcjwvZnVsbC10aXRsZT48YWJici0xPkFkdmFuY2VkIGhlYWx0aGNhcmUgbWF0
ZXJpYWxzPC9hYmJyLTE+PC9wZXJpb2RpY2FsPjxhbHQtcGVyaW9kaWNhbD48ZnVsbC10aXRsZT5B
ZHYgSGVhbHRoYyBNYXRlcjwvZnVsbC10aXRsZT48YWJici0xPkFkdmFuY2VkIGhlYWx0aGNhcmUg
bWF0ZXJpYWxzPC9hYmJyLTE+PC9hbHQtcGVyaW9kaWNhbD48cGFnZXM+MTExNC0zMzwvcGFnZXM+
PHZvbHVtZT40PC92b2x1bWU+PG51bWJlcj44PC9udW1iZXI+PGVkaXRpb24+MjAxNS8wMi8yODwv
ZWRpdGlvbj48a2V5d29yZHM+PGtleXdvcmQ+QW50aS1CYWN0ZXJpYWwgQWdlbnRzL3BoYXJtYWNv
bG9neTwva2V5d29yZD48a2V5d29yZD5CaW9jb21wYXRpYmxlIE1hdGVyaWFscy9jaGVtaXN0cnk8
L2tleXdvcmQ+PGtleXdvcmQ+Q2VsbCBBZGhlc2lvbjwva2V5d29yZD48a2V5d29yZD5DZWxsIFBy
b2xpZmVyYXRpb248L2tleXdvcmQ+PGtleXdvcmQ+RXh0cmFjZWxsdWxhciBNYXRyaXgvbWV0YWJv
bGlzbTwva2V5d29yZD48a2V5d29yZD5HZW5ldGljIFRoZXJhcHkvbWV0aG9kczwva2V5d29yZD48
a2V5d29yZD5IZXJiYWwgTWVkaWNpbmUvbWV0aG9kczwva2V5d29yZD48a2V5d29yZD5IdW1hbnM8
L2tleXdvcmQ+PGtleXdvcmQ+SW50ZXJjZWxsdWxhciBTaWduYWxpbmcgUGVwdGlkZXMgYW5kIFBy
b3RlaW5zL3BoYXJtYWNvbG9neTwva2V5d29yZD48a2V5d29yZD5NZXRhbCBOYW5vcGFydGljbGVz
L2NoZW1pc3RyeTwva2V5d29yZD48a2V5d29yZD5OYW5vZmliZXJzL2NoZW1pc3RyeTwva2V5d29y
ZD48a2V5d29yZD5Qb2x5bWVycy9jaGVtaXN0cnk8L2tleXdvcmQ+PGtleXdvcmQ+KlJlZ2VuZXJh
dGlvbjwva2V5d29yZD48a2V5d29yZD5TaWx2ZXIvY2hlbWlzdHJ5L3BoYXJtYWNvbG9neTwva2V5
d29yZD48a2V5d29yZD5Ta2luLyptZXRhYm9saXNtPC9rZXl3b3JkPjxrZXl3b3JkPlRpc3N1ZSBF
bmdpbmVlcmluZy9tZXRob2RzPC9rZXl3b3JkPjxrZXl3b3JkPipUaXNzdWUgU2NhZmZvbGRzPC9r
ZXl3b3JkPjxrZXl3b3JkPldvdW5kIEhlYWxpbmc8L2tleXdvcmQ+PC9rZXl3b3Jkcz48ZGF0ZXM+
PHllYXI+MjAxNTwveWVhcj48cHViLWRhdGVzPjxkYXRlPkp1biAwMzwvZGF0ZT48L3B1Yi1kYXRl
cz48L2RhdGVzPjxpc2JuPjIxOTItMjY0MDwvaXNibj48YWNjZXNzaW9uLW51bT4yNTcyMTY5NDwv
YWNjZXNzaW9uLW51bT48dXJscz48L3VybHM+PGVsZWN0cm9uaWMtcmVzb3VyY2UtbnVtPjEwLjEw
MDIvYWRobS4yMDE1MDAwMDE8L2VsZWN0cm9uaWMtcmVzb3VyY2UtbnVtPjxyZW1vdGUtZGF0YWJh
c2UtcHJvdmlkZXI+TmxtPC9yZW1vdGUtZGF0YWJhc2UtcHJvdmlkZXI+PGxhbmd1YWdlPmVuZzwv
bGFuZ3VhZ2U+PC9yZWNvcmQ+PC9DaXRlPjwvRW5kTm90ZT4A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Pr>
            <w:rFonts w:cstheme="minorHAnsi"/>
            <w:sz w:val="18"/>
            <w:szCs w:val="18"/>
          </w:rPr>
        </w:r>
        <w:r w:rsidR="00453533">
          <w:rPr>
            <w:rFonts w:cstheme="minorHAnsi"/>
            <w:sz w:val="18"/>
            <w:szCs w:val="18"/>
          </w:rPr>
          <w:fldChar w:fldCharType="separate"/>
        </w:r>
        <w:r w:rsidR="00453533" w:rsidRPr="00186711">
          <w:rPr>
            <w:rFonts w:cstheme="minorHAnsi"/>
            <w:noProof/>
            <w:sz w:val="18"/>
            <w:szCs w:val="18"/>
            <w:vertAlign w:val="superscript"/>
          </w:rPr>
          <w:t>12</w:t>
        </w:r>
        <w:r w:rsidR="00453533">
          <w:rPr>
            <w:rFonts w:cstheme="minorHAnsi"/>
            <w:sz w:val="18"/>
            <w:szCs w:val="18"/>
          </w:rPr>
          <w:fldChar w:fldCharType="end"/>
        </w:r>
      </w:hyperlink>
      <w:r w:rsidRPr="00733C41">
        <w:rPr>
          <w:rFonts w:cstheme="minorHAnsi"/>
          <w:sz w:val="18"/>
          <w:szCs w:val="18"/>
        </w:rPr>
        <w:t xml:space="preserve">, porous structures </w:t>
      </w:r>
      <w:hyperlink w:anchor="_ENREF_13" w:tooltip="Hou, 2003 #28" w:history="1">
        <w:r w:rsidR="00453533" w:rsidRPr="00733C41">
          <w:rPr>
            <w:rFonts w:cstheme="minorHAnsi"/>
            <w:sz w:val="18"/>
            <w:szCs w:val="18"/>
          </w:rPr>
          <w:fldChar w:fldCharType="begin">
            <w:fldData xml:space="preserve">PEVuZE5vdGU+PENpdGU+PEF1dGhvcj5Ib3U8L0F1dGhvcj48WWVhcj4yMDAzPC9ZZWFyPjxSZWNO
dW0+Mjg8L1JlY051bT48RGlzcGxheVRleHQ+PHN0eWxlIGZhY2U9InN1cGVyc2NyaXB0Ij4xMzwv
c3R5bGU+PC9EaXNwbGF5VGV4dD48cmVjb3JkPjxyZWMtbnVtYmVyPjI4PC9yZWMtbnVtYmVyPjxm
b3JlaWduLWtleXM+PGtleSBhcHA9IkVOIiBkYi1pZD0iMnh0OTBwczl3ejV2d3JlMnZ3bnA1dzBr
YXIyZXR4OXh2MnN2Ij4yODwva2V5PjwvZm9yZWlnbi1rZXlzPjxyZWYtdHlwZSBuYW1lPSJKb3Vy
bmFsIEFydGljbGUiPjE3PC9yZWYtdHlwZT48Y29udHJpYnV0b3JzPjxhdXRob3JzPjxhdXRob3I+
SG91LCBRLjwvYXV0aG9yPjxhdXRob3I+R3JpanBtYSwgRC4gVy48L2F1dGhvcj48YXV0aG9yPkZl
aWplbiwgSi48L2F1dGhvcj48L2F1dGhvcnM+PC9jb250cmlidXRvcnM+PGF1dGgtYWRkcmVzcz5G
YWN1bHR5IG9mIENoZW1pY2FsIFRlY2hub2xvZ3ksIERlcGFydG1lbnQgb2YgUG9seW1lciBDaGVt
aXN0cnkgYW5kIEJpb21hdGVyaWFscywgSW5zdGl0dXRlIGZvciBCaW9tZWRpY2FsIFRlY2hub2xv
Z3kgKEJNVEkpLCBVbml2ZXJzaXR5IG9mIFR3ZW50ZSwgUE8gQm94IDIxNywgNzUwMCBBRSwgRW5z
Y2hlZGUsIE5ldGhlcmxhbmRzLjwvYXV0aC1hZGRyZXNzPjx0aXRsZXM+PHRpdGxlPlBvcm91cyBw
b2x5bWVyaWMgc3RydWN0dXJlcyBmb3IgdGlzc3VlIGVuZ2luZWVyaW5nIHByZXBhcmVkIGJ5IGEg
Y29hZ3VsYXRpb24sIGNvbXByZXNzaW9uIG1vdWxkaW5nIGFuZCBzYWx0IGxlYWNoaW5nIHRlY2hu
aXF1ZT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xOTM3LTQ3PC9wYWdlcz48dm9sdW1lPjI0PC92b2x1bWU+PG51bWJlcj4x
MTwvbnVtYmVyPjxlZGl0aW9uPjIwMDMvMDMvMDU8L2VkaXRpb24+PGtleXdvcmRzPjxrZXl3b3Jk
PipBYnNvcmJhYmxlIEltcGxhbnRzPC9rZXl3b3JkPjxrZXl3b3JkPkJpb2NvbXBhdGlibGUgTWF0
ZXJpYWxzLypjaGVtaWNhbCBzeW50aGVzaXMvY2hlbWlzdHJ5PC9rZXl3b3JkPjxrZXl3b3JkPkNv
bXByZXNzaXZlIFN0cmVuZ3RoPC9rZXl3b3JkPjxrZXl3b3JkPkVsYXN0aWNpdHk8L2tleXdvcmQ+
PGtleXdvcmQ+SG90IFRlbXBlcmF0dXJlPC9rZXl3b3JkPjxrZXl3b3JkPk1hbnVmYWN0dXJlZCBN
YXRlcmlhbHM8L2tleXdvcmQ+PGtleXdvcmQ+TWF0ZXJpYWxzIFRlc3Rpbmc8L2tleXdvcmQ+PGtl
eXdvcmQ+Kk1lbWJyYW5lcywgQXJ0aWZpY2lhbDwva2V5d29yZD48a2V5d29yZD5QYXJ0aWNsZSBT
aXplPC9rZXl3b3JkPjxrZXl3b3JkPlBlcm1lYWJpbGl0eTwva2V5d29yZD48a2V5d29yZD5Qb2x5
ZXN0ZXJzLypjaGVtaXN0cnk8L2tleXdvcmQ+PGtleXdvcmQ+UG9seW1lcnMvKmNoZW1pY2FsIHN5
bnRoZXNpcy9jaGVtaXN0cnk8L2tleXdvcmQ+PGtleXdvcmQ+UG9yb3NpdHk8L2tleXdvcmQ+PGtl
eXdvcmQ+UHJlc3N1cmU8L2tleXdvcmQ+PGtleXdvcmQ+U29sdXRpb25zL2NoZW1pc3RyeTwva2V5
d29yZD48a2V5d29yZD5UaXNzdWUgRW5naW5lZXJpbmcvaW5zdHJ1bWVudGF0aW9uLyptZXRob2Rz
PC9rZXl3b3JkPjwva2V5d29yZHM+PGRhdGVzPjx5ZWFyPjIwMDM8L3llYXI+PHB1Yi1kYXRlcz48
ZGF0ZT5NYXk8L2RhdGU+PC9wdWItZGF0ZXM+PC9kYXRlcz48aXNibj4wMTQyLTk2MTIgKFByaW50
KSYjeEQ7MDE0Mi05NjEyPC9pc2JuPjxhY2Nlc3Npb24tbnVtPjEyNjE1NDg0PC9hY2Nlc3Npb24t
bnVtPjx1cmxzPjwvdXJscz48cmVtb3RlLWRhdGFiYXNlLXByb3ZpZGVyPk5sbTwvcmVtb3RlLWRh
dGFiYXNlLXByb3ZpZGVyPjxsYW5ndWFnZT5lbmc8L2xhbmd1YWdlPjwvcmVjb3JkPjwvQ2l0ZT48
L0VuZE5vdGU+AG==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Ib3U8L0F1dGhvcj48WWVhcj4yMDAzPC9ZZWFyPjxSZWNO
dW0+Mjg8L1JlY051bT48RGlzcGxheVRleHQ+PHN0eWxlIGZhY2U9InN1cGVyc2NyaXB0Ij4xMzwv
c3R5bGU+PC9EaXNwbGF5VGV4dD48cmVjb3JkPjxyZWMtbnVtYmVyPjI4PC9yZWMtbnVtYmVyPjxm
b3JlaWduLWtleXM+PGtleSBhcHA9IkVOIiBkYi1pZD0iMnh0OTBwczl3ejV2d3JlMnZ3bnA1dzBr
YXIyZXR4OXh2MnN2Ij4yODwva2V5PjwvZm9yZWlnbi1rZXlzPjxyZWYtdHlwZSBuYW1lPSJKb3Vy
bmFsIEFydGljbGUiPjE3PC9yZWYtdHlwZT48Y29udHJpYnV0b3JzPjxhdXRob3JzPjxhdXRob3I+
SG91LCBRLjwvYXV0aG9yPjxhdXRob3I+R3JpanBtYSwgRC4gVy48L2F1dGhvcj48YXV0aG9yPkZl
aWplbiwgSi48L2F1dGhvcj48L2F1dGhvcnM+PC9jb250cmlidXRvcnM+PGF1dGgtYWRkcmVzcz5G
YWN1bHR5IG9mIENoZW1pY2FsIFRlY2hub2xvZ3ksIERlcGFydG1lbnQgb2YgUG9seW1lciBDaGVt
aXN0cnkgYW5kIEJpb21hdGVyaWFscywgSW5zdGl0dXRlIGZvciBCaW9tZWRpY2FsIFRlY2hub2xv
Z3kgKEJNVEkpLCBVbml2ZXJzaXR5IG9mIFR3ZW50ZSwgUE8gQm94IDIxNywgNzUwMCBBRSwgRW5z
Y2hlZGUsIE5ldGhlcmxhbmRzLjwvYXV0aC1hZGRyZXNzPjx0aXRsZXM+PHRpdGxlPlBvcm91cyBw
b2x5bWVyaWMgc3RydWN0dXJlcyBmb3IgdGlzc3VlIGVuZ2luZWVyaW5nIHByZXBhcmVkIGJ5IGEg
Y29hZ3VsYXRpb24sIGNvbXByZXNzaW9uIG1vdWxkaW5nIGFuZCBzYWx0IGxlYWNoaW5nIHRlY2hu
aXF1ZT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xOTM3LTQ3PC9wYWdlcz48dm9sdW1lPjI0PC92b2x1bWU+PG51bWJlcj4x
MTwvbnVtYmVyPjxlZGl0aW9uPjIwMDMvMDMvMDU8L2VkaXRpb24+PGtleXdvcmRzPjxrZXl3b3Jk
PipBYnNvcmJhYmxlIEltcGxhbnRzPC9rZXl3b3JkPjxrZXl3b3JkPkJpb2NvbXBhdGlibGUgTWF0
ZXJpYWxzLypjaGVtaWNhbCBzeW50aGVzaXMvY2hlbWlzdHJ5PC9rZXl3b3JkPjxrZXl3b3JkPkNv
bXByZXNzaXZlIFN0cmVuZ3RoPC9rZXl3b3JkPjxrZXl3b3JkPkVsYXN0aWNpdHk8L2tleXdvcmQ+
PGtleXdvcmQ+SG90IFRlbXBlcmF0dXJlPC9rZXl3b3JkPjxrZXl3b3JkPk1hbnVmYWN0dXJlZCBN
YXRlcmlhbHM8L2tleXdvcmQ+PGtleXdvcmQ+TWF0ZXJpYWxzIFRlc3Rpbmc8L2tleXdvcmQ+PGtl
eXdvcmQ+Kk1lbWJyYW5lcywgQXJ0aWZpY2lhbDwva2V5d29yZD48a2V5d29yZD5QYXJ0aWNsZSBT
aXplPC9rZXl3b3JkPjxrZXl3b3JkPlBlcm1lYWJpbGl0eTwva2V5d29yZD48a2V5d29yZD5Qb2x5
ZXN0ZXJzLypjaGVtaXN0cnk8L2tleXdvcmQ+PGtleXdvcmQ+UG9seW1lcnMvKmNoZW1pY2FsIHN5
bnRoZXNpcy9jaGVtaXN0cnk8L2tleXdvcmQ+PGtleXdvcmQ+UG9yb3NpdHk8L2tleXdvcmQ+PGtl
eXdvcmQ+UHJlc3N1cmU8L2tleXdvcmQ+PGtleXdvcmQ+U29sdXRpb25zL2NoZW1pc3RyeTwva2V5
d29yZD48a2V5d29yZD5UaXNzdWUgRW5naW5lZXJpbmcvaW5zdHJ1bWVudGF0aW9uLyptZXRob2Rz
PC9rZXl3b3JkPjwva2V5d29yZHM+PGRhdGVzPjx5ZWFyPjIwMDM8L3llYXI+PHB1Yi1kYXRlcz48
ZGF0ZT5NYXk8L2RhdGU+PC9wdWItZGF0ZXM+PC9kYXRlcz48aXNibj4wMTQyLTk2MTIgKFByaW50
KSYjeEQ7MDE0Mi05NjEyPC9pc2JuPjxhY2Nlc3Npb24tbnVtPjEyNjE1NDg0PC9hY2Nlc3Npb24t
bnVtPjx1cmxzPjwvdXJscz48cmVtb3RlLWRhdGFiYXNlLXByb3ZpZGVyPk5sbTwvcmVtb3RlLWRh
dGFiYXNlLXByb3ZpZGVyPjxsYW5ndWFnZT5lbmc8L2xhbmd1YWdlPjwvcmVjb3JkPjwvQ2l0ZT48
L0VuZE5vdGU+AG==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186711">
          <w:rPr>
            <w:rFonts w:cstheme="minorHAnsi"/>
            <w:noProof/>
            <w:sz w:val="18"/>
            <w:szCs w:val="18"/>
            <w:vertAlign w:val="superscript"/>
          </w:rPr>
          <w:t>13</w:t>
        </w:r>
        <w:r w:rsidR="00453533" w:rsidRPr="00733C41">
          <w:rPr>
            <w:rFonts w:cstheme="minorHAnsi"/>
            <w:sz w:val="18"/>
            <w:szCs w:val="18"/>
          </w:rPr>
          <w:fldChar w:fldCharType="end"/>
        </w:r>
      </w:hyperlink>
      <w:r w:rsidRPr="00733C41">
        <w:rPr>
          <w:rFonts w:cstheme="minorHAnsi"/>
          <w:sz w:val="18"/>
          <w:szCs w:val="18"/>
        </w:rPr>
        <w:t xml:space="preserve">, hydrogels </w:t>
      </w:r>
      <w:r w:rsidRPr="00733C41">
        <w:rPr>
          <w:rFonts w:cstheme="minorHAnsi"/>
          <w:sz w:val="18"/>
          <w:szCs w:val="18"/>
        </w:rPr>
        <w:fldChar w:fldCharType="begin">
          <w:fldData xml:space="preserve">PEVuZE5vdGU+PENpdGU+PEF1dGhvcj5TdW48L0F1dGhvcj48WWVhcj4yMDExPC9ZZWFyPjxSZWNO
dW0+Mjk8L1JlY051bT48RGlzcGxheVRleHQ+PHN0eWxlIGZhY2U9InN1cGVyc2NyaXB0Ij4xNCwg
MTU8L3N0eWxlPjwvRGlzcGxheVRleHQ+PHJlY29yZD48cmVjLW51bWJlcj4yOTwvcmVjLW51bWJl
cj48Zm9yZWlnbi1rZXlzPjxrZXkgYXBwPSJFTiIgZGItaWQ9IjJ4dDkwcHM5d3o1dndyZTJ2d25w
NXcwa2FyMmV0eDl4djJzdiI+Mjk8L2tleT48L2ZvcmVpZ24ta2V5cz48cmVmLXR5cGUgbmFtZT0i
Sm91cm5hbCBBcnRpY2xlIj4xNzwvcmVmLXR5cGU+PGNvbnRyaWJ1dG9ycz48YXV0aG9ycz48YXV0
aG9yPlN1biwgRy48L2F1dGhvcj48YXV0aG9yPlpoYW5nLCBYLjwvYXV0aG9yPjxhdXRob3I+U2hl
biwgWS4gSS48L2F1dGhvcj48YXV0aG9yPlNlYmFzdGlhbiwgUi48L2F1dGhvcj48YXV0aG9yPkRp
Y2tpbnNvbiwgTC4gRS48L2F1dGhvcj48YXV0aG9yPkZveC1UYWxib3QsIEsuPC9hdXRob3I+PGF1
dGhvcj5SZWluYmxhdHQsIE0uPC9hdXRob3I+PGF1dGhvcj5TdGVlbmJlcmdlbiwgQy48L2F1dGhv
cj48YXV0aG9yPkhhcm1vbiwgSi4gVy48L2F1dGhvcj48YXV0aG9yPkdlcmVjaHQsIFMuPC9hdXRo
b3I+PC9hdXRob3JzPjwvY29udHJpYnV0b3JzPjxhdXRoLWFkZHJlc3M+RGVwYXJ0bWVudCBvZiBD
aGVtaWNhbCBhbmQgQmlvbW9sZWN1bGFyIEVuZ2luZWVyaW5nLCBKb2hucyBIb3BraW5zIFBoeXNp
Y2FsIFNjaWVuY2VzLU9uY29sb2d5IENlbnRlciwgYW5kIHRoZSBJbnN0aXR1dGUgZm9yIE5hbm9C
aW9UZWNobm9sb2d5LCBUaGUgSm9obnMgSG9wa2lucyBVbml2ZXJzaXR5LCBCYWx0aW1vcmUsIE1E
IDIxMjE4LCBVU0EuPC9hdXRoLWFkZHJlc3M+PHRpdGxlcz48dGl0bGU+RGV4dHJhbiBoeWRyb2dl
bCBzY2FmZm9sZHMgZW5oYW5jZSBhbmdpb2dlbmljIHJlc3BvbnNlcyBhbmQgcHJvbW90ZSBjb21w
bGV0ZSBza2luIHJlZ2VuZXJhdGlvbiBkdXJpbmcgYnVybiB3b3VuZCBoZWFs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Dk3Ni04MTwvcGFnZXM+PHZvbHVtZT4xMDg8L3ZvbHVtZT48bnVtYmVyPjUy
PC9udW1iZXI+PGVkaXRpb24+MjAxMS8xMi8xNjwvZWRpdGlvbj48a2V5d29yZHM+PGtleXdvcmQ+
QW5hbHlzaXMgb2YgVmFyaWFuY2U8L2tleXdvcmQ+PGtleXdvcmQ+QW5pbWFsczwva2V5d29yZD48
a2V5d29yZD5CdXJucy8qdGhlcmFweTwva2V5d29yZD48a2V5d29yZD5EZXh0cmFucy8qdGhlcmFw
ZXV0aWMgdXNlPC9rZXl3b3JkPjxrZXl3b3JkPkh5ZHJvZ2VsLyp0aGVyYXBldXRpYyB1c2U8L2tl
eXdvcmQ+PGtleXdvcmQ+TWljZTwva2V5d29yZD48a2V5d29yZD5NaWNyb3Njb3B5LCBFbGVjdHJv
biwgU2Nhbm5pbmc8L2tleXdvcmQ+PGtleXdvcmQ+TmVvdmFzY3VsYXJpemF0aW9uLCBQaHlzaW9s
b2dpYy8qcGh5c2lvbG9neTwva2V5d29yZD48a2V5d29yZD4qU2tpbiBQaHlzaW9sb2dpY2FsIFBo
ZW5vbWVuYTwva2V5d29yZD48a2V5d29yZD4qVGlzc3VlIFNjYWZmb2xkczwva2V5d29yZD48a2V5
d29yZD5Xb3VuZCBIZWFsaW5nLypwaHlzaW9sb2d5PC9rZXl3b3JkPjwva2V5d29yZHM+PGRhdGVz
Pjx5ZWFyPjIwMTE8L3llYXI+PHB1Yi1kYXRlcz48ZGF0ZT5EZWMgMjc8L2RhdGU+PC9wdWItZGF0
ZXM+PC9kYXRlcz48aXNibj4wMDI3LTg0MjQ8L2lzYm4+PGFjY2Vzc2lvbi1udW0+MjIxNzEwMDI8
L2FjY2Vzc2lvbi1udW0+PHVybHM+PC91cmxzPjxjdXN0b20yPlBtYzMyNDg1NTA8L2N1c3RvbTI+
PGVsZWN0cm9uaWMtcmVzb3VyY2UtbnVtPjEwLjEwNzMvcG5hcy4xMTE1OTczMTA4PC9lbGVjdHJv
bmljLXJlc291cmNlLW51bT48cmVtb3RlLWRhdGFiYXNlLXByb3ZpZGVyPk5sbTwvcmVtb3RlLWRh
dGFiYXNlLXByb3ZpZGVyPjxsYW5ndWFnZT5lbmc8L2xhbmd1YWdlPjwvcmVjb3JkPjwvQ2l0ZT48
Q2l0ZT48QXV0aG9yPkphaXN3YWw8L0F1dGhvcj48WWVhcj4yMDEzPC9ZZWFyPjxSZWNOdW0+MzA8
L1JlY051bT48cmVjb3JkPjxyZWMtbnVtYmVyPjMwPC9yZWMtbnVtYmVyPjxmb3JlaWduLWtleXM+
PGtleSBhcHA9IkVOIiBkYi1pZD0iMnh0OTBwczl3ejV2d3JlMnZ3bnA1dzBrYXIyZXR4OXh2MnN2
Ij4zMDwva2V5PjwvZm9yZWlnbi1rZXlzPjxyZWYtdHlwZSBuYW1lPSJKb3VybmFsIEFydGljbGUi
PjE3PC9yZWYtdHlwZT48Y29udHJpYnV0b3JzPjxhdXRob3JzPjxhdXRob3I+SmFpc3dhbCwgTS48
L2F1dGhvcj48YXV0aG9yPkd1cHRhLCBBLjwvYXV0aG9yPjxhdXRob3I+QWdyYXdhbCwgQS4gSy48
L2F1dGhvcj48YXV0aG9yPkphc3NhbCwgTS48L2F1dGhvcj48YXV0aG9yPkRpbmRhLCBBLiBLLjwv
YXV0aG9yPjxhdXRob3I+S291bCwgVi48L2F1dGhvcj48L2F1dGhvcnM+PC9jb250cmlidXRvcnM+
PGF1dGgtYWRkcmVzcz5DZW50cmUgZm9yIEJpb21lZGljYWwgRW5naW5lZXJpbmcsIEluZGlhbiBJ
bnN0aXR1dGUgb2YgVGVjaG5vbG9neSwgTmV3IERlbGhpIDExMDAxNiwgSW5kaWEuPC9hdXRoLWFk
ZHJlc3M+PHRpdGxlcz48dGl0bGU+QmktbGF5ZXIgY29tcG9zaXRlIGRyZXNzaW5nIG9mIGdlbGF0
aW4gbmFub2ZpYnJvdXMgbWF0IGFuZCBwb2x5IHZpbnlsIGFsY29ob2wgaHlkcm9nZWwgZm9yIGRy
dWcgZGVsaXZlcnkgYW5kIHdvdW5kIGhlYWxpbmcgYXBwbGljYXRpb246IGluLXZpdHJvIGFuZCBp
bi12aXZvIHN0dWRpZXM8L3RpdGxlPjxzZWNvbmRhcnktdGl0bGU+SiBCaW9tZWQgTmFub3RlY2hu
b2w8L3NlY29uZGFyeS10aXRsZT48YWx0LXRpdGxlPkpvdXJuYWwgb2YgYmlvbWVkaWNhbCBuYW5v
dGVjaG5vbG9neTwvYWx0LXRpdGxlPjwvdGl0bGVzPjxwZXJpb2RpY2FsPjxmdWxsLXRpdGxlPkog
QmlvbWVkIE5hbm90ZWNobm9sPC9mdWxsLXRpdGxlPjxhYmJyLTE+Sm91cm5hbCBvZiBiaW9tZWRp
Y2FsIG5hbm90ZWNobm9sb2d5PC9hYmJyLTE+PC9wZXJpb2RpY2FsPjxhbHQtcGVyaW9kaWNhbD48
ZnVsbC10aXRsZT5KIEJpb21lZCBOYW5vdGVjaG5vbDwvZnVsbC10aXRsZT48YWJici0xPkpvdXJu
YWwgb2YgYmlvbWVkaWNhbCBuYW5vdGVjaG5vbG9neTwvYWJici0xPjwvYWx0LXBlcmlvZGljYWw+
PHBhZ2VzPjE0OTUtNTA4PC9wYWdlcz48dm9sdW1lPjk8L3ZvbHVtZT48bnVtYmVyPjk8L251bWJl
cj48ZWRpdGlvbj4yMDEzLzA4LzI5PC9lZGl0aW9uPjxrZXl3b3Jkcz48a2V5d29yZD5BbmltYWxz
PC9rZXl3b3JkPjxrZXl3b3JkPkFudGlveGlkYW50cy9hZG1pbmlzdHJhdGlvbiAmYW1wOyBkb3Nh
Z2U8L2tleXdvcmQ+PGtleXdvcmQ+KkJhbmRhZ2VzPC9rZXl3b3JkPjxrZXl3b3JkPkNhdGVjaGlu
L2FkbWluaXN0cmF0aW9uICZhbXA7IGRvc2FnZS8qYW5hbG9ncyAmYW1wOyBkZXJpdmF0aXZlcy9j
aGVtaXN0cnk8L2tleXdvcmQ+PGtleXdvcmQ+RGVsYXllZC1BY3Rpb24gUHJlcGFyYXRpb25zLyph
ZG1pbmlzdHJhdGlvbiAmYW1wOyBkb3NhZ2UvY2hlbWlzdHJ5PC9rZXl3b3JkPjxrZXl3b3JkPkVx
dWlwbWVudCBEZXNpZ248L2tleXdvcmQ+PGtleXdvcmQ+RXF1aXBtZW50IEZhaWx1cmUgQW5hbHlz
aXM8L2tleXdvcmQ+PGtleXdvcmQ+R2VsYXRpbi9jaGVtaXN0cnk8L2tleXdvcmQ+PGtleXdvcmQ+
TWFsZTwva2V5d29yZD48a2V5d29yZD5NYXRlcmlhbHMgVGVzdGluZzwva2V5d29yZD48a2V5d29y
ZD5OYW5vY2Fwc3VsZXMvKmFkbWluaXN0cmF0aW9uICZhbXA7IGRvc2FnZS9jaGVtaXN0cnk8L2tl
eXdvcmQ+PGtleXdvcmQ+UG9seXZpbnlsIEFsY29ob2wvKmNoZW1pc3RyeTwva2V5d29yZD48a2V5
d29yZD5SYXRzPC9rZXl3b3JkPjxrZXl3b3JkPlJhdHMsIFdpc3Rhcjwva2V5d29yZD48a2V5d29y
ZD5Ta2luL2RydWcgZWZmZWN0cy8qaW5qdXJpZXMvcGF0aG9sb2d5PC9rZXl3b3JkPjxrZXl3b3Jk
PlRyYW5zZGVybWFsIFBhdGNoPC9rZXl3b3JkPjxrZXl3b3JkPlRyZWF0bWVudCBPdXRjb21lPC9r
ZXl3b3JkPjxrZXl3b3JkPldvdW5kIEhlYWxpbmcvZHJ1ZyBlZmZlY3RzPC9rZXl3b3JkPjxrZXl3
b3JkPldvdW5kcywgUGVuZXRyYXRpbmcvcGF0aG9sb2d5Lyp0aGVyYXB5PC9rZXl3b3JkPjwva2V5
d29yZHM+PGRhdGVzPjx5ZWFyPjIwMTM8L3llYXI+PHB1Yi1kYXRlcz48ZGF0ZT5TZXA8L2RhdGU+
PC9wdWItZGF0ZXM+PC9kYXRlcz48aXNibj4xNTUwLTcwMzMgKFByaW50KSYjeEQ7MTU1MC03MDMz
PC9pc2JuPjxhY2Nlc3Npb24tbnVtPjIzOTgwNDk4PC9hY2Nlc3Npb24tbnVtPjx1cmxzPjwvdXJs
cz48cmVtb3RlLWRhdGFiYXNlLXByb3ZpZGVyPk5sbTwvcmVtb3RlLWRhdGFiYXNlLXByb3ZpZGVy
PjxsYW5ndWFnZT5lbmc8L2xhbmd1YWdlPjwvcmVjb3JkPjwvQ2l0ZT48L0VuZE5vdGU+AG==
</w:fldData>
        </w:fldChar>
      </w:r>
      <w:r w:rsidR="00186711">
        <w:rPr>
          <w:rFonts w:cstheme="minorHAnsi"/>
          <w:sz w:val="18"/>
          <w:szCs w:val="18"/>
        </w:rPr>
        <w:instrText xml:space="preserve"> ADDIN EN.CITE </w:instrText>
      </w:r>
      <w:r w:rsidR="00186711">
        <w:rPr>
          <w:rFonts w:cstheme="minorHAnsi"/>
          <w:sz w:val="18"/>
          <w:szCs w:val="18"/>
        </w:rPr>
        <w:fldChar w:fldCharType="begin">
          <w:fldData xml:space="preserve">PEVuZE5vdGU+PENpdGU+PEF1dGhvcj5TdW48L0F1dGhvcj48WWVhcj4yMDExPC9ZZWFyPjxSZWNO
dW0+Mjk8L1JlY051bT48RGlzcGxheVRleHQ+PHN0eWxlIGZhY2U9InN1cGVyc2NyaXB0Ij4xNCwg
MTU8L3N0eWxlPjwvRGlzcGxheVRleHQ+PHJlY29yZD48cmVjLW51bWJlcj4yOTwvcmVjLW51bWJl
cj48Zm9yZWlnbi1rZXlzPjxrZXkgYXBwPSJFTiIgZGItaWQ9IjJ4dDkwcHM5d3o1dndyZTJ2d25w
NXcwa2FyMmV0eDl4djJzdiI+Mjk8L2tleT48L2ZvcmVpZ24ta2V5cz48cmVmLXR5cGUgbmFtZT0i
Sm91cm5hbCBBcnRpY2xlIj4xNzwvcmVmLXR5cGU+PGNvbnRyaWJ1dG9ycz48YXV0aG9ycz48YXV0
aG9yPlN1biwgRy48L2F1dGhvcj48YXV0aG9yPlpoYW5nLCBYLjwvYXV0aG9yPjxhdXRob3I+U2hl
biwgWS4gSS48L2F1dGhvcj48YXV0aG9yPlNlYmFzdGlhbiwgUi48L2F1dGhvcj48YXV0aG9yPkRp
Y2tpbnNvbiwgTC4gRS48L2F1dGhvcj48YXV0aG9yPkZveC1UYWxib3QsIEsuPC9hdXRob3I+PGF1
dGhvcj5SZWluYmxhdHQsIE0uPC9hdXRob3I+PGF1dGhvcj5TdGVlbmJlcmdlbiwgQy48L2F1dGhv
cj48YXV0aG9yPkhhcm1vbiwgSi4gVy48L2F1dGhvcj48YXV0aG9yPkdlcmVjaHQsIFMuPC9hdXRo
b3I+PC9hdXRob3JzPjwvY29udHJpYnV0b3JzPjxhdXRoLWFkZHJlc3M+RGVwYXJ0bWVudCBvZiBD
aGVtaWNhbCBhbmQgQmlvbW9sZWN1bGFyIEVuZ2luZWVyaW5nLCBKb2hucyBIb3BraW5zIFBoeXNp
Y2FsIFNjaWVuY2VzLU9uY29sb2d5IENlbnRlciwgYW5kIHRoZSBJbnN0aXR1dGUgZm9yIE5hbm9C
aW9UZWNobm9sb2d5LCBUaGUgSm9obnMgSG9wa2lucyBVbml2ZXJzaXR5LCBCYWx0aW1vcmUsIE1E
IDIxMjE4LCBVU0EuPC9hdXRoLWFkZHJlc3M+PHRpdGxlcz48dGl0bGU+RGV4dHJhbiBoeWRyb2dl
bCBzY2FmZm9sZHMgZW5oYW5jZSBhbmdpb2dlbmljIHJlc3BvbnNlcyBhbmQgcHJvbW90ZSBjb21w
bGV0ZSBza2luIHJlZ2VuZXJhdGlvbiBkdXJpbmcgYnVybiB3b3VuZCBoZWFs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Dk3Ni04MTwvcGFnZXM+PHZvbHVtZT4xMDg8L3ZvbHVtZT48bnVtYmVyPjUy
PC9udW1iZXI+PGVkaXRpb24+MjAxMS8xMi8xNjwvZWRpdGlvbj48a2V5d29yZHM+PGtleXdvcmQ+
QW5hbHlzaXMgb2YgVmFyaWFuY2U8L2tleXdvcmQ+PGtleXdvcmQ+QW5pbWFsczwva2V5d29yZD48
a2V5d29yZD5CdXJucy8qdGhlcmFweTwva2V5d29yZD48a2V5d29yZD5EZXh0cmFucy8qdGhlcmFw
ZXV0aWMgdXNlPC9rZXl3b3JkPjxrZXl3b3JkPkh5ZHJvZ2VsLyp0aGVyYXBldXRpYyB1c2U8L2tl
eXdvcmQ+PGtleXdvcmQ+TWljZTwva2V5d29yZD48a2V5d29yZD5NaWNyb3Njb3B5LCBFbGVjdHJv
biwgU2Nhbm5pbmc8L2tleXdvcmQ+PGtleXdvcmQ+TmVvdmFzY3VsYXJpemF0aW9uLCBQaHlzaW9s
b2dpYy8qcGh5c2lvbG9neTwva2V5d29yZD48a2V5d29yZD4qU2tpbiBQaHlzaW9sb2dpY2FsIFBo
ZW5vbWVuYTwva2V5d29yZD48a2V5d29yZD4qVGlzc3VlIFNjYWZmb2xkczwva2V5d29yZD48a2V5
d29yZD5Xb3VuZCBIZWFsaW5nLypwaHlzaW9sb2d5PC9rZXl3b3JkPjwva2V5d29yZHM+PGRhdGVz
Pjx5ZWFyPjIwMTE8L3llYXI+PHB1Yi1kYXRlcz48ZGF0ZT5EZWMgMjc8L2RhdGU+PC9wdWItZGF0
ZXM+PC9kYXRlcz48aXNibj4wMDI3LTg0MjQ8L2lzYm4+PGFjY2Vzc2lvbi1udW0+MjIxNzEwMDI8
L2FjY2Vzc2lvbi1udW0+PHVybHM+PC91cmxzPjxjdXN0b20yPlBtYzMyNDg1NTA8L2N1c3RvbTI+
PGVsZWN0cm9uaWMtcmVzb3VyY2UtbnVtPjEwLjEwNzMvcG5hcy4xMTE1OTczMTA4PC9lbGVjdHJv
bmljLXJlc291cmNlLW51bT48cmVtb3RlLWRhdGFiYXNlLXByb3ZpZGVyPk5sbTwvcmVtb3RlLWRh
dGFiYXNlLXByb3ZpZGVyPjxsYW5ndWFnZT5lbmc8L2xhbmd1YWdlPjwvcmVjb3JkPjwvQ2l0ZT48
Q2l0ZT48QXV0aG9yPkphaXN3YWw8L0F1dGhvcj48WWVhcj4yMDEzPC9ZZWFyPjxSZWNOdW0+MzA8
L1JlY051bT48cmVjb3JkPjxyZWMtbnVtYmVyPjMwPC9yZWMtbnVtYmVyPjxmb3JlaWduLWtleXM+
PGtleSBhcHA9IkVOIiBkYi1pZD0iMnh0OTBwczl3ejV2d3JlMnZ3bnA1dzBrYXIyZXR4OXh2MnN2
Ij4zMDwva2V5PjwvZm9yZWlnbi1rZXlzPjxyZWYtdHlwZSBuYW1lPSJKb3VybmFsIEFydGljbGUi
PjE3PC9yZWYtdHlwZT48Y29udHJpYnV0b3JzPjxhdXRob3JzPjxhdXRob3I+SmFpc3dhbCwgTS48
L2F1dGhvcj48YXV0aG9yPkd1cHRhLCBBLjwvYXV0aG9yPjxhdXRob3I+QWdyYXdhbCwgQS4gSy48
L2F1dGhvcj48YXV0aG9yPkphc3NhbCwgTS48L2F1dGhvcj48YXV0aG9yPkRpbmRhLCBBLiBLLjwv
YXV0aG9yPjxhdXRob3I+S291bCwgVi48L2F1dGhvcj48L2F1dGhvcnM+PC9jb250cmlidXRvcnM+
PGF1dGgtYWRkcmVzcz5DZW50cmUgZm9yIEJpb21lZGljYWwgRW5naW5lZXJpbmcsIEluZGlhbiBJ
bnN0aXR1dGUgb2YgVGVjaG5vbG9neSwgTmV3IERlbGhpIDExMDAxNiwgSW5kaWEuPC9hdXRoLWFk
ZHJlc3M+PHRpdGxlcz48dGl0bGU+QmktbGF5ZXIgY29tcG9zaXRlIGRyZXNzaW5nIG9mIGdlbGF0
aW4gbmFub2ZpYnJvdXMgbWF0IGFuZCBwb2x5IHZpbnlsIGFsY29ob2wgaHlkcm9nZWwgZm9yIGRy
dWcgZGVsaXZlcnkgYW5kIHdvdW5kIGhlYWxpbmcgYXBwbGljYXRpb246IGluLXZpdHJvIGFuZCBp
bi12aXZvIHN0dWRpZXM8L3RpdGxlPjxzZWNvbmRhcnktdGl0bGU+SiBCaW9tZWQgTmFub3RlY2hu
b2w8L3NlY29uZGFyeS10aXRsZT48YWx0LXRpdGxlPkpvdXJuYWwgb2YgYmlvbWVkaWNhbCBuYW5v
dGVjaG5vbG9neTwvYWx0LXRpdGxlPjwvdGl0bGVzPjxwZXJpb2RpY2FsPjxmdWxsLXRpdGxlPkog
QmlvbWVkIE5hbm90ZWNobm9sPC9mdWxsLXRpdGxlPjxhYmJyLTE+Sm91cm5hbCBvZiBiaW9tZWRp
Y2FsIG5hbm90ZWNobm9sb2d5PC9hYmJyLTE+PC9wZXJpb2RpY2FsPjxhbHQtcGVyaW9kaWNhbD48
ZnVsbC10aXRsZT5KIEJpb21lZCBOYW5vdGVjaG5vbDwvZnVsbC10aXRsZT48YWJici0xPkpvdXJu
YWwgb2YgYmlvbWVkaWNhbCBuYW5vdGVjaG5vbG9neTwvYWJici0xPjwvYWx0LXBlcmlvZGljYWw+
PHBhZ2VzPjE0OTUtNTA4PC9wYWdlcz48dm9sdW1lPjk8L3ZvbHVtZT48bnVtYmVyPjk8L251bWJl
cj48ZWRpdGlvbj4yMDEzLzA4LzI5PC9lZGl0aW9uPjxrZXl3b3Jkcz48a2V5d29yZD5BbmltYWxz
PC9rZXl3b3JkPjxrZXl3b3JkPkFudGlveGlkYW50cy9hZG1pbmlzdHJhdGlvbiAmYW1wOyBkb3Nh
Z2U8L2tleXdvcmQ+PGtleXdvcmQ+KkJhbmRhZ2VzPC9rZXl3b3JkPjxrZXl3b3JkPkNhdGVjaGlu
L2FkbWluaXN0cmF0aW9uICZhbXA7IGRvc2FnZS8qYW5hbG9ncyAmYW1wOyBkZXJpdmF0aXZlcy9j
aGVtaXN0cnk8L2tleXdvcmQ+PGtleXdvcmQ+RGVsYXllZC1BY3Rpb24gUHJlcGFyYXRpb25zLyph
ZG1pbmlzdHJhdGlvbiAmYW1wOyBkb3NhZ2UvY2hlbWlzdHJ5PC9rZXl3b3JkPjxrZXl3b3JkPkVx
dWlwbWVudCBEZXNpZ248L2tleXdvcmQ+PGtleXdvcmQ+RXF1aXBtZW50IEZhaWx1cmUgQW5hbHlz
aXM8L2tleXdvcmQ+PGtleXdvcmQ+R2VsYXRpbi9jaGVtaXN0cnk8L2tleXdvcmQ+PGtleXdvcmQ+
TWFsZTwva2V5d29yZD48a2V5d29yZD5NYXRlcmlhbHMgVGVzdGluZzwva2V5d29yZD48a2V5d29y
ZD5OYW5vY2Fwc3VsZXMvKmFkbWluaXN0cmF0aW9uICZhbXA7IGRvc2FnZS9jaGVtaXN0cnk8L2tl
eXdvcmQ+PGtleXdvcmQ+UG9seXZpbnlsIEFsY29ob2wvKmNoZW1pc3RyeTwva2V5d29yZD48a2V5
d29yZD5SYXRzPC9rZXl3b3JkPjxrZXl3b3JkPlJhdHMsIFdpc3Rhcjwva2V5d29yZD48a2V5d29y
ZD5Ta2luL2RydWcgZWZmZWN0cy8qaW5qdXJpZXMvcGF0aG9sb2d5PC9rZXl3b3JkPjxrZXl3b3Jk
PlRyYW5zZGVybWFsIFBhdGNoPC9rZXl3b3JkPjxrZXl3b3JkPlRyZWF0bWVudCBPdXRjb21lPC9r
ZXl3b3JkPjxrZXl3b3JkPldvdW5kIEhlYWxpbmcvZHJ1ZyBlZmZlY3RzPC9rZXl3b3JkPjxrZXl3
b3JkPldvdW5kcywgUGVuZXRyYXRpbmcvcGF0aG9sb2d5Lyp0aGVyYXB5PC9rZXl3b3JkPjwva2V5
d29yZHM+PGRhdGVzPjx5ZWFyPjIwMTM8L3llYXI+PHB1Yi1kYXRlcz48ZGF0ZT5TZXA8L2RhdGU+
PC9wdWItZGF0ZXM+PC9kYXRlcz48aXNibj4xNTUwLTcwMzMgKFByaW50KSYjeEQ7MTU1MC03MDMz
PC9pc2JuPjxhY2Nlc3Npb24tbnVtPjIzOTgwNDk4PC9hY2Nlc3Npb24tbnVtPjx1cmxzPjwvdXJs
cz48cmVtb3RlLWRhdGFiYXNlLXByb3ZpZGVyPk5sbTwvcmVtb3RlLWRhdGFiYXNlLXByb3ZpZGVy
PjxsYW5ndWFnZT5lbmc8L2xhbmd1YWdlPjwvcmVjb3JkPjwvQ2l0ZT48L0VuZE5vdGU+AG==
</w:fldData>
        </w:fldChar>
      </w:r>
      <w:r w:rsidR="00186711">
        <w:rPr>
          <w:rFonts w:cstheme="minorHAnsi"/>
          <w:sz w:val="18"/>
          <w:szCs w:val="18"/>
        </w:rPr>
        <w:instrText xml:space="preserve"> ADDIN EN.CITE.DATA </w:instrText>
      </w:r>
      <w:r w:rsidR="00186711">
        <w:rPr>
          <w:rFonts w:cstheme="minorHAnsi"/>
          <w:sz w:val="18"/>
          <w:szCs w:val="18"/>
        </w:rPr>
      </w:r>
      <w:r w:rsidR="00186711">
        <w:rPr>
          <w:rFonts w:cstheme="minorHAnsi"/>
          <w:sz w:val="18"/>
          <w:szCs w:val="18"/>
        </w:rPr>
        <w:fldChar w:fldCharType="end"/>
      </w:r>
      <w:r w:rsidRPr="00733C41">
        <w:rPr>
          <w:rFonts w:cstheme="minorHAnsi"/>
          <w:sz w:val="18"/>
          <w:szCs w:val="18"/>
        </w:rPr>
      </w:r>
      <w:r w:rsidRPr="00733C41">
        <w:rPr>
          <w:rFonts w:cstheme="minorHAnsi"/>
          <w:sz w:val="18"/>
          <w:szCs w:val="18"/>
        </w:rPr>
        <w:fldChar w:fldCharType="separate"/>
      </w:r>
      <w:hyperlink w:anchor="_ENREF_14" w:tooltip="Sun, 2011 #29" w:history="1">
        <w:r w:rsidR="00453533" w:rsidRPr="00186711">
          <w:rPr>
            <w:rFonts w:cstheme="minorHAnsi"/>
            <w:noProof/>
            <w:sz w:val="18"/>
            <w:szCs w:val="18"/>
            <w:vertAlign w:val="superscript"/>
          </w:rPr>
          <w:t>14</w:t>
        </w:r>
      </w:hyperlink>
      <w:r w:rsidR="00186711" w:rsidRPr="00186711">
        <w:rPr>
          <w:rFonts w:cstheme="minorHAnsi"/>
          <w:noProof/>
          <w:sz w:val="18"/>
          <w:szCs w:val="18"/>
          <w:vertAlign w:val="superscript"/>
        </w:rPr>
        <w:t xml:space="preserve">, </w:t>
      </w:r>
      <w:hyperlink w:anchor="_ENREF_15" w:tooltip="Jaiswal, 2013 #30" w:history="1">
        <w:r w:rsidR="00453533" w:rsidRPr="00186711">
          <w:rPr>
            <w:rFonts w:cstheme="minorHAnsi"/>
            <w:noProof/>
            <w:sz w:val="18"/>
            <w:szCs w:val="18"/>
            <w:vertAlign w:val="superscript"/>
          </w:rPr>
          <w:t>15</w:t>
        </w:r>
      </w:hyperlink>
      <w:r w:rsidRPr="00733C41">
        <w:rPr>
          <w:rFonts w:cstheme="minorHAnsi"/>
          <w:sz w:val="18"/>
          <w:szCs w:val="18"/>
        </w:rPr>
        <w:fldChar w:fldCharType="end"/>
      </w:r>
      <w:r w:rsidRPr="00733C41">
        <w:rPr>
          <w:rFonts w:cstheme="minorHAnsi"/>
          <w:sz w:val="18"/>
          <w:szCs w:val="18"/>
        </w:rPr>
        <w:t xml:space="preserve">, composites </w:t>
      </w:r>
      <w:hyperlink w:anchor="_ENREF_16" w:tooltip="Hong, 2010 #31"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Hong&lt;/Author&gt;&lt;Year&gt;2010&lt;/Year&gt;&lt;RecNum&gt;31&lt;/RecNum&gt;&lt;DisplayText&gt;&lt;style face="superscript"&gt;16&lt;/style&gt;&lt;/DisplayText&gt;&lt;record&gt;&lt;rec-number&gt;31&lt;/rec-number&gt;&lt;foreign-keys&gt;&lt;key app="EN" db-id="2xt90ps9wz5vwre2vwnp5w0kar2etx9xv2sv"&gt;31&lt;/key&gt;&lt;/foreign-keys&gt;&lt;ref-type name="Journal Article"&gt;17&lt;/ref-type&gt;&lt;contributors&gt;&lt;authors&gt;&lt;author&gt;Hong, Youliang&lt;/author&gt;&lt;author&gt;Chen, Xuesi&lt;/author&gt;&lt;author&gt;Jing, Xiabin&lt;/author&gt;&lt;author&gt;Fan, Hongsong&lt;/author&gt;&lt;author&gt;Gu, Zhongwei&lt;/author&gt;&lt;author&gt;Zhang, Xingdong&lt;/author&gt;&lt;/authors&gt;&lt;/contributors&gt;&lt;titles&gt;&lt;title&gt;Fabrication and Drug Delivery of Ultrathin Mesoporous Bioactive Glass Hollow Fibers&lt;/title&gt;&lt;secondary-title&gt;Advanced Functional Materials&lt;/secondary-title&gt;&lt;/titles&gt;&lt;periodical&gt;&lt;full-title&gt;Advanced Functional Materials&lt;/full-title&gt;&lt;/periodical&gt;&lt;pages&gt;1503-1510&lt;/pages&gt;&lt;volume&gt;20&lt;/volume&gt;&lt;number&gt;9&lt;/number&gt;&lt;keywords&gt;&lt;keyword&gt;bioactive glass&lt;/keyword&gt;&lt;keyword&gt;drug delivery&lt;/keyword&gt;&lt;keyword&gt;electrospinning&lt;/keyword&gt;&lt;keyword&gt;hollow fibers&lt;/keyword&gt;&lt;keyword&gt;mesoporous materials&lt;/keyword&gt;&lt;/keywords&gt;&lt;dates&gt;&lt;year&gt;2010&lt;/year&gt;&lt;/dates&gt;&lt;publisher&gt;WILEY-VCH Verlag&lt;/publisher&gt;&lt;isbn&gt;1616-3028&lt;/isbn&gt;&lt;urls&gt;&lt;related-urls&gt;&lt;url&gt;http://dx.doi.org/10.1002/adfm.200901627&lt;/url&gt;&lt;/related-urls&gt;&lt;/urls&gt;&lt;electronic-resource-num&gt;10.1002/adfm.200901627&lt;/electronic-resource-num&gt;&lt;/record&gt;&lt;/Cite&gt;&lt;/EndNote&gt;</w:instrText>
        </w:r>
        <w:r w:rsidR="00453533" w:rsidRPr="00733C41">
          <w:rPr>
            <w:rFonts w:cstheme="minorHAnsi"/>
            <w:sz w:val="18"/>
            <w:szCs w:val="18"/>
          </w:rPr>
          <w:fldChar w:fldCharType="separate"/>
        </w:r>
        <w:r w:rsidR="00453533" w:rsidRPr="00186711">
          <w:rPr>
            <w:rFonts w:cstheme="minorHAnsi"/>
            <w:noProof/>
            <w:sz w:val="18"/>
            <w:szCs w:val="18"/>
            <w:vertAlign w:val="superscript"/>
          </w:rPr>
          <w:t>16</w:t>
        </w:r>
        <w:r w:rsidR="00453533" w:rsidRPr="00733C41">
          <w:rPr>
            <w:rFonts w:cstheme="minorHAnsi"/>
            <w:sz w:val="18"/>
            <w:szCs w:val="18"/>
          </w:rPr>
          <w:fldChar w:fldCharType="end"/>
        </w:r>
      </w:hyperlink>
      <w:r w:rsidRPr="00733C41">
        <w:rPr>
          <w:rFonts w:cstheme="minorHAnsi"/>
          <w:sz w:val="18"/>
          <w:szCs w:val="18"/>
        </w:rPr>
        <w:t xml:space="preserve"> or microparticles </w:t>
      </w:r>
      <w:hyperlink w:anchor="_ENREF_17" w:tooltip="Cao, 2015 #32" w:history="1">
        <w:r w:rsidR="00453533" w:rsidRPr="00733C41">
          <w:rPr>
            <w:rFonts w:cstheme="minorHAnsi"/>
            <w:sz w:val="18"/>
            <w:szCs w:val="18"/>
          </w:rPr>
          <w:fldChar w:fldCharType="begin">
            <w:fldData xml:space="preserve">PEVuZE5vdGU+PENpdGU+PEF1dGhvcj5DYW88L0F1dGhvcj48WWVhcj4yMDE1PC9ZZWFyPjxSZWNO
dW0+MzI8L1JlY051bT48RGlzcGxheVRleHQ+PHN0eWxlIGZhY2U9InN1cGVyc2NyaXB0Ij4xNzwv
c3R5bGU+PC9EaXNwbGF5VGV4dD48cmVjb3JkPjxyZWMtbnVtYmVyPjMyPC9yZWMtbnVtYmVyPjxm
b3JlaWduLWtleXM+PGtleSBhcHA9IkVOIiBkYi1pZD0iMnh0OTBwczl3ejV2d3JlMnZ3bnA1dzBr
YXIyZXR4OXh2MnN2Ij4zMjwva2V5PjwvZm9yZWlnbi1rZXlzPjxyZWYtdHlwZSBuYW1lPSJKb3Vy
bmFsIEFydGljbGUiPjE3PC9yZWYtdHlwZT48Y29udHJpYnV0b3JzPjxhdXRob3JzPjxhdXRob3I+
Q2FvLCBILjwvYXV0aG9yPjxhdXRob3I+Q2hlbiwgTS4gTS48L2F1dGhvcj48YXV0aG9yPkxpdSwg
WS48L2F1dGhvcj48YXV0aG9yPkxpdSwgWS4gWS48L2F1dGhvcj48YXV0aG9yPkh1YW5nLCBZLiBR
LjwvYXV0aG9yPjxhdXRob3I+V2FuZywgSi4gSC48L2F1dGhvcj48YXV0aG9yPkNoZW4sIEouIEQu
PC9hdXRob3I+PGF1dGhvcj5aaGFuZywgUS4gUS48L2F1dGhvcj48L2F1dGhvcnM+PC9jb250cmli
dXRvcnM+PGF1dGgtYWRkcmVzcz5JbnN0aXR1dGUgb2YgQmlvbWVkaWNhbCBhbmQgUGhhcm1hY2V1
dGljYWwgVGVjaG5vbG9neSwgRnV6aG91IFVuaXZlcnNpdHksIEZ1emhvdSAzNTAwMDIsIENoaW5h
LiYjeEQ7SW5zdGl0dXRlIG9mIEJpb21lZGljYWwgYW5kIFBoYXJtYWNldXRpY2FsIFRlY2hub2xv
Z3ksIEZ1emhvdSBVbml2ZXJzaXR5LCBGdXpob3UgMzUwMDAyLCBDaGluYS4gRWxlY3Ryb25pYyBh
ZGRyZXNzOiBpYnB0Y21tQGZ6dS5lZHUuY24uJiN4RDtTdGF0ZSBLZXkgTGFiIG9mIFN0cnVjdHVy
YWwgQ2hlbWlzdHJ5LCBGdWppYW4gSW5zdGl0dXRlIG9mIFJlc2VhcmNoIG9uIHRoZSBTdHJ1Y3R1
cmUgb2YgTWF0dGVyLCBDaGluZXNlIEFjYWRlbXkgb2YgU2NpZW5jZXMsIEZ1emhvdSAzNTAwMDIs
IENoaW5hLiYjeEQ7SW5zdGl0dXRlIG9mIEJpb21lZGljYWwgYW5kIFBoYXJtYWNldXRpY2FsIFRl
Y2hub2xvZ3ksIEZ1emhvdSBVbml2ZXJzaXR5LCBGdXpob3UgMzUwMDAyLCBDaGluYTsgS2V5IExh
Ym9yYXRvcnkgb2YgQmlvbWVkaWNhbCBNYXRlcmlhbCBvZiBUaWFuamluLCBJbnN0aXR1dGUgb2Yg
QmlvbWVkaWNhbCBFbmdpbmVlcmluZywgQ2hpbmVzZSBBY2FkZW15IG9mIE1lZGljYWwgU2NpZW5j
ZSAmYW1wOyBQZWtpbmcgVW5pb24gTWVkaWNhbCBDb2xsZWdlLCBUaWFuamluIDMwMDE5MiwgQ2hp
bmEuIEVsZWN0cm9uaWMgYWRkcmVzczogemhhbmdxaXFAMTI2LmNvbS48L2F1dGgtYWRkcmVzcz48
dGl0bGVzPjx0aXRsZT5GaXNoIGNvbGxhZ2VuLWJhc2VkIHNjYWZmb2xkIGNvbnRhaW5pbmcgUExH
QSBtaWNyb3NwaGVyZXMgZm9yIGNvbnRyb2xsZWQgZ3Jvd3RoIGZhY3RvciBkZWxpdmVyeSBpbiBz
a2luIHRpc3N1ZSBlbmdpbmVlcmluZzwvdGl0bGU+PHNlY29uZGFyeS10aXRsZT5Db2xsb2lkcyBT
dXJmIEIgQmlvaW50ZXJmYWNlczwvc2Vjb25kYXJ5LXRpdGxlPjxhbHQtdGl0bGU+Q29sbG9pZHMg
YW5kIHN1cmZhY2VzLiBCLCBCaW9pbnRlcmZhY2VzPC9hbHQtdGl0bGU+PC90aXRsZXM+PHBlcmlv
ZGljYWw+PGZ1bGwtdGl0bGU+Q29sbG9pZHMgU3VyZiBCIEJpb2ludGVyZmFjZXM8L2Z1bGwtdGl0
bGU+PGFiYnItMT5Db2xsb2lkcyBhbmQgc3VyZmFjZXMuIEIsIEJpb2ludGVyZmFjZXM8L2FiYnIt
MT48L3BlcmlvZGljYWw+PGFsdC1wZXJpb2RpY2FsPjxmdWxsLXRpdGxlPkNvbGxvaWRzIFN1cmYg
QiBCaW9pbnRlcmZhY2VzPC9mdWxsLXRpdGxlPjxhYmJyLTE+Q29sbG9pZHMgYW5kIHN1cmZhY2Vz
LiBCLCBCaW9pbnRlcmZhY2VzPC9hYmJyLTE+PC9hbHQtcGVyaW9kaWNhbD48cGFnZXM+MTA5OC0x
MDY8L3BhZ2VzPjx2b2x1bWU+MTM2PC92b2x1bWU+PGVkaXRpb24+MjAxNS8xMi8wMTwvZWRpdGlv
bj48a2V5d29yZHM+PGtleXdvcmQ+QW5pbWFsczwva2V5d29yZD48a2V5d29yZD5DYXJwczwva2V5
d29yZD48a2V5d29yZD4qQ29sbGFnZW48L2tleXdvcmQ+PGtleXdvcmQ+SW50ZXJjZWxsdWxhciBT
aWduYWxpbmcgUGVwdGlkZXMgYW5kIFByb3RlaW5zLyphZG1pbmlzdHJhdGlvbiAmYW1wOyBkb3Nh
Z2U8L2tleXdvcmQ+PGtleXdvcmQ+TGFjdGljIEFjaWQvKmFkbWluaXN0cmF0aW9uICZhbXA7IGRv
c2FnZTwva2V5d29yZD48a2V5d29yZD4qTWljcm9zcGhlcmVzPC9rZXl3b3JkPjxrZXl3b3JkPlBv
bHlnbHljb2xpYyBBY2lkLyphZG1pbmlzdHJhdGlvbiAmYW1wOyBkb3NhZ2U8L2tleXdvcmQ+PGtl
eXdvcmQ+UmF0czwva2V5d29yZD48a2V5d29yZD5Ta2luLypncm93dGggJmFtcDsgZGV2ZWxvcG1l
bnQ8L2tleXdvcmQ+PGtleXdvcmQ+KlRpc3N1ZSBFbmdpbmVlcmluZzwva2V5d29yZD48a2V5d29y
ZD4qVGlzc3VlIFNjYWZmb2xkczwva2V5d29yZD48L2tleXdvcmRzPjxkYXRlcz48eWVhcj4yMDE1
PC95ZWFyPjxwdWItZGF0ZXM+PGRhdGU+RGVjIDAxPC9kYXRlPjwvcHViLWRhdGVzPjwvZGF0ZXM+
PGlzYm4+MDkyNy03NzY1PC9pc2JuPjxhY2Nlc3Npb24tbnVtPjI2NjE4NDUxPC9hY2Nlc3Npb24t
bnVtPjx1cmxzPjwvdXJscz48ZWxlY3Ryb25pYy1yZXNvdXJjZS1udW0+MTAuMTAxNi9qLmNvbHN1
cmZiLjIwMTUuMTAuMDIyPC9lbGVjdHJvbmljLXJlc291cmNlLW51bT48cmVtb3RlLWRhdGFiYXNl
LXByb3ZpZGVyPk5sbTwvcmVtb3RlLWRhdGFiYXNlLXByb3ZpZGVyPjxsYW5ndWFnZT5lbmc8L2xh
bmd1YWdlPjwvcmVjb3JkPjwvQ2l0ZT48L0VuZE5vdGU+AG==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DYW88L0F1dGhvcj48WWVhcj4yMDE1PC9ZZWFyPjxSZWNO
dW0+MzI8L1JlY051bT48RGlzcGxheVRleHQ+PHN0eWxlIGZhY2U9InN1cGVyc2NyaXB0Ij4xNzwv
c3R5bGU+PC9EaXNwbGF5VGV4dD48cmVjb3JkPjxyZWMtbnVtYmVyPjMyPC9yZWMtbnVtYmVyPjxm
b3JlaWduLWtleXM+PGtleSBhcHA9IkVOIiBkYi1pZD0iMnh0OTBwczl3ejV2d3JlMnZ3bnA1dzBr
YXIyZXR4OXh2MnN2Ij4zMjwva2V5PjwvZm9yZWlnbi1rZXlzPjxyZWYtdHlwZSBuYW1lPSJKb3Vy
bmFsIEFydGljbGUiPjE3PC9yZWYtdHlwZT48Y29udHJpYnV0b3JzPjxhdXRob3JzPjxhdXRob3I+
Q2FvLCBILjwvYXV0aG9yPjxhdXRob3I+Q2hlbiwgTS4gTS48L2F1dGhvcj48YXV0aG9yPkxpdSwg
WS48L2F1dGhvcj48YXV0aG9yPkxpdSwgWS4gWS48L2F1dGhvcj48YXV0aG9yPkh1YW5nLCBZLiBR
LjwvYXV0aG9yPjxhdXRob3I+V2FuZywgSi4gSC48L2F1dGhvcj48YXV0aG9yPkNoZW4sIEouIEQu
PC9hdXRob3I+PGF1dGhvcj5aaGFuZywgUS4gUS48L2F1dGhvcj48L2F1dGhvcnM+PC9jb250cmli
dXRvcnM+PGF1dGgtYWRkcmVzcz5JbnN0aXR1dGUgb2YgQmlvbWVkaWNhbCBhbmQgUGhhcm1hY2V1
dGljYWwgVGVjaG5vbG9neSwgRnV6aG91IFVuaXZlcnNpdHksIEZ1emhvdSAzNTAwMDIsIENoaW5h
LiYjeEQ7SW5zdGl0dXRlIG9mIEJpb21lZGljYWwgYW5kIFBoYXJtYWNldXRpY2FsIFRlY2hub2xv
Z3ksIEZ1emhvdSBVbml2ZXJzaXR5LCBGdXpob3UgMzUwMDAyLCBDaGluYS4gRWxlY3Ryb25pYyBh
ZGRyZXNzOiBpYnB0Y21tQGZ6dS5lZHUuY24uJiN4RDtTdGF0ZSBLZXkgTGFiIG9mIFN0cnVjdHVy
YWwgQ2hlbWlzdHJ5LCBGdWppYW4gSW5zdGl0dXRlIG9mIFJlc2VhcmNoIG9uIHRoZSBTdHJ1Y3R1
cmUgb2YgTWF0dGVyLCBDaGluZXNlIEFjYWRlbXkgb2YgU2NpZW5jZXMsIEZ1emhvdSAzNTAwMDIs
IENoaW5hLiYjeEQ7SW5zdGl0dXRlIG9mIEJpb21lZGljYWwgYW5kIFBoYXJtYWNldXRpY2FsIFRl
Y2hub2xvZ3ksIEZ1emhvdSBVbml2ZXJzaXR5LCBGdXpob3UgMzUwMDAyLCBDaGluYTsgS2V5IExh
Ym9yYXRvcnkgb2YgQmlvbWVkaWNhbCBNYXRlcmlhbCBvZiBUaWFuamluLCBJbnN0aXR1dGUgb2Yg
QmlvbWVkaWNhbCBFbmdpbmVlcmluZywgQ2hpbmVzZSBBY2FkZW15IG9mIE1lZGljYWwgU2NpZW5j
ZSAmYW1wOyBQZWtpbmcgVW5pb24gTWVkaWNhbCBDb2xsZWdlLCBUaWFuamluIDMwMDE5MiwgQ2hp
bmEuIEVsZWN0cm9uaWMgYWRkcmVzczogemhhbmdxaXFAMTI2LmNvbS48L2F1dGgtYWRkcmVzcz48
dGl0bGVzPjx0aXRsZT5GaXNoIGNvbGxhZ2VuLWJhc2VkIHNjYWZmb2xkIGNvbnRhaW5pbmcgUExH
QSBtaWNyb3NwaGVyZXMgZm9yIGNvbnRyb2xsZWQgZ3Jvd3RoIGZhY3RvciBkZWxpdmVyeSBpbiBz
a2luIHRpc3N1ZSBlbmdpbmVlcmluZzwvdGl0bGU+PHNlY29uZGFyeS10aXRsZT5Db2xsb2lkcyBT
dXJmIEIgQmlvaW50ZXJmYWNlczwvc2Vjb25kYXJ5LXRpdGxlPjxhbHQtdGl0bGU+Q29sbG9pZHMg
YW5kIHN1cmZhY2VzLiBCLCBCaW9pbnRlcmZhY2VzPC9hbHQtdGl0bGU+PC90aXRsZXM+PHBlcmlv
ZGljYWw+PGZ1bGwtdGl0bGU+Q29sbG9pZHMgU3VyZiBCIEJpb2ludGVyZmFjZXM8L2Z1bGwtdGl0
bGU+PGFiYnItMT5Db2xsb2lkcyBhbmQgc3VyZmFjZXMuIEIsIEJpb2ludGVyZmFjZXM8L2FiYnIt
MT48L3BlcmlvZGljYWw+PGFsdC1wZXJpb2RpY2FsPjxmdWxsLXRpdGxlPkNvbGxvaWRzIFN1cmYg
QiBCaW9pbnRlcmZhY2VzPC9mdWxsLXRpdGxlPjxhYmJyLTE+Q29sbG9pZHMgYW5kIHN1cmZhY2Vz
LiBCLCBCaW9pbnRlcmZhY2VzPC9hYmJyLTE+PC9hbHQtcGVyaW9kaWNhbD48cGFnZXM+MTA5OC0x
MDY8L3BhZ2VzPjx2b2x1bWU+MTM2PC92b2x1bWU+PGVkaXRpb24+MjAxNS8xMi8wMTwvZWRpdGlv
bj48a2V5d29yZHM+PGtleXdvcmQ+QW5pbWFsczwva2V5d29yZD48a2V5d29yZD5DYXJwczwva2V5
d29yZD48a2V5d29yZD4qQ29sbGFnZW48L2tleXdvcmQ+PGtleXdvcmQ+SW50ZXJjZWxsdWxhciBT
aWduYWxpbmcgUGVwdGlkZXMgYW5kIFByb3RlaW5zLyphZG1pbmlzdHJhdGlvbiAmYW1wOyBkb3Nh
Z2U8L2tleXdvcmQ+PGtleXdvcmQ+TGFjdGljIEFjaWQvKmFkbWluaXN0cmF0aW9uICZhbXA7IGRv
c2FnZTwva2V5d29yZD48a2V5d29yZD4qTWljcm9zcGhlcmVzPC9rZXl3b3JkPjxrZXl3b3JkPlBv
bHlnbHljb2xpYyBBY2lkLyphZG1pbmlzdHJhdGlvbiAmYW1wOyBkb3NhZ2U8L2tleXdvcmQ+PGtl
eXdvcmQ+UmF0czwva2V5d29yZD48a2V5d29yZD5Ta2luLypncm93dGggJmFtcDsgZGV2ZWxvcG1l
bnQ8L2tleXdvcmQ+PGtleXdvcmQ+KlRpc3N1ZSBFbmdpbmVlcmluZzwva2V5d29yZD48a2V5d29y
ZD4qVGlzc3VlIFNjYWZmb2xkczwva2V5d29yZD48L2tleXdvcmRzPjxkYXRlcz48eWVhcj4yMDE1
PC95ZWFyPjxwdWItZGF0ZXM+PGRhdGU+RGVjIDAxPC9kYXRlPjwvcHViLWRhdGVzPjwvZGF0ZXM+
PGlzYm4+MDkyNy03NzY1PC9pc2JuPjxhY2Nlc3Npb24tbnVtPjI2NjE4NDUxPC9hY2Nlc3Npb24t
bnVtPjx1cmxzPjwvdXJscz48ZWxlY3Ryb25pYy1yZXNvdXJjZS1udW0+MTAuMTAxNi9qLmNvbHN1
cmZiLjIwMTUuMTAuMDIyPC9lbGVjdHJvbmljLXJlc291cmNlLW51bT48cmVtb3RlLWRhdGFiYXNl
LXByb3ZpZGVyPk5sbTwvcmVtb3RlLWRhdGFiYXNlLXByb3ZpZGVyPjxsYW5ndWFnZT5lbmc8L2xh
bmd1YWdlPjwvcmVjb3JkPjwvQ2l0ZT48L0VuZE5vdGU+AG==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186711">
          <w:rPr>
            <w:rFonts w:cstheme="minorHAnsi"/>
            <w:noProof/>
            <w:sz w:val="18"/>
            <w:szCs w:val="18"/>
            <w:vertAlign w:val="superscript"/>
          </w:rPr>
          <w:t>17</w:t>
        </w:r>
        <w:r w:rsidR="00453533" w:rsidRPr="00733C41">
          <w:rPr>
            <w:rFonts w:cstheme="minorHAnsi"/>
            <w:sz w:val="18"/>
            <w:szCs w:val="18"/>
          </w:rPr>
          <w:fldChar w:fldCharType="end"/>
        </w:r>
      </w:hyperlink>
      <w:r w:rsidRPr="00733C41">
        <w:rPr>
          <w:rFonts w:cstheme="minorHAnsi"/>
          <w:sz w:val="18"/>
          <w:szCs w:val="18"/>
        </w:rPr>
        <w:t xml:space="preserve">. However, these strategies usually encompass also some drawbacks as immune rejection for acellular scaffolds, poor cell adhesion for composite materials, limited mechanical strength in the case of hydrogels or the lack of interconnectivity in the case of porous scaffolds </w:t>
      </w:r>
      <w:hyperlink w:anchor="_ENREF_18" w:tooltip="Chaudhari, 2016 #20"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Chaudhari&lt;/Author&gt;&lt;Year&gt;2016&lt;/Year&gt;&lt;RecNum&gt;20&lt;/RecNum&gt;&lt;DisplayText&gt;&lt;style face="superscript"&gt;18&lt;/style&gt;&lt;/DisplayText&gt;&lt;record&gt;&lt;rec-number&gt;20&lt;/rec-number&gt;&lt;foreign-keys&gt;&lt;key app="EN" db-id="2xt90ps9wz5vwre2vwnp5w0kar2etx9xv2sv"&gt;20&lt;/key&gt;&lt;/foreign-keys&gt;&lt;ref-type name="Journal Article"&gt;17&lt;/ref-type&gt;&lt;contributors&gt;&lt;authors&gt;&lt;author&gt;Chaudhari, Atul A.&lt;/author&gt;&lt;author&gt;Vig, Komal&lt;/author&gt;&lt;author&gt;Baganizi, Dieudonné Radé&lt;/author&gt;&lt;author&gt;Sahu, Rajnish&lt;/author&gt;&lt;author&gt;Dixit, Saurabh&lt;/author&gt;&lt;author&gt;Dennis, Vida&lt;/author&gt;&lt;author&gt;Singh, Shree Ram&lt;/author&gt;&lt;author&gt;Pillai, Shreekumar R.&lt;/author&gt;&lt;/authors&gt;&lt;/contributors&gt;&lt;titles&gt;&lt;title&gt;Future Prospects for Scaffolding Methods and Biomaterials in Skin Tissue Engineering: A Review&lt;/title&gt;&lt;secondary-title&gt;International Journal of Molecular Sciences&lt;/secondary-title&gt;&lt;/titles&gt;&lt;periodical&gt;&lt;full-title&gt;International Journal of Molecular Sciences&lt;/full-title&gt;&lt;/periodical&gt;&lt;pages&gt;1974&lt;/pages&gt;&lt;volume&gt;17&lt;/volume&gt;&lt;number&gt;12&lt;/number&gt;&lt;dates&gt;&lt;year&gt;2016&lt;/year&gt;&lt;pub-dates&gt;&lt;date&gt;11/25&amp;#xD;10/07/received&amp;#xD;11/22/accepted&lt;/date&gt;&lt;/pub-dates&gt;&lt;/dates&gt;&lt;publisher&gt;MDPI&lt;/publisher&gt;&lt;isbn&gt;1422-0067&lt;/isbn&gt;&lt;accession-num&gt;PMC5187774&lt;/accession-num&gt;&lt;urls&gt;&lt;related-urls&gt;&lt;url&gt;http://www.ncbi.nlm.nih.gov/pmc/articles/PMC5187774/&lt;/url&gt;&lt;/related-urls&gt;&lt;/urls&gt;&lt;electronic-resource-num&gt;10.3390/ijms17121974&lt;/electronic-resource-num&gt;&lt;remote-database-name&gt;PMC&lt;/remote-database-name&gt;&lt;/record&gt;&lt;/Cite&gt;&lt;/EndNote&gt;</w:instrText>
        </w:r>
        <w:r w:rsidR="00453533" w:rsidRPr="00733C41">
          <w:rPr>
            <w:rFonts w:cstheme="minorHAnsi"/>
            <w:sz w:val="18"/>
            <w:szCs w:val="18"/>
          </w:rPr>
          <w:fldChar w:fldCharType="separate"/>
        </w:r>
        <w:r w:rsidR="00453533" w:rsidRPr="00186711">
          <w:rPr>
            <w:rFonts w:cstheme="minorHAnsi"/>
            <w:noProof/>
            <w:sz w:val="18"/>
            <w:szCs w:val="18"/>
            <w:vertAlign w:val="superscript"/>
          </w:rPr>
          <w:t>18</w:t>
        </w:r>
        <w:r w:rsidR="00453533" w:rsidRPr="00733C41">
          <w:rPr>
            <w:rFonts w:cstheme="minorHAnsi"/>
            <w:sz w:val="18"/>
            <w:szCs w:val="18"/>
          </w:rPr>
          <w:fldChar w:fldCharType="end"/>
        </w:r>
      </w:hyperlink>
      <w:r w:rsidRPr="00733C41">
        <w:rPr>
          <w:rFonts w:cstheme="minorHAnsi"/>
          <w:sz w:val="18"/>
          <w:szCs w:val="18"/>
        </w:rPr>
        <w:t>.</w:t>
      </w:r>
    </w:p>
    <w:p w:rsidR="007A386F" w:rsidRPr="00060D00" w:rsidRDefault="007A386F" w:rsidP="004B318D">
      <w:pPr>
        <w:spacing w:after="0"/>
        <w:ind w:firstLine="284"/>
        <w:jc w:val="both"/>
        <w:rPr>
          <w:rFonts w:cstheme="minorHAnsi"/>
          <w:sz w:val="18"/>
          <w:szCs w:val="18"/>
        </w:rPr>
      </w:pPr>
      <w:r w:rsidRPr="00733C41">
        <w:rPr>
          <w:rFonts w:cstheme="minorHAnsi"/>
          <w:sz w:val="18"/>
          <w:szCs w:val="18"/>
        </w:rPr>
        <w:lastRenderedPageBreak/>
        <w:t xml:space="preserve">Layer-by-layer (LbL) technique is a quite simple technology to construct stable multilayer films by sequential adsorption of complementary multivalent molecules above a surface. The assembly of the different layers can be a result of covalent and/or noncovalent interactions, but, among the others, electrostatic driving forces have gained a key role </w:t>
      </w:r>
      <w:hyperlink w:anchor="_ENREF_19" w:tooltip="Borges, 2014 #36"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Borges&lt;/Author&gt;&lt;Year&gt;2014&lt;/Year&gt;&lt;RecNum&gt;36&lt;/RecNum&gt;&lt;DisplayText&gt;&lt;style face="superscript"&gt;19&lt;/style&gt;&lt;/DisplayText&gt;&lt;record&gt;&lt;rec-number&gt;36&lt;/rec-number&gt;&lt;foreign-keys&gt;&lt;key app="EN" db-id="2xt90ps9wz5vwre2vwnp5w0kar2etx9xv2sv"&gt;36&lt;/key&gt;&lt;/foreign-keys&gt;&lt;ref-type name="Journal Article"&gt;17&lt;/ref-type&gt;&lt;contributors&gt;&lt;authors&gt;&lt;author&gt;Borges, João&lt;/author&gt;&lt;author&gt;Mano, João F.&lt;/author&gt;&lt;/authors&gt;&lt;/contributors&gt;&lt;titles&gt;&lt;title&gt;Molecular Interactions Driving the Layer-by-Layer Assembly of Multilayers&lt;/title&gt;&lt;secondary-title&gt;Chemical Reviews&lt;/secondary-title&gt;&lt;/titles&gt;&lt;periodical&gt;&lt;full-title&gt;Chemical Reviews&lt;/full-title&gt;&lt;/periodical&gt;&lt;pages&gt;8883-8942&lt;/pages&gt;&lt;volume&gt;114&lt;/volume&gt;&lt;number&gt;18&lt;/number&gt;&lt;dates&gt;&lt;year&gt;2014&lt;/year&gt;&lt;pub-dates&gt;&lt;date&gt;2014/09/24&lt;/date&gt;&lt;/pub-dates&gt;&lt;/dates&gt;&lt;publisher&gt;American Chemical Society&lt;/publisher&gt;&lt;isbn&gt;0009-2665&lt;/isbn&gt;&lt;urls&gt;&lt;related-urls&gt;&lt;url&gt;http://dx.doi.org/10.1021/cr400531v&lt;/url&gt;&lt;/related-urls&gt;&lt;/urls&gt;&lt;electronic-resource-num&gt;10.1021/cr400531v&lt;/electronic-resource-num&gt;&lt;/record&gt;&lt;/Cite&gt;&lt;/EndNote&gt;</w:instrText>
        </w:r>
        <w:r w:rsidR="00453533" w:rsidRPr="00733C41">
          <w:rPr>
            <w:rFonts w:cstheme="minorHAnsi"/>
            <w:sz w:val="18"/>
            <w:szCs w:val="18"/>
          </w:rPr>
          <w:fldChar w:fldCharType="separate"/>
        </w:r>
        <w:r w:rsidR="00453533" w:rsidRPr="00186711">
          <w:rPr>
            <w:rFonts w:cstheme="minorHAnsi"/>
            <w:noProof/>
            <w:sz w:val="18"/>
            <w:szCs w:val="18"/>
            <w:vertAlign w:val="superscript"/>
          </w:rPr>
          <w:t>19</w:t>
        </w:r>
        <w:r w:rsidR="00453533" w:rsidRPr="00733C41">
          <w:rPr>
            <w:rFonts w:cstheme="minorHAnsi"/>
            <w:sz w:val="18"/>
            <w:szCs w:val="18"/>
          </w:rPr>
          <w:fldChar w:fldCharType="end"/>
        </w:r>
      </w:hyperlink>
      <w:r w:rsidRPr="00733C41">
        <w:rPr>
          <w:rFonts w:cstheme="minorHAnsi"/>
          <w:sz w:val="18"/>
          <w:szCs w:val="18"/>
        </w:rPr>
        <w:t xml:space="preserve">. LbL stands out from other methodologies by its versatility, cost-effectiveness, robustness, ability to integrate a wide range of organic and inorganic materials and finely control the multiscale architecture </w:t>
      </w:r>
      <w:hyperlink w:anchor="_ENREF_19" w:tooltip="Borges, 2014 #36" w:history="1">
        <w:r w:rsidR="00453533" w:rsidRPr="00733C41">
          <w:rPr>
            <w:rFonts w:cstheme="minorHAnsi"/>
            <w:sz w:val="18"/>
            <w:szCs w:val="18"/>
          </w:rPr>
          <w:fldChar w:fldCharType="begin">
            <w:fldData xml:space="preserve">PEVuZE5vdGU+PENpdGU+PEF1dGhvcj5Cb3JnZXM8L0F1dGhvcj48WWVhcj4yMDE0PC9ZZWFyPjxS
ZWNOdW0+MzY8L1JlY051bT48RGlzcGxheVRleHQ+PHN0eWxlIGZhY2U9InN1cGVyc2NyaXB0Ij4x
OS0yMTwvc3R5bGU+PC9EaXNwbGF5VGV4dD48cmVjb3JkPjxyZWMtbnVtYmVyPjM2PC9yZWMtbnVt
YmVyPjxmb3JlaWduLWtleXM+PGtleSBhcHA9IkVOIiBkYi1pZD0iMnh0OTBwczl3ejV2d3JlMnZ3
bnA1dzBrYXIyZXR4OXh2MnN2Ij4zNjwva2V5PjwvZm9yZWlnbi1rZXlzPjxyZWYtdHlwZSBuYW1l
PSJKb3VybmFsIEFydGljbGUiPjE3PC9yZWYtdHlwZT48Y29udHJpYnV0b3JzPjxhdXRob3JzPjxh
dXRob3I+Qm9yZ2VzLCBKb8OjbzwvYXV0aG9yPjxhdXRob3I+TWFubywgSm/Do28gRi48L2F1dGhv
cj48L2F1dGhvcnM+PC9jb250cmlidXRvcnM+PHRpdGxlcz48dGl0bGU+TW9sZWN1bGFyIEludGVy
YWN0aW9ucyBEcml2aW5nIHRoZSBMYXllci1ieS1MYXllciBBc3NlbWJseSBvZiBNdWx0aWxheWVy
czwvdGl0bGU+PHNlY29uZGFyeS10aXRsZT5DaGVtaWNhbCBSZXZpZXdzPC9zZWNvbmRhcnktdGl0
bGU+PC90aXRsZXM+PHBlcmlvZGljYWw+PGZ1bGwtdGl0bGU+Q2hlbWljYWwgUmV2aWV3czwvZnVs
bC10aXRsZT48L3BlcmlvZGljYWw+PHBhZ2VzPjg4ODMtODk0MjwvcGFnZXM+PHZvbHVtZT4xMTQ8
L3ZvbHVtZT48bnVtYmVyPjE4PC9udW1iZXI+PGRhdGVzPjx5ZWFyPjIwMTQ8L3llYXI+PHB1Yi1k
YXRlcz48ZGF0ZT4yMDE0LzA5LzI0PC9kYXRlPjwvcHViLWRhdGVzPjwvZGF0ZXM+PHB1Ymxpc2hl
cj5BbWVyaWNhbiBDaGVtaWNhbCBTb2NpZXR5PC9wdWJsaXNoZXI+PGlzYm4+MDAwOS0yNjY1PC9p
c2JuPjx1cmxzPjxyZWxhdGVkLXVybHM+PHVybD5odHRwOi8vZHguZG9pLm9yZy8xMC4xMDIxL2Ny
NDAwNTMxdjwvdXJsPjwvcmVsYXRlZC11cmxzPjwvdXJscz48ZWxlY3Ryb25pYy1yZXNvdXJjZS1u
dW0+MTAuMTAyMS9jcjQwMDUzMXY8L2VsZWN0cm9uaWMtcmVzb3VyY2UtbnVtPjwvcmVjb3JkPjwv
Q2l0ZT48Q2l0ZT48QXV0aG9yPkNvc3RhPC9BdXRob3I+PFllYXI+MjAxNDwvWWVhcj48UmVjTnVt
PjM1PC9SZWNOdW0+PHJlY29yZD48cmVjLW51bWJlcj4zNTwvcmVjLW51bWJlcj48Zm9yZWlnbi1r
ZXlzPjxrZXkgYXBwPSJFTiIgZGItaWQ9IjJ4dDkwcHM5d3o1dndyZTJ2d25wNXcwa2FyMmV0eDl4
djJzdiI+MzU8L2tleT48L2ZvcmVpZ24ta2V5cz48cmVmLXR5cGUgbmFtZT0iSm91cm5hbCBBcnRp
Y2xlIj4xNzwvcmVmLXR5cGU+PGNvbnRyaWJ1dG9ycz48YXV0aG9ycz48YXV0aG9yPkNvc3RhLCBS
dWkgUi48L2F1dGhvcj48YXV0aG9yPk1hbm8sIEpvYW8gRi48L2F1dGhvcj48L2F1dGhvcnM+PC9j
b250cmlidXRvcnM+PHRpdGxlcz48dGl0bGU+UG9seWVsZWN0cm9seXRlIG11bHRpbGF5ZXJlZCBh
c3NlbWJsaWVzIGluIGJpb21lZGljYWwgdGVjaG5vbG9naWVzPC90aXRsZT48c2Vjb25kYXJ5LXRp
dGxlPkNoZW1pY2FsIFNvY2lldHkgUmV2aWV3czwvc2Vjb25kYXJ5LXRpdGxlPjwvdGl0bGVzPjxw
ZXJpb2RpY2FsPjxmdWxsLXRpdGxlPkNoZW1pY2FsIFNvY2lldHkgUmV2aWV3czwvZnVsbC10aXRs
ZT48L3BlcmlvZGljYWw+PHBhZ2VzPjM0NTMtMzQ3OTwvcGFnZXM+PHZvbHVtZT40Mzwvdm9sdW1l
PjxudW1iZXI+MTA8L251bWJlcj48ZGF0ZXM+PHllYXI+MjAxNDwveWVhcj48L2RhdGVzPjxwdWJs
aXNoZXI+VGhlIFJveWFsIFNvY2lldHkgb2YgQ2hlbWlzdHJ5PC9wdWJsaXNoZXI+PGlzYm4+MDMw
Ni0wMDEyPC9pc2JuPjx3b3JrLXR5cGU+MTAuMTAzOS9DM0NTNjAzOTNIPC93b3JrLXR5cGU+PHVy
bHM+PHJlbGF0ZWQtdXJscz48dXJsPmh0dHA6Ly9keC5kb2kub3JnLzEwLjEwMzkvQzNDUzYwMzkz
SDwvdXJsPjwvcmVsYXRlZC11cmxzPjwvdXJscz48ZWxlY3Ryb25pYy1yZXNvdXJjZS1udW0+MTAu
MTAzOS9DM0NTNjAzOTNIPC9lbGVjdHJvbmljLXJlc291cmNlLW51bT48L3JlY29yZD48L0NpdGU+
PENpdGU+PEF1dGhvcj5SaWNoYXJkc29uPC9BdXRob3I+PFllYXI+MjAxNjwvWWVhcj48UmVjTnVt
PjE4MTwvUmVjTnVtPjxyZWNvcmQ+PHJlYy1udW1iZXI+MTgxPC9yZWMtbnVtYmVyPjxmb3JlaWdu
LWtleXM+PGtleSBhcHA9IkVOIiBkYi1pZD0iMnh0OTBwczl3ejV2d3JlMnZ3bnA1dzBrYXIyZXR4
OXh2MnN2Ij4xODE8L2tleT48L2ZvcmVpZ24ta2V5cz48cmVmLXR5cGUgbmFtZT0iSm91cm5hbCBB
cnRpY2xlIj4xNzwvcmVmLXR5cGU+PGNvbnRyaWJ1dG9ycz48YXV0aG9ycz48YXV0aG9yPlJpY2hh
cmRzb24sIEpvc2VwaCBKLjwvYXV0aG9yPjxhdXRob3I+Q3VpLCBKaXdlaTwvYXV0aG9yPjxhdXRo
b3I+QmrDtnJubWFsbSwgTWF0dGlhczwvYXV0aG9yPjxhdXRob3I+QnJhdW5nZXIsIEp1bGlhIEEu
PC9hdXRob3I+PGF1dGhvcj5FamltYSwgSGlyb3Rha2E8L2F1dGhvcj48YXV0aG9yPkNhcnVzbywg
RnJhbms8L2F1dGhvcj48L2F1dGhvcnM+PC9jb250cmlidXRvcnM+PHRpdGxlcz48dGl0bGU+SW5u
b3ZhdGlvbiBpbiBMYXllci1ieS1MYXllciBBc3NlbWJseTwvdGl0bGU+PHNlY29uZGFyeS10aXRs
ZT5DaGVtaWNhbCBSZXZpZXdzPC9zZWNvbmRhcnktdGl0bGU+PC90aXRsZXM+PHBlcmlvZGljYWw+
PGZ1bGwtdGl0bGU+Q2hlbWljYWwgUmV2aWV3czwvZnVsbC10aXRsZT48L3BlcmlvZGljYWw+PHBh
Z2VzPjE0ODI4LTE0ODY3PC9wYWdlcz48dm9sdW1lPjExNjwvdm9sdW1lPjxudW1iZXI+MjM8L251
bWJlcj48ZGF0ZXM+PHllYXI+MjAxNjwveWVhcj48cHViLWRhdGVzPjxkYXRlPjIwMTYvMTIvMTQ8
L2RhdGU+PC9wdWItZGF0ZXM+PC9kYXRlcz48cHVibGlzaGVyPkFtZXJpY2FuIENoZW1pY2FsIFNv
Y2lldHk8L3B1Ymxpc2hlcj48aXNibj4wMDA5LTI2NjU8L2lzYm4+PHVybHM+PHJlbGF0ZWQtdXJs
cz48dXJsPmh0dHBzOi8vZG9pLm9yZy8xMC4xMDIxL2Fjcy5jaGVtcmV2LjZiMDA2Mjc8L3VybD48
L3JlbGF0ZWQtdXJscz48L3VybHM+PGVsZWN0cm9uaWMtcmVzb3VyY2UtbnVtPjEwLjEwMjEvYWNz
LmNoZW1yZXYuNmIwMDYyNzwvZWxlY3Ryb25pYy1yZXNvdXJjZS1udW0+PC9yZWNvcmQ+PC9DaXRl
PjwvRW5kTm90ZT4A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Cb3JnZXM8L0F1dGhvcj48WWVhcj4yMDE0PC9ZZWFyPjxS
ZWNOdW0+MzY8L1JlY051bT48RGlzcGxheVRleHQ+PHN0eWxlIGZhY2U9InN1cGVyc2NyaXB0Ij4x
OS0yMTwvc3R5bGU+PC9EaXNwbGF5VGV4dD48cmVjb3JkPjxyZWMtbnVtYmVyPjM2PC9yZWMtbnVt
YmVyPjxmb3JlaWduLWtleXM+PGtleSBhcHA9IkVOIiBkYi1pZD0iMnh0OTBwczl3ejV2d3JlMnZ3
bnA1dzBrYXIyZXR4OXh2MnN2Ij4zNjwva2V5PjwvZm9yZWlnbi1rZXlzPjxyZWYtdHlwZSBuYW1l
PSJKb3VybmFsIEFydGljbGUiPjE3PC9yZWYtdHlwZT48Y29udHJpYnV0b3JzPjxhdXRob3JzPjxh
dXRob3I+Qm9yZ2VzLCBKb8OjbzwvYXV0aG9yPjxhdXRob3I+TWFubywgSm/Do28gRi48L2F1dGhv
cj48L2F1dGhvcnM+PC9jb250cmlidXRvcnM+PHRpdGxlcz48dGl0bGU+TW9sZWN1bGFyIEludGVy
YWN0aW9ucyBEcml2aW5nIHRoZSBMYXllci1ieS1MYXllciBBc3NlbWJseSBvZiBNdWx0aWxheWVy
czwvdGl0bGU+PHNlY29uZGFyeS10aXRsZT5DaGVtaWNhbCBSZXZpZXdzPC9zZWNvbmRhcnktdGl0
bGU+PC90aXRsZXM+PHBlcmlvZGljYWw+PGZ1bGwtdGl0bGU+Q2hlbWljYWwgUmV2aWV3czwvZnVs
bC10aXRsZT48L3BlcmlvZGljYWw+PHBhZ2VzPjg4ODMtODk0MjwvcGFnZXM+PHZvbHVtZT4xMTQ8
L3ZvbHVtZT48bnVtYmVyPjE4PC9udW1iZXI+PGRhdGVzPjx5ZWFyPjIwMTQ8L3llYXI+PHB1Yi1k
YXRlcz48ZGF0ZT4yMDE0LzA5LzI0PC9kYXRlPjwvcHViLWRhdGVzPjwvZGF0ZXM+PHB1Ymxpc2hl
cj5BbWVyaWNhbiBDaGVtaWNhbCBTb2NpZXR5PC9wdWJsaXNoZXI+PGlzYm4+MDAwOS0yNjY1PC9p
c2JuPjx1cmxzPjxyZWxhdGVkLXVybHM+PHVybD5odHRwOi8vZHguZG9pLm9yZy8xMC4xMDIxL2Ny
NDAwNTMxdjwvdXJsPjwvcmVsYXRlZC11cmxzPjwvdXJscz48ZWxlY3Ryb25pYy1yZXNvdXJjZS1u
dW0+MTAuMTAyMS9jcjQwMDUzMXY8L2VsZWN0cm9uaWMtcmVzb3VyY2UtbnVtPjwvcmVjb3JkPjwv
Q2l0ZT48Q2l0ZT48QXV0aG9yPkNvc3RhPC9BdXRob3I+PFllYXI+MjAxNDwvWWVhcj48UmVjTnVt
PjM1PC9SZWNOdW0+PHJlY29yZD48cmVjLW51bWJlcj4zNTwvcmVjLW51bWJlcj48Zm9yZWlnbi1r
ZXlzPjxrZXkgYXBwPSJFTiIgZGItaWQ9IjJ4dDkwcHM5d3o1dndyZTJ2d25wNXcwa2FyMmV0eDl4
djJzdiI+MzU8L2tleT48L2ZvcmVpZ24ta2V5cz48cmVmLXR5cGUgbmFtZT0iSm91cm5hbCBBcnRp
Y2xlIj4xNzwvcmVmLXR5cGU+PGNvbnRyaWJ1dG9ycz48YXV0aG9ycz48YXV0aG9yPkNvc3RhLCBS
dWkgUi48L2F1dGhvcj48YXV0aG9yPk1hbm8sIEpvYW8gRi48L2F1dGhvcj48L2F1dGhvcnM+PC9j
b250cmlidXRvcnM+PHRpdGxlcz48dGl0bGU+UG9seWVsZWN0cm9seXRlIG11bHRpbGF5ZXJlZCBh
c3NlbWJsaWVzIGluIGJpb21lZGljYWwgdGVjaG5vbG9naWVzPC90aXRsZT48c2Vjb25kYXJ5LXRp
dGxlPkNoZW1pY2FsIFNvY2lldHkgUmV2aWV3czwvc2Vjb25kYXJ5LXRpdGxlPjwvdGl0bGVzPjxw
ZXJpb2RpY2FsPjxmdWxsLXRpdGxlPkNoZW1pY2FsIFNvY2lldHkgUmV2aWV3czwvZnVsbC10aXRs
ZT48L3BlcmlvZGljYWw+PHBhZ2VzPjM0NTMtMzQ3OTwvcGFnZXM+PHZvbHVtZT40Mzwvdm9sdW1l
PjxudW1iZXI+MTA8L251bWJlcj48ZGF0ZXM+PHllYXI+MjAxNDwveWVhcj48L2RhdGVzPjxwdWJs
aXNoZXI+VGhlIFJveWFsIFNvY2lldHkgb2YgQ2hlbWlzdHJ5PC9wdWJsaXNoZXI+PGlzYm4+MDMw
Ni0wMDEyPC9pc2JuPjx3b3JrLXR5cGU+MTAuMTAzOS9DM0NTNjAzOTNIPC93b3JrLXR5cGU+PHVy
bHM+PHJlbGF0ZWQtdXJscz48dXJsPmh0dHA6Ly9keC5kb2kub3JnLzEwLjEwMzkvQzNDUzYwMzkz
SDwvdXJsPjwvcmVsYXRlZC11cmxzPjwvdXJscz48ZWxlY3Ryb25pYy1yZXNvdXJjZS1udW0+MTAu
MTAzOS9DM0NTNjAzOTNIPC9lbGVjdHJvbmljLXJlc291cmNlLW51bT48L3JlY29yZD48L0NpdGU+
PENpdGU+PEF1dGhvcj5SaWNoYXJkc29uPC9BdXRob3I+PFllYXI+MjAxNjwvWWVhcj48UmVjTnVt
PjE4MTwvUmVjTnVtPjxyZWNvcmQ+PHJlYy1udW1iZXI+MTgxPC9yZWMtbnVtYmVyPjxmb3JlaWdu
LWtleXM+PGtleSBhcHA9IkVOIiBkYi1pZD0iMnh0OTBwczl3ejV2d3JlMnZ3bnA1dzBrYXIyZXR4
OXh2MnN2Ij4xODE8L2tleT48L2ZvcmVpZ24ta2V5cz48cmVmLXR5cGUgbmFtZT0iSm91cm5hbCBB
cnRpY2xlIj4xNzwvcmVmLXR5cGU+PGNvbnRyaWJ1dG9ycz48YXV0aG9ycz48YXV0aG9yPlJpY2hh
cmRzb24sIEpvc2VwaCBKLjwvYXV0aG9yPjxhdXRob3I+Q3VpLCBKaXdlaTwvYXV0aG9yPjxhdXRo
b3I+QmrDtnJubWFsbSwgTWF0dGlhczwvYXV0aG9yPjxhdXRob3I+QnJhdW5nZXIsIEp1bGlhIEEu
PC9hdXRob3I+PGF1dGhvcj5FamltYSwgSGlyb3Rha2E8L2F1dGhvcj48YXV0aG9yPkNhcnVzbywg
RnJhbms8L2F1dGhvcj48L2F1dGhvcnM+PC9jb250cmlidXRvcnM+PHRpdGxlcz48dGl0bGU+SW5u
b3ZhdGlvbiBpbiBMYXllci1ieS1MYXllciBBc3NlbWJseTwvdGl0bGU+PHNlY29uZGFyeS10aXRs
ZT5DaGVtaWNhbCBSZXZpZXdzPC9zZWNvbmRhcnktdGl0bGU+PC90aXRsZXM+PHBlcmlvZGljYWw+
PGZ1bGwtdGl0bGU+Q2hlbWljYWwgUmV2aWV3czwvZnVsbC10aXRsZT48L3BlcmlvZGljYWw+PHBh
Z2VzPjE0ODI4LTE0ODY3PC9wYWdlcz48dm9sdW1lPjExNjwvdm9sdW1lPjxudW1iZXI+MjM8L251
bWJlcj48ZGF0ZXM+PHllYXI+MjAxNjwveWVhcj48cHViLWRhdGVzPjxkYXRlPjIwMTYvMTIvMTQ8
L2RhdGU+PC9wdWItZGF0ZXM+PC9kYXRlcz48cHVibGlzaGVyPkFtZXJpY2FuIENoZW1pY2FsIFNv
Y2lldHk8L3B1Ymxpc2hlcj48aXNibj4wMDA5LTI2NjU8L2lzYm4+PHVybHM+PHJlbGF0ZWQtdXJs
cz48dXJsPmh0dHBzOi8vZG9pLm9yZy8xMC4xMDIxL2Fjcy5jaGVtcmV2LjZiMDA2Mjc8L3VybD48
L3JlbGF0ZWQtdXJscz48L3VybHM+PGVsZWN0cm9uaWMtcmVzb3VyY2UtbnVtPjEwLjEwMjEvYWNz
LmNoZW1yZXYuNmIwMDYyNzwvZWxlY3Ryb25pYy1yZXNvdXJjZS1udW0+PC9yZWNvcmQ+PC9DaXRl
PjwvRW5kTm90ZT4A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186711">
          <w:rPr>
            <w:rFonts w:cstheme="minorHAnsi"/>
            <w:noProof/>
            <w:sz w:val="18"/>
            <w:szCs w:val="18"/>
            <w:vertAlign w:val="superscript"/>
          </w:rPr>
          <w:t>19-21</w:t>
        </w:r>
        <w:r w:rsidR="00453533" w:rsidRPr="00733C41">
          <w:rPr>
            <w:rFonts w:cstheme="minorHAnsi"/>
            <w:sz w:val="18"/>
            <w:szCs w:val="18"/>
          </w:rPr>
          <w:fldChar w:fldCharType="end"/>
        </w:r>
      </w:hyperlink>
      <w:r w:rsidRPr="00733C41">
        <w:rPr>
          <w:rFonts w:cstheme="minorHAnsi"/>
          <w:sz w:val="18"/>
          <w:szCs w:val="18"/>
        </w:rPr>
        <w:t xml:space="preserve">. For instance, Guthrie K. M. </w:t>
      </w:r>
      <w:r w:rsidRPr="00733C41">
        <w:rPr>
          <w:rFonts w:cstheme="minorHAnsi"/>
          <w:i/>
          <w:sz w:val="18"/>
          <w:szCs w:val="18"/>
        </w:rPr>
        <w:t>et al.</w:t>
      </w:r>
      <w:r w:rsidRPr="00733C41">
        <w:rPr>
          <w:rFonts w:cstheme="minorHAnsi"/>
          <w:sz w:val="18"/>
          <w:szCs w:val="18"/>
        </w:rPr>
        <w:t xml:space="preserve"> </w:t>
      </w:r>
      <w:hyperlink w:anchor="_ENREF_22" w:tooltip="Guthrie, 2013 #37"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Guthrie&lt;/Author&gt;&lt;Year&gt;2013&lt;/Year&gt;&lt;RecNum&gt;37&lt;/RecNum&gt;&lt;DisplayText&gt;&lt;style face="superscript"&gt;22&lt;/style&gt;&lt;/DisplayText&gt;&lt;record&gt;&lt;rec-number&gt;37&lt;/rec-number&gt;&lt;foreign-keys&gt;&lt;key app="EN" db-id="2xt90ps9wz5vwre2vwnp5w0kar2etx9xv2sv"&gt;37&lt;/key&gt;&lt;/foreign-keys&gt;&lt;ref-type name="Journal Article"&gt;17&lt;/ref-type&gt;&lt;contributors&gt;&lt;authors&gt;&lt;author&gt;Guthrie, Kathleen M.&lt;/author&gt;&lt;author&gt;Agarwal, Ankit&lt;/author&gt;&lt;author&gt;Teixeira, Leandro B. C.&lt;/author&gt;&lt;author&gt;Dubielzig, Richard R.&lt;/author&gt;&lt;author&gt;Abbott, Nicholas L.&lt;/author&gt;&lt;author&gt;Murphy, Christopher J.&lt;/author&gt;&lt;author&gt;Singh, Harpreet&lt;/author&gt;&lt;author&gt;McAnulty, Jonathan F.&lt;/author&gt;&lt;author&gt;Schurr, Michael J.&lt;/author&gt;&lt;/authors&gt;&lt;/contributors&gt;&lt;titles&gt;&lt;title&gt;Integration of silver nanoparticle-impregnated polyelectrolyte multilayers into murine splinted cutaneous wound beds&lt;/title&gt;&lt;secondary-title&gt;Journal of burn care &amp;amp; research : official publication of the American Burn Association&lt;/secondary-title&gt;&lt;/titles&gt;&lt;periodical&gt;&lt;full-title&gt;Journal of burn care &amp;amp; research : official publication of the American Burn Association&lt;/full-title&gt;&lt;/periodical&gt;&lt;pages&gt;e359-e367&lt;/pages&gt;&lt;volume&gt;34&lt;/volume&gt;&lt;number&gt;6&lt;/number&gt;&lt;dates&gt;&lt;year&gt;2013&lt;/year&gt;&lt;pub-dates&gt;&lt;date&gt;Nov-Dec&lt;/date&gt;&lt;/pub-dates&gt;&lt;/dates&gt;&lt;isbn&gt;1559-047X&amp;#xD;1559-0488&lt;/isbn&gt;&lt;accession-num&gt;PMC4609547&lt;/accession-num&gt;&lt;urls&gt;&lt;related-urls&gt;&lt;url&gt;http://www.ncbi.nlm.nih.gov/pmc/articles/PMC4609547/&lt;/url&gt;&lt;/related-urls&gt;&lt;/urls&gt;&lt;electronic-resource-num&gt;10.1097/BCR.0b013e31827e7ef9&lt;/electronic-resource-num&gt;&lt;remote-database-name&gt;PMC&lt;/remote-database-name&gt;&lt;/record&gt;&lt;/Cite&gt;&lt;/EndNote&gt;</w:instrText>
        </w:r>
        <w:r w:rsidR="00453533" w:rsidRPr="00733C41">
          <w:rPr>
            <w:rFonts w:cstheme="minorHAnsi"/>
            <w:sz w:val="18"/>
            <w:szCs w:val="18"/>
          </w:rPr>
          <w:fldChar w:fldCharType="separate"/>
        </w:r>
        <w:r w:rsidR="00453533" w:rsidRPr="00186711">
          <w:rPr>
            <w:rFonts w:cstheme="minorHAnsi"/>
            <w:noProof/>
            <w:sz w:val="18"/>
            <w:szCs w:val="18"/>
            <w:vertAlign w:val="superscript"/>
          </w:rPr>
          <w:t>22</w:t>
        </w:r>
        <w:r w:rsidR="00453533" w:rsidRPr="00733C41">
          <w:rPr>
            <w:rFonts w:cstheme="minorHAnsi"/>
            <w:sz w:val="18"/>
            <w:szCs w:val="18"/>
          </w:rPr>
          <w:fldChar w:fldCharType="end"/>
        </w:r>
      </w:hyperlink>
      <w:r w:rsidRPr="00733C41">
        <w:rPr>
          <w:rFonts w:cstheme="minorHAnsi"/>
          <w:sz w:val="18"/>
          <w:szCs w:val="18"/>
        </w:rPr>
        <w:t xml:space="preserve"> incorporated silver nanoparticles within polyelectrolyte multilayers, constructed above elastomeric poly(dimethylsiloxane) (PDMS) sheets, to apply to the wounds beds of normal and diabetic mice and proved the feasibility of LbL-based substrates to improve wound healing. LBL films can be assembled in any type of substrate (regardless of size, shape or even surface geometry) and in certain occasions the template can be removed to generate a </w:t>
      </w:r>
      <w:r w:rsidRPr="00060D00">
        <w:rPr>
          <w:rFonts w:cstheme="minorHAnsi"/>
          <w:sz w:val="18"/>
          <w:szCs w:val="18"/>
        </w:rPr>
        <w:t xml:space="preserve">multilayer film that may retain the shape of the underlying substrate without the need of their physical support when implanted </w:t>
      </w:r>
      <w:hyperlink w:anchor="_ENREF_23" w:tooltip="Picart, 2014 #167"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Picart&lt;/Author&gt;&lt;Year&gt;2014&lt;/Year&gt;&lt;RecNum&gt;167&lt;/RecNum&gt;&lt;DisplayText&gt;&lt;style face="superscript"&gt;23&lt;/style&gt;&lt;/DisplayText&gt;&lt;record&gt;&lt;rec-number&gt;167&lt;/rec-number&gt;&lt;foreign-keys&gt;&lt;key app="EN" db-id="2xt90ps9wz5vwre2vwnp5w0kar2etx9xv2sv"&gt;167&lt;/key&gt;&lt;/foreign-keys&gt;&lt;ref-type name="Book"&gt;6&lt;/ref-type&gt;&lt;contributors&gt;&lt;authors&gt;&lt;author&gt;Picart, C.&lt;/author&gt;&lt;author&gt;Caruso, F.&lt;/author&gt;&lt;author&gt;Voegel, J.C.&lt;/author&gt;&lt;author&gt;Decher, G.&lt;/author&gt;&lt;/authors&gt;&lt;/contributors&gt;&lt;titles&gt;&lt;title&gt;Layer-by-Layer Films for Biomedical Applications&lt;/title&gt;&lt;/titles&gt;&lt;dates&gt;&lt;year&gt;2014&lt;/year&gt;&lt;/dates&gt;&lt;publisher&gt;Wiley&lt;/publisher&gt;&lt;isbn&gt;9783527675883&lt;/isbn&gt;&lt;urls&gt;&lt;related-urls&gt;&lt;url&gt;https://books.google.at/books?id=0T_vBQAAQBAJ&lt;/url&gt;&lt;/related-urls&gt;&lt;/urls&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23</w:t>
        </w:r>
        <w:r w:rsidR="00453533" w:rsidRPr="00060D00">
          <w:rPr>
            <w:rFonts w:cstheme="minorHAnsi"/>
            <w:sz w:val="18"/>
            <w:szCs w:val="18"/>
          </w:rPr>
          <w:fldChar w:fldCharType="end"/>
        </w:r>
      </w:hyperlink>
      <w:r w:rsidRPr="00060D00">
        <w:rPr>
          <w:rFonts w:cstheme="minorHAnsi"/>
          <w:sz w:val="18"/>
          <w:szCs w:val="18"/>
        </w:rPr>
        <w:t xml:space="preserve">. In this sense, more than coatings LbL methodology can render free-template materials like capsules </w:t>
      </w:r>
      <w:hyperlink w:anchor="_ENREF_24" w:tooltip="Correia, 2016 #168"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Correia&lt;/Author&gt;&lt;Year&gt;2016&lt;/Year&gt;&lt;RecNum&gt;168&lt;/RecNum&gt;&lt;DisplayText&gt;&lt;style face="superscript"&gt;24&lt;/style&gt;&lt;/DisplayText&gt;&lt;record&gt;&lt;rec-number&gt;168&lt;/rec-number&gt;&lt;foreign-keys&gt;&lt;key app="EN" db-id="2xt90ps9wz5vwre2vwnp5w0kar2etx9xv2sv"&gt;168&lt;/key&gt;&lt;/foreign-keys&gt;&lt;ref-type name="Journal Article"&gt;17&lt;/ref-type&gt;&lt;contributors&gt;&lt;authors&gt;&lt;author&gt;Correia, Clara R.&lt;/author&gt;&lt;author&gt;Pirraco, Rogério P.&lt;/author&gt;&lt;author&gt;Cerqueira, Mariana T.&lt;/author&gt;&lt;author&gt;Marques, Alexandra P.&lt;/author&gt;&lt;author&gt;Reis, Rui L.&lt;/author&gt;&lt;author&gt;Mano, João F.&lt;/author&gt;&lt;/authors&gt;&lt;/contributors&gt;&lt;titles&gt;&lt;title&gt;Semipermeable Capsules Wrapping a Multifunctional and Self-regulated Co-culture Microenvironment for Osteogenic Differentiation&lt;/title&gt;&lt;secondary-title&gt;Scientific Reports&lt;/secondary-title&gt;&lt;/titles&gt;&lt;periodical&gt;&lt;full-title&gt;Scientific Reports&lt;/full-title&gt;&lt;/periodical&gt;&lt;pages&gt;21883&lt;/pages&gt;&lt;volume&gt;6&lt;/volume&gt;&lt;dates&gt;&lt;year&gt;2016&lt;/year&gt;&lt;pub-dates&gt;&lt;date&gt;02/24/online&lt;/date&gt;&lt;/pub-dates&gt;&lt;/dates&gt;&lt;publisher&gt;The Author(s)&lt;/publisher&gt;&lt;work-type&gt;Article&lt;/work-type&gt;&lt;urls&gt;&lt;related-urls&gt;&lt;url&gt;http://dx.doi.org/10.1038/srep21883&lt;/url&gt;&lt;/related-urls&gt;&lt;/urls&gt;&lt;electronic-resource-num&gt;10.1038/srep21883&amp;#xD;https://www.nature.com/articles/srep21883#supplementary-information&lt;/electronic-resource-num&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24</w:t>
        </w:r>
        <w:r w:rsidR="00453533" w:rsidRPr="00060D00">
          <w:rPr>
            <w:rFonts w:cstheme="minorHAnsi"/>
            <w:sz w:val="18"/>
            <w:szCs w:val="18"/>
          </w:rPr>
          <w:fldChar w:fldCharType="end"/>
        </w:r>
      </w:hyperlink>
      <w:r w:rsidRPr="00060D00">
        <w:rPr>
          <w:rFonts w:cstheme="minorHAnsi"/>
          <w:sz w:val="18"/>
          <w:szCs w:val="18"/>
        </w:rPr>
        <w:t xml:space="preserve">, compartmentalized </w:t>
      </w:r>
      <w:hyperlink w:anchor="_ENREF_25" w:tooltip="Kulygin, 2010 #169"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Kulygin&lt;/Author&gt;&lt;Year&gt;2010&lt;/Year&gt;&lt;RecNum&gt;169&lt;/RecNum&gt;&lt;DisplayText&gt;&lt;style face="superscript"&gt;25&lt;/style&gt;&lt;/DisplayText&gt;&lt;record&gt;&lt;rec-number&gt;169&lt;/rec-number&gt;&lt;foreign-keys&gt;&lt;key app="EN" db-id="2xt90ps9wz5vwre2vwnp5w0kar2etx9xv2sv"&gt;169&lt;/key&gt;&lt;/foreign-keys&gt;&lt;ref-type name="Journal Article"&gt;17&lt;/ref-type&gt;&lt;contributors&gt;&lt;authors&gt;&lt;author&gt;Kulygin, O.&lt;/author&gt;&lt;author&gt;Price, A. D.&lt;/author&gt;&lt;author&gt;Chong, S. F.&lt;/author&gt;&lt;author&gt;Stadler, B.&lt;/author&gt;&lt;author&gt;Zelikin, A. N.&lt;/author&gt;&lt;author&gt;Caruso, F.&lt;/author&gt;&lt;/authors&gt;&lt;/contributors&gt;&lt;auth-address&gt;Centre for Nanoscience and Nanotechnology Department of Chemical and Biomolecular Engineering The University of Melbourne Parkville, Victoria, Australia.&lt;/auth-address&gt;&lt;titles&gt;&lt;title&gt;Subcompartmentalized polymer hydrogel capsules with selectively degradable carriers and subunits&lt;/title&gt;&lt;secondary-title&gt;Small&lt;/secondary-title&gt;&lt;alt-title&gt;Small (Weinheim an der Bergstrasse, Germany)&lt;/alt-title&gt;&lt;/titles&gt;&lt;periodical&gt;&lt;full-title&gt;Small&lt;/full-title&gt;&lt;/periodical&gt;&lt;pages&gt;1558-64&lt;/pages&gt;&lt;volume&gt;6&lt;/volume&gt;&lt;number&gt;14&lt;/number&gt;&lt;edition&gt;2010/06/26&lt;/edition&gt;&lt;keywords&gt;&lt;keyword&gt;Biocatalysis&lt;/keyword&gt;&lt;keyword&gt;*Drug Carriers&lt;/keyword&gt;&lt;keyword&gt;Hydrogels/*chemistry&lt;/keyword&gt;&lt;keyword&gt;Microscopy, Electron, Transmission&lt;/keyword&gt;&lt;keyword&gt;Polymethacrylic Acids/*chemistry&lt;/keyword&gt;&lt;keyword&gt;Polyvinyls/*chemistry&lt;/keyword&gt;&lt;keyword&gt;Pyrrolidines/*chemistry&lt;/keyword&gt;&lt;/keywords&gt;&lt;dates&gt;&lt;year&gt;2010&lt;/year&gt;&lt;pub-dates&gt;&lt;date&gt;Jul 19&lt;/date&gt;&lt;/pub-dates&gt;&lt;/dates&gt;&lt;isbn&gt;1613-6810&lt;/isbn&gt;&lt;accession-num&gt;20578114&lt;/accession-num&gt;&lt;urls&gt;&lt;/urls&gt;&lt;electronic-resource-num&gt;10.1002/smll.201000453&lt;/electronic-resource-num&gt;&lt;remote-database-provider&gt;Nlm&lt;/remote-database-provider&gt;&lt;language&gt;eng&lt;/language&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25</w:t>
        </w:r>
        <w:r w:rsidR="00453533" w:rsidRPr="00060D00">
          <w:rPr>
            <w:rFonts w:cstheme="minorHAnsi"/>
            <w:sz w:val="18"/>
            <w:szCs w:val="18"/>
          </w:rPr>
          <w:fldChar w:fldCharType="end"/>
        </w:r>
      </w:hyperlink>
      <w:r w:rsidRPr="00060D00">
        <w:rPr>
          <w:rFonts w:cstheme="minorHAnsi"/>
          <w:sz w:val="18"/>
          <w:szCs w:val="18"/>
          <w:lang w:val="pt-PT"/>
        </w:rPr>
        <w:t xml:space="preserve"> </w:t>
      </w:r>
      <w:r w:rsidRPr="00060D00">
        <w:rPr>
          <w:rFonts w:cstheme="minorHAnsi"/>
          <w:sz w:val="18"/>
          <w:szCs w:val="18"/>
        </w:rPr>
        <w:t>and</w:t>
      </w:r>
      <w:r w:rsidRPr="00060D00">
        <w:rPr>
          <w:rFonts w:cstheme="minorHAnsi"/>
          <w:sz w:val="18"/>
          <w:szCs w:val="18"/>
          <w:lang w:val="pt-PT"/>
        </w:rPr>
        <w:t xml:space="preserve"> tubular </w:t>
      </w:r>
      <w:hyperlink w:anchor="_ENREF_26" w:tooltip="Silva, 2014 #81"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Silva&lt;/Author&gt;&lt;Year&gt;2014&lt;/Year&gt;&lt;RecNum&gt;81&lt;/RecNum&gt;&lt;DisplayText&gt;&lt;style face="superscript"&gt;26&lt;/style&gt;&lt;/DisplayText&gt;&lt;record&gt;&lt;rec-number&gt;81&lt;/rec-number&gt;&lt;foreign-keys&gt;&lt;key app="EN" db-id="2xt90ps9wz5vwre2vwnp5w0kar2etx9xv2sv"&gt;81&lt;/key&gt;&lt;/foreign-keys&gt;&lt;ref-type name="Journal Article"&gt;17&lt;/ref-type&gt;&lt;contributors&gt;&lt;authors&gt;&lt;author&gt;Silva, J.M.&lt;/author&gt;&lt;author&gt;Duarte, A.R.C.&lt;/author&gt;&lt;author&gt;Custódio, C.A.&lt;/author&gt;&lt;author&gt;Sher, P.&lt;/author&gt;&lt;author&gt;Neto, A.I.&lt;/author&gt;&lt;author&gt;Pinho, A.C.M.&lt;/author&gt;&lt;author&gt;Fonseca, J.&lt;/author&gt;&lt;author&gt;Reis, R.L.&lt;/author&gt;&lt;author&gt;Mano, J.F.&lt;/author&gt;&lt;/authors&gt;&lt;/contributors&gt;&lt;titles&gt;&lt;title&gt;Nanostructured Hollow Tubes Based on Chitosan and Alginate Multilayers&lt;/title&gt;&lt;secondary-title&gt;Advanced Healthcare Materials&lt;/secondary-title&gt;&lt;/titles&gt;&lt;periodical&gt;&lt;full-title&gt;Adv Healthc Mater&lt;/full-title&gt;&lt;abbr-1&gt;Advanced healthcare materials&lt;/abbr-1&gt;&lt;/periodical&gt;&lt;pages&gt;433-440&lt;/pages&gt;&lt;volume&gt;3&lt;/volume&gt;&lt;number&gt;3&lt;/number&gt;&lt;keywords&gt;&lt;keyword&gt;layer-by-layer&lt;/keyword&gt;&lt;keyword&gt;chitosan&lt;/keyword&gt;&lt;keyword&gt;alginate&lt;/keyword&gt;&lt;keyword&gt;tubular structures&lt;/keyword&gt;&lt;keyword&gt;tissue engineering&lt;/keyword&gt;&lt;/keywords&gt;&lt;dates&gt;&lt;year&gt;2014&lt;/year&gt;&lt;/dates&gt;&lt;isbn&gt;2192-2659&lt;/isbn&gt;&lt;urls&gt;&lt;related-urls&gt;&lt;url&gt;http://dx.doi.org/10.1002/adhm.201300265&lt;/url&gt;&lt;/related-urls&gt;&lt;/urls&gt;&lt;electronic-resource-num&gt;10.1002/adhm.201300265&lt;/electronic-resource-num&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26</w:t>
        </w:r>
        <w:r w:rsidR="00453533" w:rsidRPr="00060D00">
          <w:rPr>
            <w:rFonts w:cstheme="minorHAnsi"/>
            <w:sz w:val="18"/>
            <w:szCs w:val="18"/>
          </w:rPr>
          <w:fldChar w:fldCharType="end"/>
        </w:r>
      </w:hyperlink>
      <w:r w:rsidRPr="00060D00">
        <w:rPr>
          <w:rFonts w:cstheme="minorHAnsi"/>
          <w:sz w:val="18"/>
          <w:szCs w:val="18"/>
          <w:lang w:val="pt-PT"/>
        </w:rPr>
        <w:t xml:space="preserve"> </w:t>
      </w:r>
      <w:r w:rsidRPr="00060D00">
        <w:rPr>
          <w:rFonts w:cstheme="minorHAnsi"/>
          <w:sz w:val="18"/>
          <w:szCs w:val="18"/>
        </w:rPr>
        <w:t>structures or even freestanding membranes</w:t>
      </w:r>
      <w:r w:rsidRPr="00060D00">
        <w:rPr>
          <w:rFonts w:cstheme="minorHAnsi"/>
          <w:sz w:val="18"/>
          <w:szCs w:val="18"/>
          <w:lang w:val="pt-PT"/>
        </w:rPr>
        <w:t xml:space="preserve"> </w:t>
      </w:r>
      <w:r w:rsidRPr="00060D00">
        <w:rPr>
          <w:rFonts w:cstheme="minorHAnsi"/>
          <w:sz w:val="18"/>
          <w:szCs w:val="18"/>
        </w:rPr>
        <w:fldChar w:fldCharType="begin"/>
      </w:r>
      <w:r w:rsidR="00186711" w:rsidRPr="00060D00">
        <w:rPr>
          <w:rFonts w:cstheme="minorHAnsi"/>
          <w:sz w:val="18"/>
          <w:szCs w:val="18"/>
        </w:rPr>
        <w:instrText xml:space="preserve"> ADDIN EN.CITE &lt;EndNote&gt;&lt;Cite&gt;&lt;Author&gt;Caridade&lt;/Author&gt;&lt;Year&gt;2013&lt;/Year&gt;&lt;RecNum&gt;59&lt;/RecNum&gt;&lt;DisplayText&gt;&lt;style face="superscript"&gt;27, 28&lt;/style&gt;&lt;/DisplayText&gt;&lt;record&gt;&lt;rec-number&gt;59&lt;/rec-number&gt;&lt;foreign-keys&gt;&lt;key app="EN" db-id="2xt90ps9wz5vwre2vwnp5w0kar2etx9xv2sv"&gt;59&lt;/key&gt;&lt;/foreign-keys&gt;&lt;ref-type name="Journal Article"&gt;17&lt;/ref-type&gt;&lt;contributors&gt;&lt;authors&gt;&lt;author&gt;Caridade, Sofia G.&lt;/author&gt;&lt;author&gt;Monge, Claire&lt;/author&gt;&lt;author&gt;Gilde, Flora&lt;/author&gt;&lt;author&gt;Boudou, Thomas&lt;/author&gt;&lt;author&gt;Mano, João F.&lt;/author&gt;&lt;author&gt;Picart, Catherine&lt;/author&gt;&lt;/authors&gt;&lt;/contributors&gt;&lt;titles&gt;&lt;title&gt;Free-Standing Polyelectrolyte Membranes Made of Chitosan and Alginate&lt;/title&gt;&lt;secondary-title&gt;Biomacromolecules&lt;/secondary-title&gt;&lt;/titles&gt;&lt;periodical&gt;&lt;full-title&gt;Biomacromolecules&lt;/full-title&gt;&lt;/periodical&gt;&lt;pages&gt;1653–1660&lt;/pages&gt;&lt;volume&gt;14&lt;/volume&gt;&lt;number&gt;5&lt;/number&gt;&lt;dates&gt;&lt;year&gt;2013&lt;/year&gt;&lt;/dates&gt;&lt;urls&gt;&lt;/urls&gt;&lt;/record&gt;&lt;/Cite&gt;&lt;Cite&gt;&lt;Author&gt;Silva&lt;/Author&gt;&lt;Year&gt;2014&lt;/Year&gt;&lt;RecNum&gt;93&lt;/RecNum&gt;&lt;record&gt;&lt;rec-number&gt;93&lt;/rec-number&gt;&lt;foreign-keys&gt;&lt;key app="EN" db-id="2xt90ps9wz5vwre2vwnp5w0kar2etx9xv2sv"&gt;93&lt;/key&gt;&lt;/foreign-keys&gt;&lt;ref-type name="Journal Article"&gt;17&lt;/ref-type&gt;&lt;contributors&gt;&lt;authors&gt;&lt;author&gt;Silva, J.M.&lt;/author&gt;&lt;author&gt;Duarte, A.R.&lt;/author&gt;&lt;author&gt;Caridade, S.G.&lt;/author&gt;&lt;author&gt;Picart, C.&lt;/author&gt;&lt;author&gt;Reis, R.L.&lt;/author&gt;&lt;author&gt;Mano, J.F.&lt;/author&gt;&lt;/authors&gt;&lt;/contributors&gt;&lt;titles&gt;&lt;title&gt;Tailored Freestanding Multilayered Membranes Based on Chitosan and Alginate&lt;/title&gt;&lt;secondary-title&gt;Biomacromolecules&lt;/secondary-title&gt;&lt;/titles&gt;&lt;periodical&gt;&lt;full-title&gt;Biomacromolecules&lt;/full-title&gt;&lt;/periodical&gt;&lt;pages&gt;3817-3826&lt;/pages&gt;&lt;volume&gt;15&lt;/volume&gt;&lt;number&gt;10&lt;/number&gt;&lt;dates&gt;&lt;year&gt;2014&lt;/year&gt;&lt;/dates&gt;&lt;urls&gt;&lt;/urls&gt;&lt;/record&gt;&lt;/Cite&gt;&lt;/EndNote&gt;</w:instrText>
      </w:r>
      <w:r w:rsidRPr="00060D00">
        <w:rPr>
          <w:rFonts w:cstheme="minorHAnsi"/>
          <w:sz w:val="18"/>
          <w:szCs w:val="18"/>
        </w:rPr>
        <w:fldChar w:fldCharType="separate"/>
      </w:r>
      <w:hyperlink w:anchor="_ENREF_27" w:tooltip="Caridade, 2013 #59" w:history="1">
        <w:r w:rsidR="00453533" w:rsidRPr="00060D00">
          <w:rPr>
            <w:rFonts w:cstheme="minorHAnsi"/>
            <w:noProof/>
            <w:sz w:val="18"/>
            <w:szCs w:val="18"/>
            <w:vertAlign w:val="superscript"/>
          </w:rPr>
          <w:t>27</w:t>
        </w:r>
      </w:hyperlink>
      <w:r w:rsidR="00186711" w:rsidRPr="00060D00">
        <w:rPr>
          <w:rFonts w:cstheme="minorHAnsi"/>
          <w:noProof/>
          <w:sz w:val="18"/>
          <w:szCs w:val="18"/>
          <w:vertAlign w:val="superscript"/>
        </w:rPr>
        <w:t xml:space="preserve">, </w:t>
      </w:r>
      <w:hyperlink w:anchor="_ENREF_28" w:tooltip="Silva, 2014 #93" w:history="1">
        <w:r w:rsidR="00453533" w:rsidRPr="00060D00">
          <w:rPr>
            <w:rFonts w:cstheme="minorHAnsi"/>
            <w:noProof/>
            <w:sz w:val="18"/>
            <w:szCs w:val="18"/>
            <w:vertAlign w:val="superscript"/>
          </w:rPr>
          <w:t>28</w:t>
        </w:r>
      </w:hyperlink>
      <w:r w:rsidRPr="00060D00">
        <w:rPr>
          <w:rFonts w:cstheme="minorHAnsi"/>
          <w:sz w:val="18"/>
          <w:szCs w:val="18"/>
        </w:rPr>
        <w:fldChar w:fldCharType="end"/>
      </w:r>
      <w:r w:rsidRPr="00060D00">
        <w:rPr>
          <w:rFonts w:cstheme="minorHAnsi"/>
          <w:sz w:val="18"/>
          <w:szCs w:val="18"/>
        </w:rPr>
        <w:t xml:space="preserve">. </w:t>
      </w:r>
      <w:r w:rsidR="006B3C9C" w:rsidRPr="00060D00">
        <w:rPr>
          <w:rFonts w:cstheme="minorHAnsi"/>
          <w:sz w:val="18"/>
          <w:szCs w:val="18"/>
        </w:rPr>
        <w:t xml:space="preserve">Mamedov A. A. </w:t>
      </w:r>
      <w:r w:rsidR="006B3C9C" w:rsidRPr="00060D00">
        <w:rPr>
          <w:rFonts w:cstheme="minorHAnsi"/>
          <w:i/>
          <w:sz w:val="18"/>
          <w:szCs w:val="18"/>
        </w:rPr>
        <w:t>et al.</w:t>
      </w:r>
      <w:r w:rsidR="006B3C9C" w:rsidRPr="00060D00">
        <w:rPr>
          <w:rFonts w:cstheme="minorHAnsi"/>
          <w:sz w:val="18"/>
          <w:szCs w:val="18"/>
        </w:rPr>
        <w:t xml:space="preserve"> </w:t>
      </w:r>
      <w:hyperlink w:anchor="_ENREF_29" w:tooltip="Mamedov, 2000 #184"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Mamedov&lt;/Author&gt;&lt;Year&gt;2000&lt;/Year&gt;&lt;RecNum&gt;184&lt;/RecNum&gt;&lt;DisplayText&gt;&lt;style face="superscript"&gt;29&lt;/style&gt;&lt;/DisplayText&gt;&lt;record&gt;&lt;rec-number&gt;184&lt;/rec-number&gt;&lt;foreign-keys&gt;&lt;key app="EN" db-id="2xt90ps9wz5vwre2vwnp5w0kar2etx9xv2sv"&gt;184&lt;/key&gt;&lt;/foreign-keys&gt;&lt;ref-type name="Journal Article"&gt;17&lt;/ref-type&gt;&lt;contributors&gt;&lt;authors&gt;&lt;author&gt;Mamedov, Arif A.&lt;/author&gt;&lt;author&gt;Kotov, Nicholas A.&lt;/author&gt;&lt;/authors&gt;&lt;/contributors&gt;&lt;titles&gt;&lt;title&gt;Free-Standing Layer-by-Layer Assembled Films of Magnetite Nanoparticles&lt;/title&gt;&lt;secondary-title&gt;Langmuir&lt;/secondary-title&gt;&lt;/titles&gt;&lt;periodical&gt;&lt;full-title&gt;Langmuir&lt;/full-title&gt;&lt;/periodical&gt;&lt;pages&gt;5530-5533&lt;/pages&gt;&lt;volume&gt;16&lt;/volume&gt;&lt;number&gt;13&lt;/number&gt;&lt;dates&gt;&lt;year&gt;2000&lt;/year&gt;&lt;pub-dates&gt;&lt;date&gt;2000/06/01&lt;/date&gt;&lt;/pub-dates&gt;&lt;/dates&gt;&lt;publisher&gt;American Chemical Society&lt;/publisher&gt;&lt;isbn&gt;0743-7463&lt;/isbn&gt;&lt;urls&gt;&lt;related-urls&gt;&lt;url&gt;https://doi.org/10.1021/la000560b&lt;/url&gt;&lt;/related-urls&gt;&lt;/urls&gt;&lt;electronic-resource-num&gt;10.1021/la000560b&lt;/electronic-resource-num&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29</w:t>
        </w:r>
        <w:r w:rsidR="00453533" w:rsidRPr="00060D00">
          <w:rPr>
            <w:rFonts w:cstheme="minorHAnsi"/>
            <w:sz w:val="18"/>
            <w:szCs w:val="18"/>
          </w:rPr>
          <w:fldChar w:fldCharType="end"/>
        </w:r>
      </w:hyperlink>
      <w:r w:rsidR="006B3C9C" w:rsidRPr="00060D00">
        <w:rPr>
          <w:rFonts w:cstheme="minorHAnsi"/>
          <w:sz w:val="18"/>
          <w:szCs w:val="18"/>
        </w:rPr>
        <w:t xml:space="preserve"> suggested the LbL assembly of alternating layers of magnetite nanoparticles and poly(diallyldimethylammonium bromide) above a cellulose acetate substrate , that was further dissolved in acetone, to obtain freestanding multilayer films. </w:t>
      </w:r>
      <w:r w:rsidRPr="00060D00">
        <w:rPr>
          <w:rFonts w:cstheme="minorHAnsi"/>
          <w:sz w:val="18"/>
          <w:szCs w:val="18"/>
        </w:rPr>
        <w:t>Herein, LbL technique is used to fabricate a free-template multila</w:t>
      </w:r>
      <w:r w:rsidR="006B3C9C" w:rsidRPr="00060D00">
        <w:rPr>
          <w:rFonts w:cstheme="minorHAnsi"/>
          <w:sz w:val="18"/>
          <w:szCs w:val="18"/>
        </w:rPr>
        <w:t xml:space="preserve">yer patch to treat skin wounds, without the need of using any organic solvent or compromising the </w:t>
      </w:r>
      <w:r w:rsidR="00436A33" w:rsidRPr="00060D00">
        <w:rPr>
          <w:rFonts w:cstheme="minorHAnsi"/>
          <w:sz w:val="18"/>
          <w:szCs w:val="18"/>
        </w:rPr>
        <w:t xml:space="preserve">integrity, the composition and the </w:t>
      </w:r>
      <w:r w:rsidR="006B3C9C" w:rsidRPr="00060D00">
        <w:rPr>
          <w:rFonts w:cstheme="minorHAnsi"/>
          <w:sz w:val="18"/>
          <w:szCs w:val="18"/>
        </w:rPr>
        <w:t xml:space="preserve">mechanical properties of the membrane. </w:t>
      </w:r>
    </w:p>
    <w:p w:rsidR="007A386F" w:rsidRPr="00733C41" w:rsidRDefault="007A386F" w:rsidP="004121E5">
      <w:pPr>
        <w:spacing w:after="0"/>
        <w:ind w:firstLine="284"/>
        <w:jc w:val="both"/>
        <w:rPr>
          <w:rFonts w:cstheme="minorHAnsi"/>
          <w:sz w:val="18"/>
          <w:szCs w:val="18"/>
        </w:rPr>
      </w:pPr>
      <w:r w:rsidRPr="00060D00">
        <w:rPr>
          <w:rFonts w:cstheme="minorHAnsi"/>
          <w:sz w:val="18"/>
          <w:szCs w:val="18"/>
        </w:rPr>
        <w:t>To better control the physicochemical cell-material interactions and improve the biocompatibility, different strategies have been suggested; for instance, one can modify the chemistry of the surface with specific motifs</w:t>
      </w:r>
      <w:hyperlink w:anchor="_ENREF_30" w:tooltip="Picart, 2005 #38" w:history="1">
        <w:r w:rsidR="00453533" w:rsidRPr="00060D00">
          <w:rPr>
            <w:rFonts w:cstheme="minorHAnsi"/>
            <w:sz w:val="18"/>
            <w:szCs w:val="18"/>
          </w:rPr>
          <w:fldChar w:fldCharType="begin"/>
        </w:r>
        <w:r w:rsidR="00453533" w:rsidRPr="00060D00">
          <w:rPr>
            <w:rFonts w:cstheme="minorHAnsi"/>
            <w:sz w:val="18"/>
            <w:szCs w:val="18"/>
          </w:rPr>
          <w:instrText xml:space="preserve"> ADDIN EN.CITE &lt;EndNote&gt;&lt;Cite&gt;&lt;Author&gt;Picart&lt;/Author&gt;&lt;Year&gt;2005&lt;/Year&gt;&lt;RecNum&gt;38&lt;/RecNum&gt;&lt;DisplayText&gt;&lt;style face="superscript"&gt;30&lt;/style&gt;&lt;/DisplayText&gt;&lt;record&gt;&lt;rec-number&gt;38&lt;/rec-number&gt;&lt;foreign-keys&gt;&lt;key app="EN" db-id="2xt90ps9wz5vwre2vwnp5w0kar2etx9xv2sv"&gt;38&lt;/key&gt;&lt;/foreign-keys&gt;&lt;ref-type name="Journal Article"&gt;17&lt;/ref-type&gt;&lt;contributors&gt;&lt;authors&gt;&lt;author&gt;Picart, C.&lt;/author&gt;&lt;author&gt;Elkaim, R.&lt;/author&gt;&lt;author&gt;Richert, L.&lt;/author&gt;&lt;author&gt;Audoin, F.&lt;/author&gt;&lt;author&gt;Arntz, Y.&lt;/author&gt;&lt;author&gt;Da Silva Cardoso, M.&lt;/author&gt;&lt;author&gt;Schaaf, P.&lt;/author&gt;&lt;author&gt;Voegel, J. C.&lt;/author&gt;&lt;author&gt;Frisch, B.&lt;/author&gt;&lt;/authors&gt;&lt;/contributors&gt;&lt;titles&gt;&lt;title&gt;Primary Cell Adhesion on RGD-Functionalized and Covalently Crosslinked Thin Polyelectrolyte Multilayer Films&lt;/title&gt;&lt;secondary-title&gt;Advanced Functional Materials&lt;/secondary-title&gt;&lt;/titles&gt;&lt;periodical&gt;&lt;full-title&gt;Advanced Functional Materials&lt;/full-title&gt;&lt;/periodical&gt;&lt;pages&gt;83-94&lt;/pages&gt;&lt;volume&gt;15&lt;/volume&gt;&lt;number&gt;1&lt;/number&gt;&lt;keywords&gt;&lt;keyword&gt;Biomaterials&lt;/keyword&gt;&lt;keyword&gt;Cells&lt;/keyword&gt;&lt;keyword&gt;Layer-by-layer assembly&lt;/keyword&gt;&lt;/keywords&gt;&lt;dates&gt;&lt;year&gt;2005&lt;/year&gt;&lt;/dates&gt;&lt;publisher&gt;WILEY-VCH Verlag&lt;/publisher&gt;&lt;isbn&gt;1616-3028&lt;/isbn&gt;&lt;urls&gt;&lt;related-urls&gt;&lt;url&gt;http://dx.doi.org/10.1002/adfm.200400106&lt;/url&gt;&lt;/related-urls&gt;&lt;/urls&gt;&lt;electronic-resource-num&gt;10.1002/adfm.200400106&lt;/electronic-resource-num&gt;&lt;/record&gt;&lt;/Cite&gt;&lt;/EndNote&gt;</w:instrText>
        </w:r>
        <w:r w:rsidR="00453533" w:rsidRPr="00060D00">
          <w:rPr>
            <w:rFonts w:cstheme="minorHAnsi"/>
            <w:sz w:val="18"/>
            <w:szCs w:val="18"/>
          </w:rPr>
          <w:fldChar w:fldCharType="separate"/>
        </w:r>
        <w:r w:rsidR="00453533" w:rsidRPr="00060D00">
          <w:rPr>
            <w:rFonts w:cstheme="minorHAnsi"/>
            <w:noProof/>
            <w:sz w:val="18"/>
            <w:szCs w:val="18"/>
            <w:vertAlign w:val="superscript"/>
          </w:rPr>
          <w:t>30</w:t>
        </w:r>
        <w:r w:rsidR="00453533" w:rsidRPr="00060D00">
          <w:rPr>
            <w:rFonts w:cstheme="minorHAnsi"/>
            <w:sz w:val="18"/>
            <w:szCs w:val="18"/>
          </w:rPr>
          <w:fldChar w:fldCharType="end"/>
        </w:r>
      </w:hyperlink>
      <w:r w:rsidRPr="00060D00">
        <w:rPr>
          <w:rFonts w:cstheme="minorHAnsi"/>
          <w:sz w:val="18"/>
          <w:szCs w:val="18"/>
        </w:rPr>
        <w:t xml:space="preserve">, increase the hydrophilicity of the surface </w:t>
      </w:r>
      <w:hyperlink w:anchor="_ENREF_31" w:tooltip="Salloum, 2005 #40" w:history="1">
        <w:r w:rsidR="00453533" w:rsidRPr="00060D00">
          <w:rPr>
            <w:rFonts w:cstheme="minorHAnsi"/>
            <w:sz w:val="18"/>
            <w:szCs w:val="18"/>
          </w:rPr>
          <w:fldChar w:fldCharType="begin">
            <w:fldData xml:space="preserve">PEVuZE5vdGU+PENpdGU+PEF1dGhvcj5TYWxsb3VtPC9BdXRob3I+PFllYXI+MjAwNTwvWWVhcj48
UmVjTnVtPjQwPC9SZWNOdW0+PERpc3BsYXlUZXh0PjxzdHlsZSBmYWNlPSJzdXBlcnNjcmlwdCI+
MzE8L3N0eWxlPjwvRGlzcGxheVRleHQ+PHJlY29yZD48cmVjLW51bWJlcj40MDwvcmVjLW51bWJl
cj48Zm9yZWlnbi1rZXlzPjxrZXkgYXBwPSJFTiIgZGItaWQ9IjJ4dDkwcHM5d3o1dndyZTJ2d25w
NXcwa2FyMmV0eDl4djJzdiI+NDA8L2tleT48L2ZvcmVpZ24ta2V5cz48cmVmLXR5cGUgbmFtZT0i
Sm91cm5hbCBBcnRpY2xlIj4xNzwvcmVmLXR5cGU+PGNvbnRyaWJ1dG9ycz48YXV0aG9ycz48YXV0
aG9yPlNhbGxvdW0sIEQuIFMuPC9hdXRob3I+PGF1dGhvcj5PbGVueWNoLCBTLiBHLjwvYXV0aG9y
PjxhdXRob3I+S2VsbGVyLCBULiBDLjwvYXV0aG9yPjxhdXRob3I+U2NobGVub2ZmLCBKLiBCLjwv
YXV0aG9yPjwvYXV0aG9ycz48L2NvbnRyaWJ1dG9ycz48YXV0aC1hZGRyZXNzPkRlcGFydG1lbnQg
b2YgQ2hlbWlzdHJ5IGFuZCBCaW9jaGVtaXN0cnksIENlbnRlciBmb3IgTWF0ZXJpYWxzIFJlc2Vh
cmNoIGFuZCBUZWNobm9sb2d5IChNQVJURUNIKSwgYW5kIERlcGFydG1lbnQgb2YgQmlvbG9naWNh
bCBTY2llbmNlLCBUaGUgRmxvcmlkYSBTdGF0ZSBVbml2ZXJzaXR5LCBUYWxsYWhhc3NlZSwgRmxv
cmlkYSAzMjMwNiwgVVNBLjwvYXV0aC1hZGRyZXNzPjx0aXRsZXM+PHRpdGxlPlZhc2N1bGFyIHNt
b290aCBtdXNjbGUgY2VsbHMgb24gcG9seWVsZWN0cm9seXRlIG11bHRpbGF5ZXJzOiBoeWRyb3Bo
b2JpY2l0eS1kaXJlY3RlZCBhZGhlc2lvbiBhbmQgZ3Jvd3RoPC90aXRsZT48c2Vjb25kYXJ5LXRp
dGxlPkJpb21hY3JvbW9sZWN1bGVzPC9zZWNvbmRhcnktdGl0bGU+PGFsdC10aXRsZT5CaW9tYWNy
b21vbGVjdWxlczwvYWx0LXRpdGxlPjwvdGl0bGVzPjxwZXJpb2RpY2FsPjxmdWxsLXRpdGxlPkJp
b21hY3JvbW9sZWN1bGVzPC9mdWxsLXRpdGxlPjwvcGVyaW9kaWNhbD48YWx0LXBlcmlvZGljYWw+
PGZ1bGwtdGl0bGU+QmlvbWFjcm9tb2xlY3VsZXM8L2Z1bGwtdGl0bGU+PC9hbHQtcGVyaW9kaWNh
bD48cGFnZXM+MTYxLTc8L3BhZ2VzPjx2b2x1bWU+Njwvdm9sdW1lPjxudW1iZXI+MTwvbnVtYmVy
PjxlZGl0aW9uPjIwMDUvMDEvMTE8L2VkaXRpb24+PGtleXdvcmRzPjxrZXl3b3JkPkFuaW1hbHM8
L2tleXdvcmQ+PGtleXdvcmQ+Q2VsbCBBZGhlc2lvbi8qcGh5c2lvbG9neTwva2V5d29yZD48a2V5
d29yZD4qQ2VsbCBQcm9saWZlcmF0aW9uPC9rZXl3b3JkPjxrZXl3b3JkPkNlbGxzLCBDdWx0dXJl
ZDwva2V5d29yZD48a2V5d29yZD5FbGVjdHJvbHl0ZXMvKmNoZW1pc3RyeTwva2V5d29yZD48a2V5
d29yZD4qSHlkcm9waG9iaWMgYW5kIEh5ZHJvcGhpbGljIEludGVyYWN0aW9uczwva2V5d29yZD48
a2V5d29yZD5NZW1icmFuZXMsIEFydGlmaWNpYWw8L2tleXdvcmQ+PGtleXdvcmQ+TW9sZWN1bGFy
IFN0cnVjdHVyZTwva2V5d29yZD48a2V5d29yZD5NdXNjbGUsIFNtb290aCwgVmFzY3VsYXIvKmNo
ZW1pc3RyeS9waHlzaW9sb2d5PC9rZXl3b3JkPjxrZXl3b3JkPlBvbHltZXJzLypjaGVtaXN0cnk8
L2tleXdvcmQ+PGtleXdvcmQ+UmF0czwva2V5d29yZD48a2V5d29yZD5SYXRzLCBJbmJyZWQgU3Ry
YWluczwva2V5d29yZD48a2V5d29yZD5TdXJmYWNlIFByb3BlcnRpZXM8L2tleXdvcmQ+PC9rZXl3
b3Jkcz48ZGF0ZXM+PHllYXI+MjAwNTwveWVhcj48cHViLWRhdGVzPjxkYXRlPkphbi1GZWI8L2Rh
dGU+PC9wdWItZGF0ZXM+PC9kYXRlcz48aXNibj4xNTI1LTc3OTcgKFByaW50KSYjeEQ7MTUyNS03
Nzk3PC9pc2JuPjxhY2Nlc3Npb24tbnVtPjE1NjM4NTE2PC9hY2Nlc3Npb24tbnVtPjx1cmxzPjwv
dXJscz48ZWxlY3Ryb25pYy1yZXNvdXJjZS1udW0+MTAuMTAyMS9ibTA0OTcwMTU8L2VsZWN0cm9u
aWMtcmVzb3VyY2UtbnVtPjxyZW1vdGUtZGF0YWJhc2UtcHJvdmlkZXI+TmxtPC9yZW1vdGUtZGF0
YWJhc2UtcHJvdmlkZXI+PGxhbmd1YWdlPmVuZzwvbGFuZ3VhZ2U+PC9yZWNvcmQ+PC9DaXRlPjwv
RW5kTm90ZT5=
</w:fldData>
          </w:fldChar>
        </w:r>
        <w:r w:rsidR="00453533" w:rsidRPr="00060D00">
          <w:rPr>
            <w:rFonts w:cstheme="minorHAnsi"/>
            <w:sz w:val="18"/>
            <w:szCs w:val="18"/>
          </w:rPr>
          <w:instrText xml:space="preserve"> ADDIN EN.CITE </w:instrText>
        </w:r>
        <w:r w:rsidR="00453533" w:rsidRPr="00060D00">
          <w:rPr>
            <w:rFonts w:cstheme="minorHAnsi"/>
            <w:sz w:val="18"/>
            <w:szCs w:val="18"/>
          </w:rPr>
          <w:fldChar w:fldCharType="begin">
            <w:fldData xml:space="preserve">PEVuZE5vdGU+PENpdGU+PEF1dGhvcj5TYWxsb3VtPC9BdXRob3I+PFllYXI+MjAwNTwvWWVhcj48
UmVjTnVtPjQwPC9SZWNOdW0+PERpc3BsYXlUZXh0PjxzdHlsZSBmYWNlPSJzdXBlcnNjcmlwdCI+
MzE8L3N0eWxlPjwvRGlzcGxheVRleHQ+PHJlY29yZD48cmVjLW51bWJlcj40MDwvcmVjLW51bWJl
cj48Zm9yZWlnbi1rZXlzPjxrZXkgYXBwPSJFTiIgZGItaWQ9IjJ4dDkwcHM5d3o1dndyZTJ2d25w
NXcwa2FyMmV0eDl4djJzdiI+NDA8L2tleT48L2ZvcmVpZ24ta2V5cz48cmVmLXR5cGUgbmFtZT0i
Sm91cm5hbCBBcnRpY2xlIj4xNzwvcmVmLXR5cGU+PGNvbnRyaWJ1dG9ycz48YXV0aG9ycz48YXV0
aG9yPlNhbGxvdW0sIEQuIFMuPC9hdXRob3I+PGF1dGhvcj5PbGVueWNoLCBTLiBHLjwvYXV0aG9y
PjxhdXRob3I+S2VsbGVyLCBULiBDLjwvYXV0aG9yPjxhdXRob3I+U2NobGVub2ZmLCBKLiBCLjwv
YXV0aG9yPjwvYXV0aG9ycz48L2NvbnRyaWJ1dG9ycz48YXV0aC1hZGRyZXNzPkRlcGFydG1lbnQg
b2YgQ2hlbWlzdHJ5IGFuZCBCaW9jaGVtaXN0cnksIENlbnRlciBmb3IgTWF0ZXJpYWxzIFJlc2Vh
cmNoIGFuZCBUZWNobm9sb2d5IChNQVJURUNIKSwgYW5kIERlcGFydG1lbnQgb2YgQmlvbG9naWNh
bCBTY2llbmNlLCBUaGUgRmxvcmlkYSBTdGF0ZSBVbml2ZXJzaXR5LCBUYWxsYWhhc3NlZSwgRmxv
cmlkYSAzMjMwNiwgVVNBLjwvYXV0aC1hZGRyZXNzPjx0aXRsZXM+PHRpdGxlPlZhc2N1bGFyIHNt
b290aCBtdXNjbGUgY2VsbHMgb24gcG9seWVsZWN0cm9seXRlIG11bHRpbGF5ZXJzOiBoeWRyb3Bo
b2JpY2l0eS1kaXJlY3RlZCBhZGhlc2lvbiBhbmQgZ3Jvd3RoPC90aXRsZT48c2Vjb25kYXJ5LXRp
dGxlPkJpb21hY3JvbW9sZWN1bGVzPC9zZWNvbmRhcnktdGl0bGU+PGFsdC10aXRsZT5CaW9tYWNy
b21vbGVjdWxlczwvYWx0LXRpdGxlPjwvdGl0bGVzPjxwZXJpb2RpY2FsPjxmdWxsLXRpdGxlPkJp
b21hY3JvbW9sZWN1bGVzPC9mdWxsLXRpdGxlPjwvcGVyaW9kaWNhbD48YWx0LXBlcmlvZGljYWw+
PGZ1bGwtdGl0bGU+QmlvbWFjcm9tb2xlY3VsZXM8L2Z1bGwtdGl0bGU+PC9hbHQtcGVyaW9kaWNh
bD48cGFnZXM+MTYxLTc8L3BhZ2VzPjx2b2x1bWU+Njwvdm9sdW1lPjxudW1iZXI+MTwvbnVtYmVy
PjxlZGl0aW9uPjIwMDUvMDEvMTE8L2VkaXRpb24+PGtleXdvcmRzPjxrZXl3b3JkPkFuaW1hbHM8
L2tleXdvcmQ+PGtleXdvcmQ+Q2VsbCBBZGhlc2lvbi8qcGh5c2lvbG9neTwva2V5d29yZD48a2V5
d29yZD4qQ2VsbCBQcm9saWZlcmF0aW9uPC9rZXl3b3JkPjxrZXl3b3JkPkNlbGxzLCBDdWx0dXJl
ZDwva2V5d29yZD48a2V5d29yZD5FbGVjdHJvbHl0ZXMvKmNoZW1pc3RyeTwva2V5d29yZD48a2V5
d29yZD4qSHlkcm9waG9iaWMgYW5kIEh5ZHJvcGhpbGljIEludGVyYWN0aW9uczwva2V5d29yZD48
a2V5d29yZD5NZW1icmFuZXMsIEFydGlmaWNpYWw8L2tleXdvcmQ+PGtleXdvcmQ+TW9sZWN1bGFy
IFN0cnVjdHVyZTwva2V5d29yZD48a2V5d29yZD5NdXNjbGUsIFNtb290aCwgVmFzY3VsYXIvKmNo
ZW1pc3RyeS9waHlzaW9sb2d5PC9rZXl3b3JkPjxrZXl3b3JkPlBvbHltZXJzLypjaGVtaXN0cnk8
L2tleXdvcmQ+PGtleXdvcmQ+UmF0czwva2V5d29yZD48a2V5d29yZD5SYXRzLCBJbmJyZWQgU3Ry
YWluczwva2V5d29yZD48a2V5d29yZD5TdXJmYWNlIFByb3BlcnRpZXM8L2tleXdvcmQ+PC9rZXl3
b3Jkcz48ZGF0ZXM+PHllYXI+MjAwNTwveWVhcj48cHViLWRhdGVzPjxkYXRlPkphbi1GZWI8L2Rh
dGU+PC9wdWItZGF0ZXM+PC9kYXRlcz48aXNibj4xNTI1LTc3OTcgKFByaW50KSYjeEQ7MTUyNS03
Nzk3PC9pc2JuPjxhY2Nlc3Npb24tbnVtPjE1NjM4NTE2PC9hY2Nlc3Npb24tbnVtPjx1cmxzPjwv
dXJscz48ZWxlY3Ryb25pYy1yZXNvdXJjZS1udW0+MTAuMTAyMS9ibTA0OTcwMTU8L2VsZWN0cm9u
aWMtcmVzb3VyY2UtbnVtPjxyZW1vdGUtZGF0YWJhc2UtcHJvdmlkZXI+TmxtPC9yZW1vdGUtZGF0
YWJhc2UtcHJvdmlkZXI+PGxhbmd1YWdlPmVuZzwvbGFuZ3VhZ2U+PC9yZWNvcmQ+PC9DaXRlPjwv
RW5kTm90ZT5=
</w:fldData>
          </w:fldChar>
        </w:r>
        <w:r w:rsidR="00453533" w:rsidRPr="00060D00">
          <w:rPr>
            <w:rFonts w:cstheme="minorHAnsi"/>
            <w:sz w:val="18"/>
            <w:szCs w:val="18"/>
          </w:rPr>
          <w:instrText xml:space="preserve"> ADDIN EN.CITE.DATA </w:instrText>
        </w:r>
        <w:r w:rsidR="00453533" w:rsidRPr="00060D00">
          <w:rPr>
            <w:rFonts w:cstheme="minorHAnsi"/>
            <w:sz w:val="18"/>
            <w:szCs w:val="18"/>
          </w:rPr>
        </w:r>
        <w:r w:rsidR="00453533" w:rsidRPr="00060D00">
          <w:rPr>
            <w:rFonts w:cstheme="minorHAnsi"/>
            <w:sz w:val="18"/>
            <w:szCs w:val="18"/>
          </w:rPr>
          <w:fldChar w:fldCharType="end"/>
        </w:r>
        <w:r w:rsidR="00453533" w:rsidRPr="00060D00">
          <w:rPr>
            <w:rFonts w:cstheme="minorHAnsi"/>
            <w:sz w:val="18"/>
            <w:szCs w:val="18"/>
          </w:rPr>
        </w:r>
        <w:r w:rsidR="00453533" w:rsidRPr="00060D00">
          <w:rPr>
            <w:rFonts w:cstheme="minorHAnsi"/>
            <w:sz w:val="18"/>
            <w:szCs w:val="18"/>
          </w:rPr>
          <w:fldChar w:fldCharType="separate"/>
        </w:r>
        <w:r w:rsidR="00453533" w:rsidRPr="00060D00">
          <w:rPr>
            <w:rFonts w:cstheme="minorHAnsi"/>
            <w:noProof/>
            <w:sz w:val="18"/>
            <w:szCs w:val="18"/>
            <w:vertAlign w:val="superscript"/>
          </w:rPr>
          <w:t>31</w:t>
        </w:r>
        <w:r w:rsidR="00453533" w:rsidRPr="00060D00">
          <w:rPr>
            <w:rFonts w:cstheme="minorHAnsi"/>
            <w:sz w:val="18"/>
            <w:szCs w:val="18"/>
          </w:rPr>
          <w:fldChar w:fldCharType="end"/>
        </w:r>
      </w:hyperlink>
      <w:r w:rsidRPr="00060D00">
        <w:rPr>
          <w:rFonts w:cstheme="minorHAnsi"/>
          <w:sz w:val="18"/>
          <w:szCs w:val="18"/>
        </w:rPr>
        <w:t xml:space="preserve"> or even create a topography suitable to generate a cell response</w:t>
      </w:r>
      <w:r w:rsidR="00453533" w:rsidRPr="00060D00">
        <w:rPr>
          <w:rFonts w:cstheme="minorHAnsi"/>
          <w:sz w:val="18"/>
          <w:szCs w:val="18"/>
        </w:rPr>
        <w:t xml:space="preserve"> </w:t>
      </w:r>
      <w:hyperlink w:anchor="_ENREF_32" w:tooltip="Sousa, 2017 #189" w:history="1">
        <w:r w:rsidR="00453533">
          <w:rPr>
            <w:rFonts w:cstheme="minorHAnsi"/>
            <w:sz w:val="18"/>
            <w:szCs w:val="18"/>
          </w:rPr>
          <w:fldChar w:fldCharType="begin"/>
        </w:r>
        <w:r w:rsidR="00453533">
          <w:rPr>
            <w:rFonts w:cstheme="minorHAnsi"/>
            <w:sz w:val="18"/>
            <w:szCs w:val="18"/>
          </w:rPr>
          <w:instrText xml:space="preserve"> ADDIN EN.CITE &lt;EndNote&gt;&lt;Cite&gt;&lt;Author&gt;Sousa&lt;/Author&gt;&lt;Year&gt;2017&lt;/Year&gt;&lt;RecNum&gt;189&lt;/RecNum&gt;&lt;DisplayText&gt;&lt;style face="superscript"&gt;32&lt;/style&gt;&lt;/DisplayText&gt;&lt;record&gt;&lt;rec-number&gt;189&lt;/rec-number&gt;&lt;foreign-keys&gt;&lt;key app="EN" db-id="2xt90ps9wz5vwre2vwnp5w0kar2etx9xv2sv"&gt;189&lt;/key&gt;&lt;/foreign-keys&gt;&lt;ref-type name="Journal Article"&gt;17&lt;/ref-type&gt;&lt;contributors&gt;&lt;authors&gt;&lt;author&gt;Maria P. Sousa&lt;/author&gt;&lt;author&gt;Sofia G. Caridade&lt;/author&gt;&lt;author&gt;João F. Mano&lt;/author&gt;&lt;/authors&gt;&lt;/contributors&gt;&lt;titles&gt;&lt;title&gt;Control of Cell Alignment and Morphology by Redesigning ECM‐Mimetic Nanotopography on Multilayer Membranes&lt;/title&gt;&lt;secondary-title&gt;Advanced Healthcare Materials&lt;/secondary-title&gt;&lt;/titles&gt;&lt;periodical&gt;&lt;full-title&gt;Adv Healthc Mater&lt;/full-title&gt;&lt;abbr-1&gt;Advanced healthcare materials&lt;/abbr-1&gt;&lt;/periodical&gt;&lt;pages&gt;1601462&lt;/pages&gt;&lt;volume&gt;6&lt;/volume&gt;&lt;number&gt;15&lt;/number&gt;&lt;dates&gt;&lt;year&gt;2017&lt;/year&gt;&lt;/dates&gt;&lt;urls&gt;&lt;related-urls&gt;&lt;url&gt;https://onlinelibrary.wiley.com/doi/abs/10.1002/adhm.201601462&lt;/url&gt;&lt;/related-urls&gt;&lt;/urls&gt;&lt;electronic-resource-num&gt;doi:10.1002/adhm.201601462&lt;/electronic-resource-num&gt;&lt;/record&gt;&lt;/Cite&gt;&lt;/EndNote&gt;</w:instrText>
        </w:r>
        <w:r w:rsidR="00453533">
          <w:rPr>
            <w:rFonts w:cstheme="minorHAnsi"/>
            <w:sz w:val="18"/>
            <w:szCs w:val="18"/>
          </w:rPr>
          <w:fldChar w:fldCharType="separate"/>
        </w:r>
        <w:r w:rsidR="00453533" w:rsidRPr="00453533">
          <w:rPr>
            <w:rFonts w:cstheme="minorHAnsi"/>
            <w:noProof/>
            <w:sz w:val="18"/>
            <w:szCs w:val="18"/>
            <w:vertAlign w:val="superscript"/>
          </w:rPr>
          <w:t>32</w:t>
        </w:r>
        <w:r w:rsidR="00453533">
          <w:rPr>
            <w:rFonts w:cstheme="minorHAnsi"/>
            <w:sz w:val="18"/>
            <w:szCs w:val="18"/>
          </w:rPr>
          <w:fldChar w:fldCharType="end"/>
        </w:r>
      </w:hyperlink>
      <w:r w:rsidRPr="00733C41">
        <w:rPr>
          <w:rFonts w:cstheme="minorHAnsi"/>
          <w:sz w:val="18"/>
          <w:szCs w:val="18"/>
        </w:rPr>
        <w:t xml:space="preserve">. In the last decades, biomimetic materials have boosted tissue engineering and regenerative medicine field </w:t>
      </w:r>
      <w:r w:rsidRPr="00733C41">
        <w:rPr>
          <w:rFonts w:cstheme="minorHAnsi"/>
          <w:sz w:val="18"/>
          <w:szCs w:val="18"/>
        </w:rPr>
        <w:fldChar w:fldCharType="begin">
          <w:fldData xml:space="preserve">PEVuZE5vdGU+PENpdGU+PEF1dGhvcj5DaHJ6YW5vd3NraTwvQXV0aG9yPjxZZWFyPjIwMTM8L1ll
YXI+PFJlY051bT40MzwvUmVjTnVtPjxEaXNwbGF5VGV4dD48c3R5bGUgZmFjZT0ic3VwZXJzY3Jp
cHQiPjMzLCAzNDwvc3R5bGU+PC9EaXNwbGF5VGV4dD48cmVjb3JkPjxyZWMtbnVtYmVyPjQzPC9y
ZWMtbnVtYmVyPjxmb3JlaWduLWtleXM+PGtleSBhcHA9IkVOIiBkYi1pZD0iMnh0OTBwczl3ejV2
d3JlMnZ3bnA1dzBrYXIyZXR4OXh2MnN2Ij40Mzwva2V5PjwvZm9yZWlnbi1rZXlzPjxyZWYtdHlw
ZSBuYW1lPSJKb3VybmFsIEFydGljbGUiPjE3PC9yZWYtdHlwZT48Y29udHJpYnV0b3JzPjxhdXRo
b3JzPjxhdXRob3I+Q2hyemFub3dza2ksIFcuPC9hdXRob3I+PGF1dGhvcj5LaGFkZW1ob3NzZWlu
aSwgQS48L2F1dGhvcj48L2F1dGhvcnM+PC9jb250cmlidXRvcnM+PHRpdGxlcz48dGl0bGU+Qmlv
bG9naWNhbGx5IGluc3BpcmVkICZhcG9zO3NtYXJ0JmFwb3M7IG1hdGVyaWFsczwvdGl0bGU+PHNl
Y29uZGFyeS10aXRsZT5BZHYgRHJ1ZyBEZWxpdiBSZXY8L3NlY29uZGFyeS10aXRsZT48YWx0LXRp
dGxlPkFkdmFuY2VkIGRydWcgZGVsaXZlcnkgcmV2aWV3czwvYWx0LXRpdGxlPjwvdGl0bGVzPjxw
ZXJpb2RpY2FsPjxmdWxsLXRpdGxlPkFkdiBEcnVnIERlbGl2IFJldjwvZnVsbC10aXRsZT48YWJi
ci0xPkFkdmFuY2VkIGRydWcgZGVsaXZlcnkgcmV2aWV3czwvYWJici0xPjwvcGVyaW9kaWNhbD48
YWx0LXBlcmlvZGljYWw+PGZ1bGwtdGl0bGU+QWR2IERydWcgRGVsaXYgUmV2PC9mdWxsLXRpdGxl
PjxhYmJyLTE+QWR2YW5jZWQgZHJ1ZyBkZWxpdmVyeSByZXZpZXdzPC9hYmJyLTE+PC9hbHQtcGVy
aW9kaWNhbD48cGFnZXM+NDAzLTQ8L3BhZ2VzPjx2b2x1bWU+NjU8L3ZvbHVtZT48bnVtYmVyPjQ8
L251bWJlcj48ZWRpdGlvbj4yMDEzLzAzLzE5PC9lZGl0aW9uPjxrZXl3b3Jkcz48a2V5d29yZD4q
QmlvY29tcGF0aWJsZSBNYXRlcmlhbHM8L2tleXdvcmQ+PGtleXdvcmQ+KkJpb21pbWV0aWMgTWF0
ZXJpYWxzPC9rZXl3b3JkPjxrZXl3b3JkPkh1bWFuczwva2V5d29yZD48L2tleXdvcmRzPjxkYXRl
cz48eWVhcj4yMDEzPC95ZWFyPjxwdWItZGF0ZXM+PGRhdGU+QXByPC9kYXRlPjwvcHViLWRhdGVz
PjwvZGF0ZXM+PGlzYm4+MDE2OS00MDl4PC9pc2JuPjxhY2Nlc3Npb24tbnVtPjIzNTAwMTkyPC9h
Y2Nlc3Npb24tbnVtPjx1cmxzPjwvdXJscz48ZWxlY3Ryb25pYy1yZXNvdXJjZS1udW0+MTAuMTAx
Ni9qLmFkZHIuMjAxMy4wMy4wMDE8L2VsZWN0cm9uaWMtcmVzb3VyY2UtbnVtPjxyZW1vdGUtZGF0
YWJhc2UtcHJvdmlkZXI+TmxtPC9yZW1vdGUtZGF0YWJhc2UtcHJvdmlkZXI+PGxhbmd1YWdlPmVu
ZzwvbGFuZ3VhZ2U+PC9yZWNvcmQ+PC9DaXRlPjxDaXRlPjxBdXRob3I+SHVhbmc8L0F1dGhvcj48
WWVhcj4yMDE1PC9ZZWFyPjxSZWNOdW0+NDQ8L1JlY051bT48cmVjb3JkPjxyZWMtbnVtYmVyPjQ0
PC9yZWMtbnVtYmVyPjxmb3JlaWduLWtleXM+PGtleSBhcHA9IkVOIiBkYi1pZD0iMnh0OTBwczl3
ejV2d3JlMnZ3bnA1dzBrYXIyZXR4OXh2MnN2Ij40NDwva2V5PjwvZm9yZWlnbi1rZXlzPjxyZWYt
dHlwZSBuYW1lPSJKb3VybmFsIEFydGljbGUiPjE3PC9yZWYtdHlwZT48Y29udHJpYnV0b3JzPjxh
dXRob3JzPjxhdXRob3I+SHVhbmcsIFIuPC9hdXRob3I+PGF1dGhvcj5MaSwgVy4gWi48L2F1dGhv
cj48YXV0aG9yPkx2LCBYLiBYLjwvYXV0aG9yPjxhdXRob3I+TGVpLCBaLiBKLjwvYXV0aG9yPjxh
dXRob3I+QmlhbiwgWS4gUS48L2F1dGhvcj48YXV0aG9yPkRlbmcsIEguIEIuPC9hdXRob3I+PGF1
dGhvcj5XYW5nLCBILiBKLjwvYXV0aG9yPjxhdXRob3I+TGksIEouIFEuPC9hdXRob3I+PGF1dGhv
cj5MaSwgWC4gWS48L2F1dGhvcj48L2F1dGhvcnM+PC9jb250cmlidXRvcnM+PGF1dGgtYWRkcmVz
cz5bSHVhbmcsIFJvbmc7IExpLCBXYW5nemhvdTsgTHYsIFhpYW94aW5nOyBMZWksIFpoYW5qdW47
IEJpYW4sIFlvbmdxaWFuOyBMaSwgSmlucWluZzsgTGksIFh1ZXlvbmddIEZvdXJ0aCBNaWwgTWVk
IFVuaXYsIFRhbmdkdSBIb3NwLCBEZXB0IFBsYXN0IFN1cmcsIFhpYW4gNzEwMDM4LCBTaGFhbiBY
aSwgUGVvcGxlcyBSIENoaW5hLiBbRGVuZywgSG9uZ2JpbmddIFd1aGFuIFVuaXYsIFNjaCBSZXNv
dXJjZSAmYW1wOyBFbnZpcm9ubSBTY2ksIFd1aGFuIDQzMDA3OSwgUGVvcGxlcyBSIENoaW5hLiBb
V2FuZywgSG9uZ2p1bl0gU3RldmVucyBJbnN0IFRlY2hub2wsIERlcHQgQ2hlbSBDaGVtIEJpb2wg
JmFtcDsgQmlvbWVkIEVuZ24sIEhvYm9rZW4sIE5KIDA3MDMwIFVTQS4mI3hEO0xpLCBKUSAocmVw
cmludCBhdXRob3IpLCBGb3VydGggTWlsIE1lZCBVbml2LCBUYW5nZHUgSG9zcCwgRGVwdCBQbGFz
dCBTdXJnLCBYaWFuIDcxMDAzOCwgU2hhYW4gWGksIFBlb3BsZXMgUiBDaGluYS4mI3hEO2xpanFm
bW11QGhvdG1haWwuY29tOyBsaXh1ZXlvbmc2NDExMjNAMTYzLmNvbTwvYXV0aC1hZGRyZXNzPjx0
aXRsZXM+PHRpdGxlPkJpb21pbWV0aWMgTEJMIHN0cnVjdHVyZWQgbmFub2ZpYnJvdXMgbWF0cmlj
ZXMgYXNzZW1ibGVkIGJ5IGNoaXRvc2FuL2NvbGxhZ2VuIGZvciBwcm9tb3Rpbmcgd291bmQgaGVh
bGluZ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1OC03NTwvcGFnZXM+PHZvbHVtZT41Mzwvdm9sdW1lPjxrZXl3b3Jkcz48
a2V5d29yZD5DaGl0b3Nhbjwva2V5d29yZD48a2V5d29yZD5Db2xsYWdlbjwva2V5d29yZD48a2V5
d29yZD5OYW5vZmlicm91cyBtYXRyaXg8L2tleXdvcmQ+PGtleXdvcmQ+SW50ZWdyaW4gYmV0YSAx
IHNpZ25hbGluZzwva2V5d29yZD48a2V5d29yZD5Xb3VuZDwva2V5d29yZD48a2V5d29yZD5oZWFs
aW5nPC9rZXl3b3JkPjxrZXl3b3JkPlJBWSBQSE9UT0VMRUNUUk9OLVNQRUNUUk9TQ09QWTwva2V5
d29yZD48a2V5d29yZD5OT1JNQUwgSFVNQU4gS0VSQVRJTk9DWVRFUzwva2V5d29yZD48a2V5d29y
ZD5GSUJST0JMQVNULUdST1dUSC1GQUNUT1I8L2tleXdvcmQ+PGtleXdvcmQ+VklUUk8gQU5USVRV
TU9SLUFDVElWSVRZPC9rZXl3b3JkPjxrZXl3b3JkPlNLSU4gUkVHRU5FUkFUSU9OPC9rZXl3b3Jk
PjxrZXl3b3JkPkRJQUJFVElDLVJBVFM8L2tleXdvcmQ+PGtleXdvcmQ+Q0VMTFM8L2tleXdvcmQ+
PGtleXdvcmQ+TUFUUzwva2V5d29yZD48a2V5d29yZD5DSElUT1NBTjwva2V5d29yZD48a2V5d29y
ZD5GQUs8L2tleXdvcmQ+PC9rZXl3b3Jkcz48ZGF0ZXM+PHllYXI+MjAxNTwveWVhcj48cHViLWRh
dGVzPjxkYXRlPkp1bjwvZGF0ZT48L3B1Yi1kYXRlcz48L2RhdGVzPjxpc2JuPjAxNDItOTYxMjwv
aXNibj48YWNjZXNzaW9uLW51bT5XT1M6MDAwMzUzOTI5ODAwMDA3PC9hY2Nlc3Npb24tbnVtPjx3
b3JrLXR5cGU+QXJ0aWNsZTwvd29yay10eXBlPjx1cmxzPjxyZWxhdGVkLXVybHM+PHVybD4mbHQ7
R28gdG8gSVNJJmd0OzovL1dPUzowMDAzNTM5Mjk4MDAwMDc8L3VybD48L3JlbGF0ZWQtdXJscz48
L3VybHM+PGVsZWN0cm9uaWMtcmVzb3VyY2UtbnVtPjEwLjEwMTYvai5iaW9tYXRlcmlhbHMuMjAx
NS4wMi4wNzY8L2VsZWN0cm9uaWMtcmVzb3VyY2UtbnVtPjxsYW5ndWFnZT5FbmdsaXNoPC9sYW5n
dWFnZT48L3JlY29yZD48L0NpdGU+PC9FbmROb3RlPn==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DaHJ6YW5vd3NraTwvQXV0aG9yPjxZZWFyPjIwMTM8L1ll
YXI+PFJlY051bT40MzwvUmVjTnVtPjxEaXNwbGF5VGV4dD48c3R5bGUgZmFjZT0ic3VwZXJzY3Jp
cHQiPjMzLCAzNDwvc3R5bGU+PC9EaXNwbGF5VGV4dD48cmVjb3JkPjxyZWMtbnVtYmVyPjQzPC9y
ZWMtbnVtYmVyPjxmb3JlaWduLWtleXM+PGtleSBhcHA9IkVOIiBkYi1pZD0iMnh0OTBwczl3ejV2
d3JlMnZ3bnA1dzBrYXIyZXR4OXh2MnN2Ij40Mzwva2V5PjwvZm9yZWlnbi1rZXlzPjxyZWYtdHlw
ZSBuYW1lPSJKb3VybmFsIEFydGljbGUiPjE3PC9yZWYtdHlwZT48Y29udHJpYnV0b3JzPjxhdXRo
b3JzPjxhdXRob3I+Q2hyemFub3dza2ksIFcuPC9hdXRob3I+PGF1dGhvcj5LaGFkZW1ob3NzZWlu
aSwgQS48L2F1dGhvcj48L2F1dGhvcnM+PC9jb250cmlidXRvcnM+PHRpdGxlcz48dGl0bGU+Qmlv
bG9naWNhbGx5IGluc3BpcmVkICZhcG9zO3NtYXJ0JmFwb3M7IG1hdGVyaWFsczwvdGl0bGU+PHNl
Y29uZGFyeS10aXRsZT5BZHYgRHJ1ZyBEZWxpdiBSZXY8L3NlY29uZGFyeS10aXRsZT48YWx0LXRp
dGxlPkFkdmFuY2VkIGRydWcgZGVsaXZlcnkgcmV2aWV3czwvYWx0LXRpdGxlPjwvdGl0bGVzPjxw
ZXJpb2RpY2FsPjxmdWxsLXRpdGxlPkFkdiBEcnVnIERlbGl2IFJldjwvZnVsbC10aXRsZT48YWJi
ci0xPkFkdmFuY2VkIGRydWcgZGVsaXZlcnkgcmV2aWV3czwvYWJici0xPjwvcGVyaW9kaWNhbD48
YWx0LXBlcmlvZGljYWw+PGZ1bGwtdGl0bGU+QWR2IERydWcgRGVsaXYgUmV2PC9mdWxsLXRpdGxl
PjxhYmJyLTE+QWR2YW5jZWQgZHJ1ZyBkZWxpdmVyeSByZXZpZXdzPC9hYmJyLTE+PC9hbHQtcGVy
aW9kaWNhbD48cGFnZXM+NDAzLTQ8L3BhZ2VzPjx2b2x1bWU+NjU8L3ZvbHVtZT48bnVtYmVyPjQ8
L251bWJlcj48ZWRpdGlvbj4yMDEzLzAzLzE5PC9lZGl0aW9uPjxrZXl3b3Jkcz48a2V5d29yZD4q
QmlvY29tcGF0aWJsZSBNYXRlcmlhbHM8L2tleXdvcmQ+PGtleXdvcmQ+KkJpb21pbWV0aWMgTWF0
ZXJpYWxzPC9rZXl3b3JkPjxrZXl3b3JkPkh1bWFuczwva2V5d29yZD48L2tleXdvcmRzPjxkYXRl
cz48eWVhcj4yMDEzPC95ZWFyPjxwdWItZGF0ZXM+PGRhdGU+QXByPC9kYXRlPjwvcHViLWRhdGVz
PjwvZGF0ZXM+PGlzYm4+MDE2OS00MDl4PC9pc2JuPjxhY2Nlc3Npb24tbnVtPjIzNTAwMTkyPC9h
Y2Nlc3Npb24tbnVtPjx1cmxzPjwvdXJscz48ZWxlY3Ryb25pYy1yZXNvdXJjZS1udW0+MTAuMTAx
Ni9qLmFkZHIuMjAxMy4wMy4wMDE8L2VsZWN0cm9uaWMtcmVzb3VyY2UtbnVtPjxyZW1vdGUtZGF0
YWJhc2UtcHJvdmlkZXI+TmxtPC9yZW1vdGUtZGF0YWJhc2UtcHJvdmlkZXI+PGxhbmd1YWdlPmVu
ZzwvbGFuZ3VhZ2U+PC9yZWNvcmQ+PC9DaXRlPjxDaXRlPjxBdXRob3I+SHVhbmc8L0F1dGhvcj48
WWVhcj4yMDE1PC9ZZWFyPjxSZWNOdW0+NDQ8L1JlY051bT48cmVjb3JkPjxyZWMtbnVtYmVyPjQ0
PC9yZWMtbnVtYmVyPjxmb3JlaWduLWtleXM+PGtleSBhcHA9IkVOIiBkYi1pZD0iMnh0OTBwczl3
ejV2d3JlMnZ3bnA1dzBrYXIyZXR4OXh2MnN2Ij40NDwva2V5PjwvZm9yZWlnbi1rZXlzPjxyZWYt
dHlwZSBuYW1lPSJKb3VybmFsIEFydGljbGUiPjE3PC9yZWYtdHlwZT48Y29udHJpYnV0b3JzPjxh
dXRob3JzPjxhdXRob3I+SHVhbmcsIFIuPC9hdXRob3I+PGF1dGhvcj5MaSwgVy4gWi48L2F1dGhv
cj48YXV0aG9yPkx2LCBYLiBYLjwvYXV0aG9yPjxhdXRob3I+TGVpLCBaLiBKLjwvYXV0aG9yPjxh
dXRob3I+QmlhbiwgWS4gUS48L2F1dGhvcj48YXV0aG9yPkRlbmcsIEguIEIuPC9hdXRob3I+PGF1
dGhvcj5XYW5nLCBILiBKLjwvYXV0aG9yPjxhdXRob3I+TGksIEouIFEuPC9hdXRob3I+PGF1dGhv
cj5MaSwgWC4gWS48L2F1dGhvcj48L2F1dGhvcnM+PC9jb250cmlidXRvcnM+PGF1dGgtYWRkcmVz
cz5bSHVhbmcsIFJvbmc7IExpLCBXYW5nemhvdTsgTHYsIFhpYW94aW5nOyBMZWksIFpoYW5qdW47
IEJpYW4sIFlvbmdxaWFuOyBMaSwgSmlucWluZzsgTGksIFh1ZXlvbmddIEZvdXJ0aCBNaWwgTWVk
IFVuaXYsIFRhbmdkdSBIb3NwLCBEZXB0IFBsYXN0IFN1cmcsIFhpYW4gNzEwMDM4LCBTaGFhbiBY
aSwgUGVvcGxlcyBSIENoaW5hLiBbRGVuZywgSG9uZ2JpbmddIFd1aGFuIFVuaXYsIFNjaCBSZXNv
dXJjZSAmYW1wOyBFbnZpcm9ubSBTY2ksIFd1aGFuIDQzMDA3OSwgUGVvcGxlcyBSIENoaW5hLiBb
V2FuZywgSG9uZ2p1bl0gU3RldmVucyBJbnN0IFRlY2hub2wsIERlcHQgQ2hlbSBDaGVtIEJpb2wg
JmFtcDsgQmlvbWVkIEVuZ24sIEhvYm9rZW4sIE5KIDA3MDMwIFVTQS4mI3hEO0xpLCBKUSAocmVw
cmludCBhdXRob3IpLCBGb3VydGggTWlsIE1lZCBVbml2LCBUYW5nZHUgSG9zcCwgRGVwdCBQbGFz
dCBTdXJnLCBYaWFuIDcxMDAzOCwgU2hhYW4gWGksIFBlb3BsZXMgUiBDaGluYS4mI3hEO2xpanFm
bW11QGhvdG1haWwuY29tOyBsaXh1ZXlvbmc2NDExMjNAMTYzLmNvbTwvYXV0aC1hZGRyZXNzPjx0
aXRsZXM+PHRpdGxlPkJpb21pbWV0aWMgTEJMIHN0cnVjdHVyZWQgbmFub2ZpYnJvdXMgbWF0cmlj
ZXMgYXNzZW1ibGVkIGJ5IGNoaXRvc2FuL2NvbGxhZ2VuIGZvciBwcm9tb3Rpbmcgd291bmQgaGVh
bGluZ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1OC03NTwvcGFnZXM+PHZvbHVtZT41Mzwvdm9sdW1lPjxrZXl3b3Jkcz48
a2V5d29yZD5DaGl0b3Nhbjwva2V5d29yZD48a2V5d29yZD5Db2xsYWdlbjwva2V5d29yZD48a2V5
d29yZD5OYW5vZmlicm91cyBtYXRyaXg8L2tleXdvcmQ+PGtleXdvcmQ+SW50ZWdyaW4gYmV0YSAx
IHNpZ25hbGluZzwva2V5d29yZD48a2V5d29yZD5Xb3VuZDwva2V5d29yZD48a2V5d29yZD5oZWFs
aW5nPC9rZXl3b3JkPjxrZXl3b3JkPlJBWSBQSE9UT0VMRUNUUk9OLVNQRUNUUk9TQ09QWTwva2V5
d29yZD48a2V5d29yZD5OT1JNQUwgSFVNQU4gS0VSQVRJTk9DWVRFUzwva2V5d29yZD48a2V5d29y
ZD5GSUJST0JMQVNULUdST1dUSC1GQUNUT1I8L2tleXdvcmQ+PGtleXdvcmQ+VklUUk8gQU5USVRV
TU9SLUFDVElWSVRZPC9rZXl3b3JkPjxrZXl3b3JkPlNLSU4gUkVHRU5FUkFUSU9OPC9rZXl3b3Jk
PjxrZXl3b3JkPkRJQUJFVElDLVJBVFM8L2tleXdvcmQ+PGtleXdvcmQ+Q0VMTFM8L2tleXdvcmQ+
PGtleXdvcmQ+TUFUUzwva2V5d29yZD48a2V5d29yZD5DSElUT1NBTjwva2V5d29yZD48a2V5d29y
ZD5GQUs8L2tleXdvcmQ+PC9rZXl3b3Jkcz48ZGF0ZXM+PHllYXI+MjAxNTwveWVhcj48cHViLWRh
dGVzPjxkYXRlPkp1bjwvZGF0ZT48L3B1Yi1kYXRlcz48L2RhdGVzPjxpc2JuPjAxNDItOTYxMjwv
aXNibj48YWNjZXNzaW9uLW51bT5XT1M6MDAwMzUzOTI5ODAwMDA3PC9hY2Nlc3Npb24tbnVtPjx3
b3JrLXR5cGU+QXJ0aWNsZTwvd29yay10eXBlPjx1cmxzPjxyZWxhdGVkLXVybHM+PHVybD4mbHQ7
R28gdG8gSVNJJmd0OzovL1dPUzowMDAzNTM5Mjk4MDAwMDc8L3VybD48L3JlbGF0ZWQtdXJscz48
L3VybHM+PGVsZWN0cm9uaWMtcmVzb3VyY2UtbnVtPjEwLjEwMTYvai5iaW9tYXRlcmlhbHMuMjAx
NS4wMi4wNzY8L2VsZWN0cm9uaWMtcmVzb3VyY2UtbnVtPjxsYW5ndWFnZT5FbmdsaXNoPC9sYW5n
dWFnZT48L3JlY29yZD48L0NpdGU+PC9FbmROb3RlPn==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Pr="00733C41">
        <w:rPr>
          <w:rFonts w:cstheme="minorHAnsi"/>
          <w:sz w:val="18"/>
          <w:szCs w:val="18"/>
        </w:rPr>
      </w:r>
      <w:r w:rsidRPr="00733C41">
        <w:rPr>
          <w:rFonts w:cstheme="minorHAnsi"/>
          <w:sz w:val="18"/>
          <w:szCs w:val="18"/>
        </w:rPr>
        <w:fldChar w:fldCharType="separate"/>
      </w:r>
      <w:hyperlink w:anchor="_ENREF_33" w:tooltip="Chrzanowski, 2013 #43" w:history="1">
        <w:r w:rsidR="00453533" w:rsidRPr="00453533">
          <w:rPr>
            <w:rFonts w:cstheme="minorHAnsi"/>
            <w:noProof/>
            <w:sz w:val="18"/>
            <w:szCs w:val="18"/>
            <w:vertAlign w:val="superscript"/>
          </w:rPr>
          <w:t>33</w:t>
        </w:r>
      </w:hyperlink>
      <w:r w:rsidR="00453533" w:rsidRPr="00453533">
        <w:rPr>
          <w:rFonts w:cstheme="minorHAnsi"/>
          <w:noProof/>
          <w:sz w:val="18"/>
          <w:szCs w:val="18"/>
          <w:vertAlign w:val="superscript"/>
        </w:rPr>
        <w:t xml:space="preserve">, </w:t>
      </w:r>
      <w:hyperlink w:anchor="_ENREF_34" w:tooltip="Huang, 2015 #44" w:history="1">
        <w:r w:rsidR="00453533" w:rsidRPr="00453533">
          <w:rPr>
            <w:rFonts w:cstheme="minorHAnsi"/>
            <w:noProof/>
            <w:sz w:val="18"/>
            <w:szCs w:val="18"/>
            <w:vertAlign w:val="superscript"/>
          </w:rPr>
          <w:t>34</w:t>
        </w:r>
      </w:hyperlink>
      <w:r w:rsidRPr="00733C41">
        <w:rPr>
          <w:rFonts w:cstheme="minorHAnsi"/>
          <w:sz w:val="18"/>
          <w:szCs w:val="18"/>
        </w:rPr>
        <w:fldChar w:fldCharType="end"/>
      </w:r>
      <w:r w:rsidRPr="00733C41">
        <w:rPr>
          <w:rFonts w:cstheme="minorHAnsi"/>
          <w:sz w:val="18"/>
          <w:szCs w:val="18"/>
        </w:rPr>
        <w:t xml:space="preserve">, with different suitable properties of materials being inspired in natural systems. In particular, friendly bioadhesive systems have been proposed based on natural phenomena chasing their effectiveness </w:t>
      </w:r>
      <w:hyperlink w:anchor="_ENREF_35" w:tooltip="Flammang, 2015 #174"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Flammang&lt;/Author&gt;&lt;Year&gt;2015&lt;/Year&gt;&lt;RecNum&gt;174&lt;/RecNum&gt;&lt;DisplayText&gt;&lt;style face="superscript"&gt;35&lt;/style&gt;&lt;/DisplayText&gt;&lt;record&gt;&lt;rec-number&gt;174&lt;/rec-number&gt;&lt;foreign-keys&gt;&lt;key app="EN" db-id="2xt90ps9wz5vwre2vwnp5w0kar2etx9xv2sv"&gt;174&lt;/key&gt;&lt;/foreign-keys&gt;&lt;ref-type name="Journal Article"&gt;17&lt;/ref-type&gt;&lt;contributors&gt;&lt;authors&gt;&lt;author&gt;Flammang, Patrick&lt;/author&gt;&lt;author&gt;Santos, Romana&lt;/author&gt;&lt;/authors&gt;&lt;/contributors&gt;&lt;titles&gt;&lt;title&gt;Biological adhesives: from biology to biomimetics&lt;/title&gt;&lt;secondary-title&gt;Interface Focus&lt;/secondary-title&gt;&lt;/titles&gt;&lt;periodical&gt;&lt;full-title&gt;Interface Focus&lt;/full-title&gt;&lt;/periodical&gt;&lt;pages&gt;20140086&lt;/pages&gt;&lt;volume&gt;5&lt;/volume&gt;&lt;number&gt;1&lt;/number&gt;&lt;dates&gt;&lt;year&gt;2015&lt;/year&gt;&lt;/dates&gt;&lt;publisher&gt;The Royal Society&lt;/publisher&gt;&lt;isbn&gt;2042-8898&amp;#xD;2042-8901&lt;/isbn&gt;&lt;accession-num&gt;PMC4275879&lt;/accession-num&gt;&lt;urls&gt;&lt;related-urls&gt;&lt;url&gt;http://www.ncbi.nlm.nih.gov/pmc/articles/PMC4275879/&lt;/url&gt;&lt;/related-urls&gt;&lt;/urls&gt;&lt;electronic-resource-num&gt;10.1098/rsfs.2014.0086&lt;/electronic-resource-num&gt;&lt;remote-database-name&gt;PMC&lt;/remote-database-name&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35</w:t>
        </w:r>
        <w:r w:rsidR="00453533" w:rsidRPr="00733C41">
          <w:rPr>
            <w:rFonts w:cstheme="minorHAnsi"/>
            <w:sz w:val="18"/>
            <w:szCs w:val="18"/>
          </w:rPr>
          <w:fldChar w:fldCharType="end"/>
        </w:r>
      </w:hyperlink>
      <w:r w:rsidRPr="00733C41">
        <w:rPr>
          <w:rFonts w:cstheme="minorHAnsi"/>
          <w:sz w:val="18"/>
          <w:szCs w:val="18"/>
        </w:rPr>
        <w:t xml:space="preserve">. For instance, gecko’s ability to adhere temporary to surfaces has been caught the attention of many scientists, which have been trying to reproduce the nanoscale topography of their foot pads; </w:t>
      </w:r>
      <w:r w:rsidR="00A27028">
        <w:rPr>
          <w:rFonts w:cstheme="minorHAnsi"/>
          <w:sz w:val="18"/>
          <w:szCs w:val="18"/>
        </w:rPr>
        <w:t>Lee H</w:t>
      </w:r>
      <w:r w:rsidR="004121E5">
        <w:rPr>
          <w:rFonts w:cstheme="minorHAnsi"/>
          <w:sz w:val="18"/>
          <w:szCs w:val="18"/>
        </w:rPr>
        <w:t>.</w:t>
      </w:r>
      <w:r w:rsidRPr="00733C41">
        <w:rPr>
          <w:rFonts w:cstheme="minorHAnsi"/>
          <w:sz w:val="18"/>
          <w:szCs w:val="18"/>
        </w:rPr>
        <w:t xml:space="preserve"> </w:t>
      </w:r>
      <w:r w:rsidRPr="00733C41">
        <w:rPr>
          <w:rFonts w:cstheme="minorHAnsi"/>
          <w:i/>
          <w:sz w:val="18"/>
          <w:szCs w:val="18"/>
        </w:rPr>
        <w:t>et al.</w:t>
      </w:r>
      <w:r w:rsidRPr="00733C41">
        <w:rPr>
          <w:rFonts w:cstheme="minorHAnsi"/>
          <w:sz w:val="18"/>
          <w:szCs w:val="18"/>
        </w:rPr>
        <w:t xml:space="preserve"> </w:t>
      </w:r>
      <w:hyperlink w:anchor="_ENREF_36" w:tooltip="Lee, 2007 #183" w:history="1">
        <w:r w:rsidR="00453533">
          <w:rPr>
            <w:rFonts w:cstheme="minorHAnsi"/>
            <w:sz w:val="18"/>
            <w:szCs w:val="18"/>
          </w:rPr>
          <w:fldChar w:fldCharType="begin"/>
        </w:r>
        <w:r w:rsidR="00453533">
          <w:rPr>
            <w:rFonts w:cstheme="minorHAnsi"/>
            <w:sz w:val="18"/>
            <w:szCs w:val="18"/>
          </w:rPr>
          <w:instrText xml:space="preserve"> ADDIN EN.CITE &lt;EndNote&gt;&lt;Cite&gt;&lt;Author&gt;Lee&lt;/Author&gt;&lt;Year&gt;2007&lt;/Year&gt;&lt;RecNum&gt;183&lt;/RecNum&gt;&lt;DisplayText&gt;&lt;style face="superscript"&gt;36&lt;/style&gt;&lt;/DisplayText&gt;&lt;record&gt;&lt;rec-number&gt;183&lt;/rec-number&gt;&lt;foreign-keys&gt;&lt;key app="EN" db-id="2xt90ps9wz5vwre2vwnp5w0kar2etx9xv2sv"&gt;183&lt;/key&gt;&lt;/foreign-keys&gt;&lt;ref-type name="Journal Article"&gt;17&lt;/ref-type&gt;&lt;contributors&gt;&lt;authors&gt;&lt;author&gt;Lee, Haeshin&lt;/author&gt;&lt;author&gt;Lee, Bruce P.&lt;/author&gt;&lt;author&gt;Messersmith, Phillip B.&lt;/author&gt;&lt;/authors&gt;&lt;/contributors&gt;&lt;titles&gt;&lt;title&gt;A reversible wet/dry adhesive inspired by mussels and geckos&lt;/title&gt;&lt;secondary-title&gt;Nature&lt;/secondary-title&gt;&lt;/titles&gt;&lt;periodical&gt;&lt;full-title&gt;Nature&lt;/full-title&gt;&lt;/periodical&gt;&lt;pages&gt;338&lt;/pages&gt;&lt;volume&gt;448&lt;/volume&gt;&lt;dates&gt;&lt;year&gt;2007&lt;/year&gt;&lt;pub-dates&gt;&lt;date&gt;07/19/online&lt;/date&gt;&lt;/pub-dates&gt;&lt;/dates&gt;&lt;publisher&gt;Nature Publishing Group&lt;/publisher&gt;&lt;urls&gt;&lt;related-urls&gt;&lt;url&gt;http://dx.doi.org/10.1038/nature05968&lt;/url&gt;&lt;/related-urls&gt;&lt;/urls&gt;&lt;electronic-resource-num&gt;10.1038/nature05968&amp;#xD;https://www.nature.com/articles/nature05968#supplementary-information&lt;/electronic-resource-num&gt;&lt;/record&gt;&lt;/Cite&gt;&lt;/EndNote&gt;</w:instrText>
        </w:r>
        <w:r w:rsidR="00453533">
          <w:rPr>
            <w:rFonts w:cstheme="minorHAnsi"/>
            <w:sz w:val="18"/>
            <w:szCs w:val="18"/>
          </w:rPr>
          <w:fldChar w:fldCharType="separate"/>
        </w:r>
        <w:r w:rsidR="00453533" w:rsidRPr="00453533">
          <w:rPr>
            <w:rFonts w:cstheme="minorHAnsi"/>
            <w:noProof/>
            <w:sz w:val="18"/>
            <w:szCs w:val="18"/>
            <w:vertAlign w:val="superscript"/>
          </w:rPr>
          <w:t>36</w:t>
        </w:r>
        <w:r w:rsidR="00453533">
          <w:rPr>
            <w:rFonts w:cstheme="minorHAnsi"/>
            <w:sz w:val="18"/>
            <w:szCs w:val="18"/>
          </w:rPr>
          <w:fldChar w:fldCharType="end"/>
        </w:r>
      </w:hyperlink>
      <w:r w:rsidR="009C2F5E">
        <w:rPr>
          <w:rFonts w:cstheme="minorHAnsi"/>
          <w:sz w:val="18"/>
          <w:szCs w:val="18"/>
        </w:rPr>
        <w:t xml:space="preserve"> </w:t>
      </w:r>
      <w:r w:rsidR="00CD60E6">
        <w:rPr>
          <w:rFonts w:cstheme="minorHAnsi"/>
          <w:sz w:val="18"/>
          <w:szCs w:val="18"/>
        </w:rPr>
        <w:t>develope</w:t>
      </w:r>
      <w:r w:rsidR="004121E5">
        <w:rPr>
          <w:rFonts w:cstheme="minorHAnsi"/>
          <w:sz w:val="18"/>
          <w:szCs w:val="18"/>
        </w:rPr>
        <w:t xml:space="preserve">d a hybrid biologically-inspired adhesive material composed of an array of nanofabricated </w:t>
      </w:r>
      <w:r w:rsidRPr="00733C41">
        <w:rPr>
          <w:rFonts w:cstheme="minorHAnsi"/>
          <w:sz w:val="18"/>
          <w:szCs w:val="18"/>
        </w:rPr>
        <w:t>poly</w:t>
      </w:r>
      <w:r w:rsidR="004121E5">
        <w:rPr>
          <w:rFonts w:cstheme="minorHAnsi"/>
          <w:sz w:val="18"/>
          <w:szCs w:val="18"/>
        </w:rPr>
        <w:t xml:space="preserve">mer pillars </w:t>
      </w:r>
      <w:r w:rsidRPr="00733C41">
        <w:rPr>
          <w:rFonts w:cstheme="minorHAnsi"/>
          <w:sz w:val="18"/>
          <w:szCs w:val="18"/>
        </w:rPr>
        <w:t>to mimic the nano</w:t>
      </w:r>
      <w:r w:rsidR="004121E5">
        <w:rPr>
          <w:rFonts w:cstheme="minorHAnsi"/>
          <w:sz w:val="18"/>
          <w:szCs w:val="18"/>
        </w:rPr>
        <w:t>architecture</w:t>
      </w:r>
      <w:r w:rsidRPr="00733C41">
        <w:rPr>
          <w:rFonts w:cstheme="minorHAnsi"/>
          <w:sz w:val="18"/>
          <w:szCs w:val="18"/>
        </w:rPr>
        <w:t xml:space="preserve"> organi</w:t>
      </w:r>
      <w:r w:rsidR="004121E5">
        <w:rPr>
          <w:rFonts w:cstheme="minorHAnsi"/>
          <w:sz w:val="18"/>
          <w:szCs w:val="18"/>
        </w:rPr>
        <w:t xml:space="preserve">zation of the gecko’s foot pads. </w:t>
      </w:r>
      <w:r w:rsidR="009C2F5E">
        <w:rPr>
          <w:rFonts w:cstheme="minorHAnsi"/>
          <w:sz w:val="18"/>
          <w:szCs w:val="18"/>
        </w:rPr>
        <w:t>T</w:t>
      </w:r>
      <w:r w:rsidR="009C2F5E" w:rsidRPr="009C2F5E">
        <w:rPr>
          <w:rFonts w:cstheme="minorHAnsi"/>
          <w:sz w:val="18"/>
          <w:szCs w:val="18"/>
        </w:rPr>
        <w:t xml:space="preserve">o improve </w:t>
      </w:r>
      <w:r w:rsidR="009C2F5E">
        <w:rPr>
          <w:rFonts w:cstheme="minorHAnsi"/>
          <w:sz w:val="18"/>
          <w:szCs w:val="18"/>
        </w:rPr>
        <w:t xml:space="preserve">the wet </w:t>
      </w:r>
      <w:r w:rsidR="009C2F5E" w:rsidRPr="009C2F5E">
        <w:rPr>
          <w:rFonts w:cstheme="minorHAnsi"/>
          <w:sz w:val="18"/>
          <w:szCs w:val="18"/>
        </w:rPr>
        <w:t xml:space="preserve">adhesion and durability, </w:t>
      </w:r>
      <w:r w:rsidR="009C2F5E">
        <w:rPr>
          <w:rFonts w:cstheme="minorHAnsi"/>
          <w:sz w:val="18"/>
          <w:szCs w:val="18"/>
        </w:rPr>
        <w:t>the authors</w:t>
      </w:r>
      <w:r w:rsidR="009C2F5E" w:rsidRPr="009C2F5E">
        <w:rPr>
          <w:rFonts w:cstheme="minorHAnsi"/>
          <w:sz w:val="18"/>
          <w:szCs w:val="18"/>
        </w:rPr>
        <w:t xml:space="preserve"> coated the </w:t>
      </w:r>
      <w:r w:rsidR="009C2F5E">
        <w:rPr>
          <w:rFonts w:cstheme="minorHAnsi"/>
          <w:sz w:val="18"/>
          <w:szCs w:val="18"/>
        </w:rPr>
        <w:t xml:space="preserve">gecko-inspired </w:t>
      </w:r>
      <w:r w:rsidR="009C2F5E" w:rsidRPr="009C2F5E">
        <w:rPr>
          <w:rFonts w:cstheme="minorHAnsi"/>
          <w:sz w:val="18"/>
          <w:szCs w:val="18"/>
        </w:rPr>
        <w:t>pillar</w:t>
      </w:r>
      <w:r w:rsidR="009C2F5E">
        <w:rPr>
          <w:rFonts w:cstheme="minorHAnsi"/>
          <w:sz w:val="18"/>
          <w:szCs w:val="18"/>
        </w:rPr>
        <w:t>s</w:t>
      </w:r>
      <w:r w:rsidR="009C2F5E" w:rsidRPr="009C2F5E">
        <w:rPr>
          <w:rFonts w:cstheme="minorHAnsi"/>
          <w:sz w:val="18"/>
          <w:szCs w:val="18"/>
        </w:rPr>
        <w:t xml:space="preserve"> with a thin layer of a synthetic polymer, </w:t>
      </w:r>
      <w:r w:rsidR="009C2F5E">
        <w:rPr>
          <w:rFonts w:cstheme="minorHAnsi"/>
          <w:sz w:val="18"/>
          <w:szCs w:val="18"/>
        </w:rPr>
        <w:t>t</w:t>
      </w:r>
      <w:r w:rsidR="009C2F5E" w:rsidRPr="009C2F5E">
        <w:rPr>
          <w:rFonts w:cstheme="minorHAnsi"/>
          <w:sz w:val="18"/>
          <w:szCs w:val="18"/>
        </w:rPr>
        <w:t>hat mimics the wet adhesive prot</w:t>
      </w:r>
      <w:r w:rsidR="009C2F5E">
        <w:rPr>
          <w:rFonts w:cstheme="minorHAnsi"/>
          <w:sz w:val="18"/>
          <w:szCs w:val="18"/>
        </w:rPr>
        <w:t>eins found in mussel holdfasts</w:t>
      </w:r>
      <w:r w:rsidR="009C2F5E" w:rsidRPr="009C2F5E">
        <w:rPr>
          <w:rFonts w:cstheme="minorHAnsi"/>
          <w:sz w:val="18"/>
          <w:szCs w:val="18"/>
        </w:rPr>
        <w:t>.</w:t>
      </w:r>
      <w:r w:rsidRPr="00733C41">
        <w:rPr>
          <w:rFonts w:cstheme="minorHAnsi"/>
          <w:sz w:val="18"/>
          <w:szCs w:val="18"/>
        </w:rPr>
        <w:t xml:space="preserve"> </w:t>
      </w:r>
      <w:r w:rsidR="009C2F5E">
        <w:rPr>
          <w:rFonts w:cstheme="minorHAnsi"/>
          <w:sz w:val="18"/>
          <w:szCs w:val="18"/>
        </w:rPr>
        <w:t>In fact, m</w:t>
      </w:r>
      <w:r w:rsidRPr="00733C41">
        <w:rPr>
          <w:rFonts w:cstheme="minorHAnsi"/>
          <w:sz w:val="18"/>
          <w:szCs w:val="18"/>
        </w:rPr>
        <w:t xml:space="preserve">ussels are other class of materials that has been nowadays very attracting to inspire bioadhesive systems. Mussels’ ability to bond to any type of organic and inorganic substrate relies on their byssal threads’ secretion of particular proteins, which amino acid content analysis showed the repetition of the 3,4-dihydroxyphenyl-alanine (DOPA) </w:t>
      </w:r>
      <w:r w:rsidRPr="00733C41">
        <w:rPr>
          <w:rFonts w:cstheme="minorHAnsi"/>
          <w:sz w:val="18"/>
          <w:szCs w:val="18"/>
        </w:rPr>
        <w:t>residue</w:t>
      </w:r>
      <w:hyperlink w:anchor="_ENREF_37" w:tooltip="Lee, 2011 #173" w:history="1">
        <w:r w:rsidR="00453533">
          <w:rPr>
            <w:rFonts w:cstheme="minorHAnsi"/>
            <w:sz w:val="18"/>
            <w:szCs w:val="18"/>
          </w:rPr>
          <w:fldChar w:fldCharType="begin"/>
        </w:r>
        <w:r w:rsidR="00453533">
          <w:rPr>
            <w:rFonts w:cstheme="minorHAnsi"/>
            <w:sz w:val="18"/>
            <w:szCs w:val="18"/>
          </w:rPr>
          <w:instrText xml:space="preserve"> ADDIN EN.CITE &lt;EndNote&gt;&lt;Cite&gt;&lt;Author&gt;Lee&lt;/Author&gt;&lt;Year&gt;2011&lt;/Year&gt;&lt;RecNum&gt;173&lt;/RecNum&gt;&lt;DisplayText&gt;&lt;style face="superscript"&gt;37&lt;/style&gt;&lt;/DisplayText&gt;&lt;record&gt;&lt;rec-number&gt;173&lt;/rec-number&gt;&lt;foreign-keys&gt;&lt;key app="EN" db-id="2xt90ps9wz5vwre2vwnp5w0kar2etx9xv2sv"&gt;173&lt;/key&gt;&lt;/foreign-keys&gt;&lt;ref-type name="Journal Article"&gt;17&lt;/ref-type&gt;&lt;contributors&gt;&lt;authors&gt;&lt;author&gt;Lee, Bruce P.&lt;/author&gt;&lt;author&gt;Messersmith, P. B.&lt;/author&gt;&lt;author&gt;Israelachvili, J. N.&lt;/author&gt;&lt;author&gt;Waite, J. H.&lt;/author&gt;&lt;/authors&gt;&lt;/contributors&gt;&lt;titles&gt;&lt;title&gt;Mussel-Inspired Adhesives and Coatings&lt;/title&gt;&lt;secondary-title&gt;Annual review of materials research&lt;/secondary-title&gt;&lt;/titles&gt;&lt;periodical&gt;&lt;full-title&gt;Annual review of materials research&lt;/full-title&gt;&lt;/periodical&gt;&lt;pages&gt;99-132&lt;/pages&gt;&lt;volume&gt;41&lt;/volume&gt;&lt;dates&gt;&lt;year&gt;2011&lt;/year&gt;&lt;/dates&gt;&lt;isbn&gt;1531-7331&amp;#xD;1545-4118&lt;/isbn&gt;&lt;accession-num&gt;PMC3207216&lt;/accession-num&gt;&lt;urls&gt;&lt;related-urls&gt;&lt;url&gt;http://www.ncbi.nlm.nih.gov/pmc/articles/PMC3207216/&lt;/url&gt;&lt;/related-urls&gt;&lt;/urls&gt;&lt;electronic-resource-num&gt;10.1146/annurev-matsci-062910-100429&lt;/electronic-resource-num&gt;&lt;remote-database-name&gt;PMC&lt;/remote-database-name&gt;&lt;/record&gt;&lt;/Cite&gt;&lt;/EndNote&gt;</w:instrText>
        </w:r>
        <w:r w:rsidR="00453533">
          <w:rPr>
            <w:rFonts w:cstheme="minorHAnsi"/>
            <w:sz w:val="18"/>
            <w:szCs w:val="18"/>
          </w:rPr>
          <w:fldChar w:fldCharType="separate"/>
        </w:r>
        <w:r w:rsidR="00453533" w:rsidRPr="00453533">
          <w:rPr>
            <w:rFonts w:cstheme="minorHAnsi"/>
            <w:noProof/>
            <w:sz w:val="18"/>
            <w:szCs w:val="18"/>
            <w:vertAlign w:val="superscript"/>
          </w:rPr>
          <w:t>37</w:t>
        </w:r>
        <w:r w:rsidR="00453533">
          <w:rPr>
            <w:rFonts w:cstheme="minorHAnsi"/>
            <w:sz w:val="18"/>
            <w:szCs w:val="18"/>
          </w:rPr>
          <w:fldChar w:fldCharType="end"/>
        </w:r>
      </w:hyperlink>
      <w:r w:rsidRPr="00733C41">
        <w:rPr>
          <w:rFonts w:cstheme="minorHAnsi"/>
          <w:sz w:val="18"/>
          <w:szCs w:val="18"/>
        </w:rPr>
        <w:t xml:space="preserve">. Molecules containing catechols groups, such as DOPA or dopamine have been used to functionalize polymers, such as chitosan  (CHT) and HA; for instance, Ryu J. H. </w:t>
      </w:r>
      <w:r w:rsidRPr="00733C41">
        <w:rPr>
          <w:rFonts w:cstheme="minorHAnsi"/>
          <w:i/>
          <w:sz w:val="18"/>
          <w:szCs w:val="18"/>
        </w:rPr>
        <w:t>et al.</w:t>
      </w:r>
      <w:r w:rsidRPr="00733C41">
        <w:rPr>
          <w:rFonts w:cstheme="minorHAnsi"/>
          <w:sz w:val="18"/>
          <w:szCs w:val="18"/>
        </w:rPr>
        <w:t xml:space="preserve"> </w:t>
      </w:r>
      <w:hyperlink w:anchor="_ENREF_38" w:tooltip="Ryu, 2011 #45" w:history="1">
        <w:r w:rsidR="00453533" w:rsidRPr="00733C41">
          <w:rPr>
            <w:rFonts w:cstheme="minorHAnsi"/>
            <w:sz w:val="18"/>
            <w:szCs w:val="18"/>
          </w:rPr>
          <w:fldChar w:fldCharType="begin">
            <w:fldData xml:space="preserve">PEVuZE5vdGU+PENpdGU+PEF1dGhvcj5SeXU8L0F1dGhvcj48WWVhcj4yMDExPC9ZZWFyPjxSZWNO
dW0+NDU8L1JlY051bT48RGlzcGxheVRleHQ+PHN0eWxlIGZhY2U9InN1cGVyc2NyaXB0Ij4zODwv
c3R5bGU+PC9EaXNwbGF5VGV4dD48cmVjb3JkPjxyZWMtbnVtYmVyPjQ1PC9yZWMtbnVtYmVyPjxm
b3JlaWduLWtleXM+PGtleSBhcHA9IkVOIiBkYi1pZD0iMnh0OTBwczl3ejV2d3JlMnZ3bnA1dzBr
YXIyZXR4OXh2MnN2Ij40NTwva2V5PjwvZm9yZWlnbi1rZXlzPjxyZWYtdHlwZSBuYW1lPSJKb3Vy
bmFsIEFydGljbGUiPjE3PC9yZWYtdHlwZT48Y29udHJpYnV0b3JzPjxhdXRob3JzPjxhdXRob3I+
Unl1LCBKLiBILjwvYXV0aG9yPjxhdXRob3I+TGVlLCBZLjwvYXV0aG9yPjxhdXRob3I+S29uZywg
Vy4gSC48L2F1dGhvcj48YXV0aG9yPktpbSwgVC4gRy48L2F1dGhvcj48YXV0aG9yPlBhcmssIFQu
IEcuPC9hdXRob3I+PGF1dGhvcj5MZWUsIEguPC9hdXRob3I+PC9hdXRob3JzPjwvY29udHJpYnV0
b3JzPjxhdXRoLWFkZHJlc3M+R3JhZHVhdGUgU2Nob29sIG9mIE5hbm9zY2llbmNlIGFuZCBUZWNo
bm9sb2d5IChXQ1UpLCBLb3JlYSBBZHZhbmNlZCBJbnN0aXR1dGUgb2YgU2NpZW5jZSBhbmQgVGVj
aG5vbG9neSwgRGFlamVvbiAzMDUtNzAxLCBSZXB1YmxpYyBvZiBLb3JlYS48L2F1dGgtYWRkcmVz
cz48dGl0bGVzPjx0aXRsZT5DYXRlY2hvbC1mdW5jdGlvbmFsaXplZCBjaGl0b3Nhbi9wbHVyb25p
YyBoeWRyb2dlbHMgZm9yIHRpc3N1ZSBhZGhlc2l2ZXMgYW5kIGhlbW9zdGF0aWMgbWF0ZXJpYWxz
PC90aXRsZT48c2Vjb25kYXJ5LXRpdGxlPkJpb21hY3JvbW9sZWN1bGVzPC9zZWNvbmRhcnktdGl0
bGU+PGFsdC10aXRsZT5CaW9tYWNyb21vbGVjdWxlczwvYWx0LXRpdGxlPjwvdGl0bGVzPjxwZXJp
b2RpY2FsPjxmdWxsLXRpdGxlPkJpb21hY3JvbW9sZWN1bGVzPC9mdWxsLXRpdGxlPjwvcGVyaW9k
aWNhbD48YWx0LXBlcmlvZGljYWw+PGZ1bGwtdGl0bGU+QmlvbWFjcm9tb2xlY3VsZXM8L2Z1bGwt
dGl0bGU+PC9hbHQtcGVyaW9kaWNhbD48cGFnZXM+MjY1My05PC9wYWdlcz48dm9sdW1lPjEyPC92
b2x1bWU+PG51bWJlcj43PC9udW1iZXI+PGVkaXRpb24+MjAxMS8wNS8yNDwvZWRpdGlvbj48a2V5
d29yZHM+PGtleXdvcmQ+QW5pbWFsczwva2V5d29yZD48a2V5d29yZD5CaW9jb21wYXRpYmxlIE1h
dGVyaWFsczwva2V5d29yZD48a2V5d29yZD5DYXRlY2hvbHMvYWRtaW5pc3RyYXRpb24gJmFtcDsg
ZG9zYWdlL2NoZW1pc3RyeTwva2V5d29yZD48a2V5d29yZD5DaGl0b3Nhbi9hZG1pbmlzdHJhdGlv
biAmYW1wOyBkb3NhZ2UvY2hlbWlzdHJ5PC9rZXl3b3JkPjxrZXl3b3JkPkNyb3NzLUxpbmtpbmcg
UmVhZ2VudHMvKmFkbWluaXN0cmF0aW9uICZhbXA7IGRvc2FnZS9jaGVtaWNhbCBzeW50aGVzaXMv
Y2hlbWlzdHJ5PC9rZXl3b3JkPjxrZXl3b3JkPkhlbW9zdGF0aWNzLyphZG1pbmlzdHJhdGlvbiAm
YW1wOyBkb3NhZ2UvY2hlbWljYWwgc3ludGhlc2lzL2NoZW1pc3RyeTwva2V5d29yZD48a2V5d29y
ZD5IeWRyb2dlbHMvKmFkbWluaXN0cmF0aW9uICZhbXA7IGRvc2FnZS9jaGVtaWNhbCBzeW50aGVz
aXMvY2hlbWlzdHJ5PC9rZXl3b3JkPjxrZXl3b3JkPkh5ZHJvZ2VuLUlvbiBDb25jZW50cmF0aW9u
PC9rZXl3b3JkPjxrZXl3b3JkPkluamVjdGlvbnMsIFN1YmN1dGFuZW91czwva2V5d29yZD48a2V5
d29yZD5NaWNlPC9rZXl3b3JkPjxrZXl3b3JkPk1pY2UsIEluYnJlZCBCQUxCIEM8L2tleXdvcmQ+
PGtleXdvcmQ+TW9kZWxzLCBBbmltYWw8L2tleXdvcmQ+PGtleXdvcmQ+TW9sZWN1bGFyIFN0cnVj
dHVyZTwva2V5d29yZD48a2V5d29yZD5Qb2xveGFtZXIvYWRtaW5pc3RyYXRpb24gJmFtcDsgZG9z
YWdlL2NoZW1pc3RyeTwva2V5d29yZD48a2V5d29yZD5SYXRzPC9rZXl3b3JkPjxrZXl3b3JkPlJh
dHMsIFNwcmFndWUtRGF3bGV5PC9rZXl3b3JkPjxrZXl3b3JkPlRlbXBlcmF0dXJlPC9rZXl3b3Jk
PjxrZXl3b3JkPlRpc3N1ZSBBZGhlc2l2ZXMvKmFkbWluaXN0cmF0aW9uICZhbXA7IGRvc2FnZS9j
aGVtaWNhbCBzeW50aGVzaXMvY2hlbWlzdHJ5PC9rZXl3b3JkPjwva2V5d29yZHM+PGRhdGVzPjx5
ZWFyPjIwMTE8L3llYXI+PHB1Yi1kYXRlcz48ZGF0ZT5KdWwgMTE8L2RhdGU+PC9wdWItZGF0ZXM+
PC9kYXRlcz48aXNibj4xNTI1LTc3OTc8L2lzYm4+PGFjY2Vzc2lvbi1udW0+MjE1OTkwMTI8L2Fj
Y2Vzc2lvbi1udW0+PHVybHM+PC91cmxzPjxlbGVjdHJvbmljLXJlc291cmNlLW51bT4xMC4xMDIx
L2JtMjAwNDY0eDwvZWxlY3Ryb25pYy1yZXNvdXJjZS1udW0+PHJlbW90ZS1kYXRhYmFzZS1wcm92
aWRlcj5ObG08L3JlbW90ZS1kYXRhYmFzZS1wcm92aWRlcj48bGFuZ3VhZ2U+ZW5nPC9sYW5ndWFn
ZT48L3JlY29yZD48L0NpdGU+PC9FbmROb3RlPn==
</w:fldData>
          </w:fldChar>
        </w:r>
        <w:r w:rsidR="00453533">
          <w:rPr>
            <w:rFonts w:cstheme="minorHAnsi"/>
            <w:sz w:val="18"/>
            <w:szCs w:val="18"/>
          </w:rPr>
          <w:instrText xml:space="preserve"> ADDIN EN.CITE </w:instrText>
        </w:r>
        <w:r w:rsidR="00453533">
          <w:rPr>
            <w:rFonts w:cstheme="minorHAnsi"/>
            <w:sz w:val="18"/>
            <w:szCs w:val="18"/>
          </w:rPr>
          <w:fldChar w:fldCharType="begin">
            <w:fldData xml:space="preserve">PEVuZE5vdGU+PENpdGU+PEF1dGhvcj5SeXU8L0F1dGhvcj48WWVhcj4yMDExPC9ZZWFyPjxSZWNO
dW0+NDU8L1JlY051bT48RGlzcGxheVRleHQ+PHN0eWxlIGZhY2U9InN1cGVyc2NyaXB0Ij4zODwv
c3R5bGU+PC9EaXNwbGF5VGV4dD48cmVjb3JkPjxyZWMtbnVtYmVyPjQ1PC9yZWMtbnVtYmVyPjxm
b3JlaWduLWtleXM+PGtleSBhcHA9IkVOIiBkYi1pZD0iMnh0OTBwczl3ejV2d3JlMnZ3bnA1dzBr
YXIyZXR4OXh2MnN2Ij40NTwva2V5PjwvZm9yZWlnbi1rZXlzPjxyZWYtdHlwZSBuYW1lPSJKb3Vy
bmFsIEFydGljbGUiPjE3PC9yZWYtdHlwZT48Y29udHJpYnV0b3JzPjxhdXRob3JzPjxhdXRob3I+
Unl1LCBKLiBILjwvYXV0aG9yPjxhdXRob3I+TGVlLCBZLjwvYXV0aG9yPjxhdXRob3I+S29uZywg
Vy4gSC48L2F1dGhvcj48YXV0aG9yPktpbSwgVC4gRy48L2F1dGhvcj48YXV0aG9yPlBhcmssIFQu
IEcuPC9hdXRob3I+PGF1dGhvcj5MZWUsIEguPC9hdXRob3I+PC9hdXRob3JzPjwvY29udHJpYnV0
b3JzPjxhdXRoLWFkZHJlc3M+R3JhZHVhdGUgU2Nob29sIG9mIE5hbm9zY2llbmNlIGFuZCBUZWNo
bm9sb2d5IChXQ1UpLCBLb3JlYSBBZHZhbmNlZCBJbnN0aXR1dGUgb2YgU2NpZW5jZSBhbmQgVGVj
aG5vbG9neSwgRGFlamVvbiAzMDUtNzAxLCBSZXB1YmxpYyBvZiBLb3JlYS48L2F1dGgtYWRkcmVz
cz48dGl0bGVzPjx0aXRsZT5DYXRlY2hvbC1mdW5jdGlvbmFsaXplZCBjaGl0b3Nhbi9wbHVyb25p
YyBoeWRyb2dlbHMgZm9yIHRpc3N1ZSBhZGhlc2l2ZXMgYW5kIGhlbW9zdGF0aWMgbWF0ZXJpYWxz
PC90aXRsZT48c2Vjb25kYXJ5LXRpdGxlPkJpb21hY3JvbW9sZWN1bGVzPC9zZWNvbmRhcnktdGl0
bGU+PGFsdC10aXRsZT5CaW9tYWNyb21vbGVjdWxlczwvYWx0LXRpdGxlPjwvdGl0bGVzPjxwZXJp
b2RpY2FsPjxmdWxsLXRpdGxlPkJpb21hY3JvbW9sZWN1bGVzPC9mdWxsLXRpdGxlPjwvcGVyaW9k
aWNhbD48YWx0LXBlcmlvZGljYWw+PGZ1bGwtdGl0bGU+QmlvbWFjcm9tb2xlY3VsZXM8L2Z1bGwt
dGl0bGU+PC9hbHQtcGVyaW9kaWNhbD48cGFnZXM+MjY1My05PC9wYWdlcz48dm9sdW1lPjEyPC92
b2x1bWU+PG51bWJlcj43PC9udW1iZXI+PGVkaXRpb24+MjAxMS8wNS8yNDwvZWRpdGlvbj48a2V5
d29yZHM+PGtleXdvcmQ+QW5pbWFsczwva2V5d29yZD48a2V5d29yZD5CaW9jb21wYXRpYmxlIE1h
dGVyaWFsczwva2V5d29yZD48a2V5d29yZD5DYXRlY2hvbHMvYWRtaW5pc3RyYXRpb24gJmFtcDsg
ZG9zYWdlL2NoZW1pc3RyeTwva2V5d29yZD48a2V5d29yZD5DaGl0b3Nhbi9hZG1pbmlzdHJhdGlv
biAmYW1wOyBkb3NhZ2UvY2hlbWlzdHJ5PC9rZXl3b3JkPjxrZXl3b3JkPkNyb3NzLUxpbmtpbmcg
UmVhZ2VudHMvKmFkbWluaXN0cmF0aW9uICZhbXA7IGRvc2FnZS9jaGVtaWNhbCBzeW50aGVzaXMv
Y2hlbWlzdHJ5PC9rZXl3b3JkPjxrZXl3b3JkPkhlbW9zdGF0aWNzLyphZG1pbmlzdHJhdGlvbiAm
YW1wOyBkb3NhZ2UvY2hlbWljYWwgc3ludGhlc2lzL2NoZW1pc3RyeTwva2V5d29yZD48a2V5d29y
ZD5IeWRyb2dlbHMvKmFkbWluaXN0cmF0aW9uICZhbXA7IGRvc2FnZS9jaGVtaWNhbCBzeW50aGVz
aXMvY2hlbWlzdHJ5PC9rZXl3b3JkPjxrZXl3b3JkPkh5ZHJvZ2VuLUlvbiBDb25jZW50cmF0aW9u
PC9rZXl3b3JkPjxrZXl3b3JkPkluamVjdGlvbnMsIFN1YmN1dGFuZW91czwva2V5d29yZD48a2V5
d29yZD5NaWNlPC9rZXl3b3JkPjxrZXl3b3JkPk1pY2UsIEluYnJlZCBCQUxCIEM8L2tleXdvcmQ+
PGtleXdvcmQ+TW9kZWxzLCBBbmltYWw8L2tleXdvcmQ+PGtleXdvcmQ+TW9sZWN1bGFyIFN0cnVj
dHVyZTwva2V5d29yZD48a2V5d29yZD5Qb2xveGFtZXIvYWRtaW5pc3RyYXRpb24gJmFtcDsgZG9z
YWdlL2NoZW1pc3RyeTwva2V5d29yZD48a2V5d29yZD5SYXRzPC9rZXl3b3JkPjxrZXl3b3JkPlJh
dHMsIFNwcmFndWUtRGF3bGV5PC9rZXl3b3JkPjxrZXl3b3JkPlRlbXBlcmF0dXJlPC9rZXl3b3Jk
PjxrZXl3b3JkPlRpc3N1ZSBBZGhlc2l2ZXMvKmFkbWluaXN0cmF0aW9uICZhbXA7IGRvc2FnZS9j
aGVtaWNhbCBzeW50aGVzaXMvY2hlbWlzdHJ5PC9rZXl3b3JkPjwva2V5d29yZHM+PGRhdGVzPjx5
ZWFyPjIwMTE8L3llYXI+PHB1Yi1kYXRlcz48ZGF0ZT5KdWwgMTE8L2RhdGU+PC9wdWItZGF0ZXM+
PC9kYXRlcz48aXNibj4xNTI1LTc3OTc8L2lzYm4+PGFjY2Vzc2lvbi1udW0+MjE1OTkwMTI8L2Fj
Y2Vzc2lvbi1udW0+PHVybHM+PC91cmxzPjxlbGVjdHJvbmljLXJlc291cmNlLW51bT4xMC4xMDIx
L2JtMjAwNDY0eDwvZWxlY3Ryb25pYy1yZXNvdXJjZS1udW0+PHJlbW90ZS1kYXRhYmFzZS1wcm92
aWRlcj5ObG08L3JlbW90ZS1kYXRhYmFzZS1wcm92aWRlcj48bGFuZ3VhZ2U+ZW5nPC9sYW5ndWFn
ZT48L3JlY29yZD48L0NpdGU+PC9FbmROb3RlPn==
</w:fldData>
          </w:fldChar>
        </w:r>
        <w:r w:rsidR="00453533">
          <w:rPr>
            <w:rFonts w:cstheme="minorHAnsi"/>
            <w:sz w:val="18"/>
            <w:szCs w:val="18"/>
          </w:rPr>
          <w:instrText xml:space="preserve"> ADDIN EN.CITE.DATA </w:instrText>
        </w:r>
        <w:r w:rsidR="00453533">
          <w:rPr>
            <w:rFonts w:cstheme="minorHAnsi"/>
            <w:sz w:val="18"/>
            <w:szCs w:val="18"/>
          </w:rPr>
        </w:r>
        <w:r w:rsidR="00453533">
          <w:rPr>
            <w:rFonts w:cstheme="minorHAnsi"/>
            <w:sz w:val="18"/>
            <w:szCs w:val="18"/>
          </w:rPr>
          <w:fldChar w:fldCharType="end"/>
        </w:r>
        <w:r w:rsidR="00453533" w:rsidRPr="00733C41">
          <w:rPr>
            <w:rFonts w:cstheme="minorHAnsi"/>
            <w:sz w:val="18"/>
            <w:szCs w:val="18"/>
          </w:rPr>
        </w:r>
        <w:r w:rsidR="00453533" w:rsidRPr="00733C41">
          <w:rPr>
            <w:rFonts w:cstheme="minorHAnsi"/>
            <w:sz w:val="18"/>
            <w:szCs w:val="18"/>
          </w:rPr>
          <w:fldChar w:fldCharType="separate"/>
        </w:r>
        <w:r w:rsidR="00453533" w:rsidRPr="00453533">
          <w:rPr>
            <w:rFonts w:cstheme="minorHAnsi"/>
            <w:noProof/>
            <w:sz w:val="18"/>
            <w:szCs w:val="18"/>
            <w:vertAlign w:val="superscript"/>
          </w:rPr>
          <w:t>38</w:t>
        </w:r>
        <w:r w:rsidR="00453533" w:rsidRPr="00733C41">
          <w:rPr>
            <w:rFonts w:cstheme="minorHAnsi"/>
            <w:sz w:val="18"/>
            <w:szCs w:val="18"/>
          </w:rPr>
          <w:fldChar w:fldCharType="end"/>
        </w:r>
      </w:hyperlink>
      <w:r w:rsidRPr="00733C41">
        <w:rPr>
          <w:rFonts w:cstheme="minorHAnsi"/>
          <w:sz w:val="18"/>
          <w:szCs w:val="18"/>
        </w:rPr>
        <w:t xml:space="preserve"> suggested a new thermo-sensitive and injectable DOPA modified CHT/pluronic hydrogels and showed that these hydrogels exhibit excellent tissue-adhesion properties with superior </w:t>
      </w:r>
      <w:r w:rsidRPr="00733C41">
        <w:rPr>
          <w:rFonts w:cstheme="minorHAnsi"/>
          <w:i/>
          <w:sz w:val="18"/>
          <w:szCs w:val="18"/>
        </w:rPr>
        <w:t>in vivo</w:t>
      </w:r>
      <w:r w:rsidRPr="00733C41">
        <w:rPr>
          <w:rFonts w:cstheme="minorHAnsi"/>
          <w:sz w:val="18"/>
          <w:szCs w:val="18"/>
        </w:rPr>
        <w:t xml:space="preserve"> gel stability; Hong S. </w:t>
      </w:r>
      <w:r w:rsidRPr="00733C41">
        <w:rPr>
          <w:rFonts w:cstheme="minorHAnsi"/>
          <w:i/>
          <w:sz w:val="18"/>
          <w:szCs w:val="18"/>
        </w:rPr>
        <w:t>et al.</w:t>
      </w:r>
      <w:r w:rsidRPr="00733C41">
        <w:rPr>
          <w:rFonts w:cstheme="minorHAnsi"/>
          <w:sz w:val="18"/>
          <w:szCs w:val="18"/>
        </w:rPr>
        <w:t xml:space="preserve"> </w:t>
      </w:r>
      <w:hyperlink w:anchor="_ENREF_39" w:tooltip="Hong, 2013 #46"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Hong&lt;/Author&gt;&lt;Year&gt;2013&lt;/Year&gt;&lt;RecNum&gt;46&lt;/RecNum&gt;&lt;DisplayText&gt;&lt;style face="superscript"&gt;39&lt;/style&gt;&lt;/DisplayText&gt;&lt;record&gt;&lt;rec-number&gt;46&lt;/rec-number&gt;&lt;foreign-keys&gt;&lt;key app="EN" db-id="2xt90ps9wz5vwre2vwnp5w0kar2etx9xv2sv"&gt;46&lt;/key&gt;&lt;/foreign-keys&gt;&lt;ref-type name="Journal Article"&gt;17&lt;/ref-type&gt;&lt;contributors&gt;&lt;authors&gt;&lt;author&gt;Hong, Seonki&lt;/author&gt;&lt;author&gt;Yang, Kisuk&lt;/author&gt;&lt;author&gt;Kang, Bobae&lt;/author&gt;&lt;author&gt;Lee, Changhyun&lt;/author&gt;&lt;author&gt;Song, In Taek&lt;/author&gt;&lt;author&gt;Byun, Eunkyoung&lt;/author&gt;&lt;author&gt;Park, Kook In&lt;/author&gt;&lt;author&gt;Cho, Seung-Woo&lt;/author&gt;&lt;author&gt;Lee, Haeshin&lt;/author&gt;&lt;/authors&gt;&lt;/contributors&gt;&lt;titles&gt;&lt;title&gt;Hyaluronic Acid Catechol: A Biopolymer Exhibiting a pH-Dependent Adhesive or Cohesive Property for Human Neural Stem Cell Engineering&lt;/title&gt;&lt;secondary-title&gt;Advanced Functional Materials&lt;/secondary-title&gt;&lt;/titles&gt;&lt;periodical&gt;&lt;full-title&gt;Advanced Functional Materials&lt;/full-title&gt;&lt;/periodical&gt;&lt;pages&gt;1774-1780&lt;/pages&gt;&lt;volume&gt;23&lt;/volume&gt;&lt;number&gt;14&lt;/number&gt;&lt;keywords&gt;&lt;keyword&gt;mussels&lt;/keyword&gt;&lt;keyword&gt;adhesion&lt;/keyword&gt;&lt;keyword&gt;cohesion&lt;/keyword&gt;&lt;keyword&gt;catechol&lt;/keyword&gt;&lt;keyword&gt;neural stem cells&lt;/keyword&gt;&lt;/keywords&gt;&lt;dates&gt;&lt;year&gt;2013&lt;/year&gt;&lt;/dates&gt;&lt;publisher&gt;WILEY-VCH Verlag&lt;/publisher&gt;&lt;isbn&gt;1616-3028&lt;/isbn&gt;&lt;urls&gt;&lt;related-urls&gt;&lt;url&gt;http://dx.doi.org/10.1002/adfm.201202365&lt;/url&gt;&lt;/related-urls&gt;&lt;/urls&gt;&lt;electronic-resource-num&gt;10.1002/adfm.201202365&lt;/electronic-resource-num&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39</w:t>
        </w:r>
        <w:r w:rsidR="00453533" w:rsidRPr="00733C41">
          <w:rPr>
            <w:rFonts w:cstheme="minorHAnsi"/>
            <w:sz w:val="18"/>
            <w:szCs w:val="18"/>
          </w:rPr>
          <w:fldChar w:fldCharType="end"/>
        </w:r>
      </w:hyperlink>
      <w:r w:rsidRPr="00733C41">
        <w:rPr>
          <w:rFonts w:cstheme="minorHAnsi"/>
          <w:sz w:val="18"/>
          <w:szCs w:val="18"/>
        </w:rPr>
        <w:t xml:space="preserve"> produced HA-dopamine hydrogels found to be highly compatible with neural stem cells, presenting better viability and cell adhesion compared to the existing HA hydrogels. We hypothesized that the development of adhesive materials could enhance the performance of our freestanding multilayer system, by adhering to the tissue with improved cell adhesive properties. </w:t>
      </w:r>
    </w:p>
    <w:p w:rsidR="007A386F" w:rsidRPr="00733C41" w:rsidRDefault="007A386F" w:rsidP="004B318D">
      <w:pPr>
        <w:spacing w:after="0"/>
        <w:ind w:firstLine="284"/>
        <w:jc w:val="both"/>
        <w:rPr>
          <w:rFonts w:cstheme="minorHAnsi"/>
          <w:sz w:val="18"/>
          <w:szCs w:val="18"/>
        </w:rPr>
      </w:pPr>
      <w:r w:rsidRPr="00733C41">
        <w:rPr>
          <w:rFonts w:cstheme="minorHAnsi"/>
          <w:sz w:val="18"/>
          <w:szCs w:val="18"/>
        </w:rPr>
        <w:t xml:space="preserve">In this investigation, CHT, a polycation derived from marine crustaceans, as well as alginate (ALG), a polyanion derived from algae, and hyaluronic acid (HA), a polyanion that is also part of the native ECM and plays an important role on mechanical and structural support, were electrostatically combined to produce multilayer polyelectrolyte films. Moreover, getting inspiration from marine mussels, HA was modified with dopamine by carbodiimide chemistry and combined with CHT and ALG to produce self-supportive freestanding multilayer membrane, that could be readily applied for skin wound healing. Neto A. I. </w:t>
      </w:r>
      <w:r w:rsidRPr="00733C41">
        <w:rPr>
          <w:rFonts w:cstheme="minorHAnsi"/>
          <w:i/>
          <w:sz w:val="18"/>
          <w:szCs w:val="18"/>
        </w:rPr>
        <w:t>et al.</w:t>
      </w:r>
      <w:r w:rsidRPr="00733C41">
        <w:rPr>
          <w:rFonts w:cstheme="minorHAnsi"/>
          <w:sz w:val="18"/>
          <w:szCs w:val="18"/>
        </w:rPr>
        <w:t xml:space="preserve"> </w:t>
      </w:r>
      <w:hyperlink w:anchor="_ENREF_40" w:tooltip="Neto, 2016 #47"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Neto&lt;/Author&gt;&lt;Year&gt;2016&lt;/Year&gt;&lt;RecNum&gt;47&lt;/RecNum&gt;&lt;DisplayText&gt;&lt;style face="superscript"&gt;40&lt;/style&gt;&lt;/DisplayText&gt;&lt;record&gt;&lt;rec-number&gt;47&lt;/rec-number&gt;&lt;foreign-keys&gt;&lt;key app="EN" db-id="2xt90ps9wz5vwre2vwnp5w0kar2etx9xv2sv"&gt;47&lt;/key&gt;&lt;/foreign-keys&gt;&lt;ref-type name="Journal Article"&gt;17&lt;/ref-type&gt;&lt;contributors&gt;&lt;authors&gt;&lt;author&gt;Neto, Ana I.&lt;/author&gt;&lt;author&gt;Vasconcelos, Natália L.&lt;/author&gt;&lt;author&gt;Oliveira, Sara M.&lt;/author&gt;&lt;author&gt;Ruiz-Molina, Daniel&lt;/author&gt;&lt;author&gt;Mano, João F.&lt;/author&gt;&lt;/authors&gt;&lt;/contributors&gt;&lt;titles&gt;&lt;title&gt;High-Throughput Topographic, Mechanical, and Biological Screening of Multilayer Films Containing Mussel-Inspired Biopolymers&lt;/title&gt;&lt;secondary-title&gt;Advanced Functional Materials&lt;/secondary-title&gt;&lt;/titles&gt;&lt;periodical&gt;&lt;full-title&gt;Advanced Functional Materials&lt;/full-title&gt;&lt;/periodical&gt;&lt;pages&gt;2745-2755&lt;/pages&gt;&lt;volume&gt;26&lt;/volume&gt;&lt;number&gt;16&lt;/number&gt;&lt;keywords&gt;&lt;keyword&gt;adhesives&lt;/keyword&gt;&lt;keyword&gt;biomedical engineering&lt;/keyword&gt;&lt;keyword&gt;dopamine-modified hyaluronic acid&lt;/keyword&gt;&lt;keyword&gt;high-throughput screening&lt;/keyword&gt;&lt;keyword&gt;tissue engineering&lt;/keyword&gt;&lt;/keywords&gt;&lt;dates&gt;&lt;year&gt;2016&lt;/year&gt;&lt;/dates&gt;&lt;isbn&gt;1616-3028&lt;/isbn&gt;&lt;urls&gt;&lt;related-urls&gt;&lt;url&gt;http://dx.doi.org/10.1002/adfm.201505047&lt;/url&gt;&lt;/related-urls&gt;&lt;/urls&gt;&lt;electronic-resource-num&gt;10.1002/adfm.201505047&lt;/electronic-resource-num&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40</w:t>
        </w:r>
        <w:r w:rsidR="00453533" w:rsidRPr="00733C41">
          <w:rPr>
            <w:rFonts w:cstheme="minorHAnsi"/>
            <w:sz w:val="18"/>
            <w:szCs w:val="18"/>
          </w:rPr>
          <w:fldChar w:fldCharType="end"/>
        </w:r>
      </w:hyperlink>
      <w:r w:rsidRPr="00733C41">
        <w:rPr>
          <w:rFonts w:cstheme="minorHAnsi"/>
          <w:sz w:val="18"/>
          <w:szCs w:val="18"/>
        </w:rPr>
        <w:t xml:space="preserve"> already developed a high-throughput screening platform to characterize arrays of multilayer films containing dopamine-modified HA in terms of mechanical adhesion and biological response. It was found that the introduction of the catechol groups in the multilayers clearly had a beneficial effect on adhesion and on cell adhesion and spreading. We hypothesize that such kind of multilayers could be transposed into multilayered membranes to be used as skin wound dressings. In this work both </w:t>
      </w:r>
      <w:r w:rsidRPr="00733C41">
        <w:rPr>
          <w:rFonts w:cstheme="minorHAnsi"/>
          <w:i/>
          <w:sz w:val="18"/>
          <w:szCs w:val="18"/>
        </w:rPr>
        <w:t xml:space="preserve">in vitro </w:t>
      </w:r>
      <w:r w:rsidRPr="00733C41">
        <w:rPr>
          <w:rFonts w:cstheme="minorHAnsi"/>
          <w:sz w:val="18"/>
          <w:szCs w:val="18"/>
        </w:rPr>
        <w:t xml:space="preserve">(morphology, mechanical properties, biofilm bacterial formation, adhesiveness, dermal cellular behavior) and </w:t>
      </w:r>
      <w:r w:rsidRPr="00733C41">
        <w:rPr>
          <w:rFonts w:cstheme="minorHAnsi"/>
          <w:i/>
          <w:sz w:val="18"/>
          <w:szCs w:val="18"/>
        </w:rPr>
        <w:t xml:space="preserve">in vivo </w:t>
      </w:r>
      <w:r w:rsidRPr="00733C41">
        <w:rPr>
          <w:rFonts w:cstheme="minorHAnsi"/>
          <w:sz w:val="18"/>
          <w:szCs w:val="18"/>
        </w:rPr>
        <w:t>(full thickness wounds in rats)</w:t>
      </w:r>
      <w:r w:rsidRPr="00733C41">
        <w:rPr>
          <w:rFonts w:cstheme="minorHAnsi"/>
          <w:i/>
          <w:sz w:val="18"/>
          <w:szCs w:val="18"/>
        </w:rPr>
        <w:t xml:space="preserve"> </w:t>
      </w:r>
      <w:r w:rsidRPr="00733C41">
        <w:rPr>
          <w:rFonts w:cstheme="minorHAnsi"/>
          <w:sz w:val="18"/>
          <w:szCs w:val="18"/>
        </w:rPr>
        <w:t>characterization will be performed to assess the potential of such polysaccharide-based and biomimetic freestanding multilayer membranes.</w:t>
      </w:r>
    </w:p>
    <w:p w:rsidR="007A386F" w:rsidRPr="00733C41" w:rsidRDefault="007A386F" w:rsidP="004B318D">
      <w:pPr>
        <w:pStyle w:val="RSCB06BHeadingSub-Section"/>
        <w:spacing w:line="276" w:lineRule="auto"/>
        <w:jc w:val="both"/>
        <w:rPr>
          <w:szCs w:val="18"/>
        </w:rPr>
      </w:pPr>
    </w:p>
    <w:p w:rsidR="00733C41" w:rsidRPr="00733C41" w:rsidRDefault="00733C41" w:rsidP="004B318D">
      <w:pPr>
        <w:pStyle w:val="RSCB04AHeadingSection"/>
        <w:spacing w:line="276" w:lineRule="auto"/>
        <w:jc w:val="both"/>
        <w:rPr>
          <w:szCs w:val="18"/>
        </w:rPr>
      </w:pPr>
      <w:r w:rsidRPr="00733C41">
        <w:rPr>
          <w:szCs w:val="18"/>
        </w:rPr>
        <w:t>Materials and Methods</w:t>
      </w:r>
    </w:p>
    <w:p w:rsidR="00733C41" w:rsidRDefault="00733C41" w:rsidP="004B318D">
      <w:pPr>
        <w:jc w:val="both"/>
        <w:rPr>
          <w:rFonts w:cstheme="minorHAnsi"/>
          <w:b/>
          <w:sz w:val="18"/>
          <w:szCs w:val="18"/>
        </w:rPr>
      </w:pPr>
      <w:r w:rsidRPr="00733C41">
        <w:rPr>
          <w:rFonts w:cstheme="minorHAnsi"/>
          <w:b/>
          <w:sz w:val="18"/>
          <w:szCs w:val="18"/>
        </w:rPr>
        <w:t>Materials</w:t>
      </w:r>
    </w:p>
    <w:p w:rsidR="00733C41" w:rsidRPr="00733C41" w:rsidRDefault="00733C41" w:rsidP="004B318D">
      <w:pPr>
        <w:jc w:val="both"/>
        <w:rPr>
          <w:rFonts w:cstheme="minorHAnsi"/>
          <w:sz w:val="18"/>
          <w:szCs w:val="18"/>
        </w:rPr>
      </w:pPr>
      <w:r w:rsidRPr="00733C41">
        <w:rPr>
          <w:rFonts w:cstheme="minorHAnsi"/>
          <w:sz w:val="18"/>
          <w:szCs w:val="18"/>
        </w:rPr>
        <w:t xml:space="preserve">CHT (Sigma, St. Louis, Missouri, United States of America(USA)) with a molecular weight in the range of 190–310 kDa, a N-deacetylation degree ranging from 75-85% and a viscosity of 0.2-0.8 Pa.s was purified following a standard procedure reported elsewhere </w:t>
      </w:r>
      <w:hyperlink w:anchor="_ENREF_41" w:tooltip="Mano, 2008 #48"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Mano&lt;/Author&gt;&lt;Year&gt;2008&lt;/Year&gt;&lt;RecNum&gt;48&lt;/RecNum&gt;&lt;DisplayText&gt;&lt;style face="superscript"&gt;41&lt;/style&gt;&lt;/DisplayText&gt;&lt;record&gt;&lt;rec-number&gt;48&lt;/rec-number&gt;&lt;foreign-keys&gt;&lt;key app="EN" db-id="2xt90ps9wz5vwre2vwnp5w0kar2etx9xv2sv"&gt;48&lt;/key&gt;&lt;/foreign-keys&gt;&lt;ref-type name="Journal Article"&gt;17&lt;/ref-type&gt;&lt;contributors&gt;&lt;authors&gt;&lt;author&gt;Mano, J. F.&lt;/author&gt;&lt;/authors&gt;&lt;/contributors&gt;&lt;auth-address&gt;3B&amp;apos;s Research Group--Biomaterials, Biodegradables and Biomimetics, Department of Polymer Engineering, University of Minho, Campus de Gualtar, Braga, Portugal. jmano@dep.uminho.pt&lt;/auth-address&gt;&lt;titles&gt;&lt;title&gt;Viscoelastic properties of chitosan with different hydration degrees as studied by dynamic mechanical analysis&lt;/title&gt;&lt;secondary-title&gt;Macromol Biosci&lt;/secondary-title&gt;&lt;alt-title&gt;Macromolecular bioscience&lt;/alt-title&gt;&lt;/titles&gt;&lt;periodical&gt;&lt;full-title&gt;Macromol Biosci&lt;/full-title&gt;&lt;abbr-1&gt;Macromolecular bioscience&lt;/abbr-1&gt;&lt;/periodical&gt;&lt;alt-periodical&gt;&lt;full-title&gt;Macromol Biosci&lt;/full-title&gt;&lt;abbr-1&gt;Macromolecular bioscience&lt;/abbr-1&gt;&lt;/alt-periodical&gt;&lt;pages&gt;69-76&lt;/pages&gt;&lt;volume&gt;8&lt;/volume&gt;&lt;number&gt;1&lt;/number&gt;&lt;edition&gt;2007/09/29&lt;/edition&gt;&lt;keywords&gt;&lt;keyword&gt;Biotechnology/methods&lt;/keyword&gt;&lt;keyword&gt;Chitosan/*chemistry&lt;/keyword&gt;&lt;keyword&gt;Elasticity&lt;/keyword&gt;&lt;keyword&gt;Materials Testing/methods&lt;/keyword&gt;&lt;keyword&gt;Membranes/*chemistry&lt;/keyword&gt;&lt;keyword&gt;Temperature&lt;/keyword&gt;&lt;keyword&gt;Viscosity&lt;/keyword&gt;&lt;keyword&gt;Water/*chemistry&lt;/keyword&gt;&lt;/keywords&gt;&lt;dates&gt;&lt;year&gt;2008&lt;/year&gt;&lt;pub-dates&gt;&lt;date&gt;Jan 09&lt;/date&gt;&lt;/pub-dates&gt;&lt;/dates&gt;&lt;isbn&gt;1616-5187 (Print)&amp;#xD;1616-5187&lt;/isbn&gt;&lt;accession-num&gt;17902189&lt;/accession-num&gt;&lt;urls&gt;&lt;/urls&gt;&lt;electronic-resource-num&gt;10.1002/mabi.200700139&lt;/electronic-resource-num&gt;&lt;remote-database-provider&gt;Nlm&lt;/remote-database-provider&gt;&lt;language&gt;eng&lt;/language&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41</w:t>
        </w:r>
        <w:r w:rsidR="00453533" w:rsidRPr="00733C41">
          <w:rPr>
            <w:rFonts w:cstheme="minorHAnsi"/>
            <w:sz w:val="18"/>
            <w:szCs w:val="18"/>
          </w:rPr>
          <w:fldChar w:fldCharType="end"/>
        </w:r>
      </w:hyperlink>
      <w:r w:rsidRPr="00733C41">
        <w:rPr>
          <w:rFonts w:cstheme="minorHAnsi"/>
          <w:sz w:val="18"/>
          <w:szCs w:val="18"/>
        </w:rPr>
        <w:t xml:space="preserve">. Sodium alginate (ALG) with a viscosity of 0.005-0.04 Pa.s and obtained from brown algae, hyaluronic acid (HA) with a molecular weight of 595 kDa as hyaluronic acid sodium salt from Streptococcus equi, dopamine hydrochloride (DN) and N-(3-Dimethylaminopropyl)-N′-ethylcarbodiimide hydrochloride (EDC) (purum, ≥ 98.0% (AT)) were purchased from Sigma and used as received. </w:t>
      </w:r>
    </w:p>
    <w:p w:rsidR="00733C41" w:rsidRDefault="00733C41" w:rsidP="004B318D">
      <w:pPr>
        <w:jc w:val="both"/>
        <w:rPr>
          <w:rFonts w:cstheme="minorHAnsi"/>
          <w:b/>
          <w:sz w:val="18"/>
          <w:szCs w:val="18"/>
        </w:rPr>
      </w:pPr>
      <w:r w:rsidRPr="00733C41">
        <w:rPr>
          <w:rFonts w:cstheme="minorHAnsi"/>
          <w:b/>
          <w:sz w:val="18"/>
          <w:szCs w:val="18"/>
        </w:rPr>
        <w:t>Synthesis of HA-DN</w:t>
      </w:r>
    </w:p>
    <w:p w:rsidR="00733C41" w:rsidRDefault="00733C41" w:rsidP="004B318D">
      <w:pPr>
        <w:jc w:val="both"/>
        <w:rPr>
          <w:rFonts w:cstheme="minorHAnsi"/>
          <w:sz w:val="18"/>
          <w:szCs w:val="18"/>
        </w:rPr>
      </w:pPr>
      <w:r w:rsidRPr="00733C41">
        <w:rPr>
          <w:rFonts w:cstheme="minorHAnsi"/>
          <w:sz w:val="18"/>
          <w:szCs w:val="18"/>
        </w:rPr>
        <w:lastRenderedPageBreak/>
        <w:t xml:space="preserve">HA-DN conjugates were synthesized using EDC as an activation agent of the carboxyl groups on HA chains, based on an already reported procedure </w:t>
      </w:r>
      <w:hyperlink w:anchor="_ENREF_40" w:tooltip="Neto, 2016 #47"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Neto&lt;/Author&gt;&lt;Year&gt;2016&lt;/Year&gt;&lt;RecNum&gt;47&lt;/RecNum&gt;&lt;DisplayText&gt;&lt;style face="superscript"&gt;40&lt;/style&gt;&lt;/DisplayText&gt;&lt;record&gt;&lt;rec-number&gt;47&lt;/rec-number&gt;&lt;foreign-keys&gt;&lt;key app="EN" db-id="2xt90ps9wz5vwre2vwnp5w0kar2etx9xv2sv"&gt;47&lt;/key&gt;&lt;/foreign-keys&gt;&lt;ref-type name="Journal Article"&gt;17&lt;/ref-type&gt;&lt;contributors&gt;&lt;authors&gt;&lt;author&gt;Neto, Ana I.&lt;/author&gt;&lt;author&gt;Vasconcelos, Natália L.&lt;/author&gt;&lt;author&gt;Oliveira, Sara M.&lt;/author&gt;&lt;author&gt;Ruiz-Molina, Daniel&lt;/author&gt;&lt;author&gt;Mano, João F.&lt;/author&gt;&lt;/authors&gt;&lt;/contributors&gt;&lt;titles&gt;&lt;title&gt;High-Throughput Topographic, Mechanical, and Biological Screening of Multilayer Films Containing Mussel-Inspired Biopolymers&lt;/title&gt;&lt;secondary-title&gt;Advanced Functional Materials&lt;/secondary-title&gt;&lt;/titles&gt;&lt;periodical&gt;&lt;full-title&gt;Advanced Functional Materials&lt;/full-title&gt;&lt;/periodical&gt;&lt;pages&gt;2745-2755&lt;/pages&gt;&lt;volume&gt;26&lt;/volume&gt;&lt;number&gt;16&lt;/number&gt;&lt;keywords&gt;&lt;keyword&gt;adhesives&lt;/keyword&gt;&lt;keyword&gt;biomedical engineering&lt;/keyword&gt;&lt;keyword&gt;dopamine-modified hyaluronic acid&lt;/keyword&gt;&lt;keyword&gt;high-throughput screening&lt;/keyword&gt;&lt;keyword&gt;tissue engineering&lt;/keyword&gt;&lt;/keywords&gt;&lt;dates&gt;&lt;year&gt;2016&lt;/year&gt;&lt;/dates&gt;&lt;isbn&gt;1616-3028&lt;/isbn&gt;&lt;urls&gt;&lt;related-urls&gt;&lt;url&gt;http://dx.doi.org/10.1002/adfm.201505047&lt;/url&gt;&lt;/related-urls&gt;&lt;/urls&gt;&lt;electronic-resource-num&gt;10.1002/adfm.201505047&lt;/electronic-resource-num&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40</w:t>
        </w:r>
        <w:r w:rsidR="00453533" w:rsidRPr="00733C41">
          <w:rPr>
            <w:rFonts w:cstheme="minorHAnsi"/>
            <w:sz w:val="18"/>
            <w:szCs w:val="18"/>
          </w:rPr>
          <w:fldChar w:fldCharType="end"/>
        </w:r>
      </w:hyperlink>
      <w:r w:rsidR="005B6EA1">
        <w:rPr>
          <w:rFonts w:cstheme="minorHAnsi"/>
          <w:sz w:val="18"/>
          <w:szCs w:val="18"/>
        </w:rPr>
        <w:t xml:space="preserve"> (see Figure S1)</w:t>
      </w:r>
      <w:r w:rsidRPr="00733C41">
        <w:rPr>
          <w:rFonts w:cstheme="minorHAnsi"/>
          <w:sz w:val="18"/>
          <w:szCs w:val="18"/>
        </w:rPr>
        <w:t>. To avoid oxidation, the conjugate</w:t>
      </w:r>
      <w:r w:rsidR="00464459">
        <w:rPr>
          <w:rFonts w:cstheme="minorHAnsi"/>
          <w:sz w:val="18"/>
          <w:szCs w:val="18"/>
        </w:rPr>
        <w:t>d</w:t>
      </w:r>
      <w:r w:rsidRPr="00733C41">
        <w:rPr>
          <w:rFonts w:cstheme="minorHAnsi"/>
          <w:sz w:val="18"/>
          <w:szCs w:val="18"/>
        </w:rPr>
        <w:t xml:space="preserve"> was stored at </w:t>
      </w:r>
      <w:r w:rsidR="00464459">
        <w:rPr>
          <w:rFonts w:cstheme="minorHAnsi"/>
          <w:sz w:val="18"/>
          <w:szCs w:val="18"/>
        </w:rPr>
        <w:t xml:space="preserve">-20 °C </w:t>
      </w:r>
      <w:r w:rsidRPr="00733C41">
        <w:rPr>
          <w:rFonts w:cstheme="minorHAnsi"/>
          <w:sz w:val="18"/>
          <w:szCs w:val="18"/>
        </w:rPr>
        <w:t>and protected from the light</w:t>
      </w:r>
      <w:r w:rsidR="00464459">
        <w:rPr>
          <w:rFonts w:cstheme="minorHAnsi"/>
          <w:sz w:val="18"/>
          <w:szCs w:val="18"/>
        </w:rPr>
        <w:t xml:space="preserve"> until using</w:t>
      </w:r>
      <w:r w:rsidRPr="00733C41">
        <w:rPr>
          <w:rFonts w:cstheme="minorHAnsi"/>
          <w:sz w:val="18"/>
          <w:szCs w:val="18"/>
        </w:rPr>
        <w:t>.</w:t>
      </w:r>
    </w:p>
    <w:p w:rsidR="00733C41" w:rsidRPr="00060D00" w:rsidRDefault="00733C41" w:rsidP="004B318D">
      <w:pPr>
        <w:spacing w:after="160"/>
        <w:jc w:val="both"/>
        <w:rPr>
          <w:rFonts w:cstheme="minorHAnsi"/>
          <w:sz w:val="18"/>
          <w:szCs w:val="18"/>
        </w:rPr>
      </w:pPr>
      <w:r w:rsidRPr="00733C41">
        <w:rPr>
          <w:rFonts w:cstheme="minorHAnsi"/>
          <w:b/>
          <w:sz w:val="18"/>
          <w:szCs w:val="18"/>
        </w:rPr>
        <w:t xml:space="preserve">Ultraviolet-visible (UV) Spectrophotometry. </w:t>
      </w:r>
      <w:r w:rsidRPr="00733C41">
        <w:rPr>
          <w:rFonts w:cstheme="minorHAnsi"/>
          <w:sz w:val="18"/>
          <w:szCs w:val="18"/>
        </w:rPr>
        <w:t>The degree of substitution of dopamine in the conjugate was determined using a UV-vis spectrophotometer (JascoV560 PC, Easton, Maryland, USA) and 1 cm quar</w:t>
      </w:r>
      <w:r w:rsidR="00790C1F">
        <w:rPr>
          <w:rFonts w:cstheme="minorHAnsi"/>
          <w:sz w:val="18"/>
          <w:szCs w:val="18"/>
        </w:rPr>
        <w:t>tz cells. Polymer solutions of 0.5</w:t>
      </w:r>
      <w:r w:rsidRPr="00733C41">
        <w:rPr>
          <w:rFonts w:cstheme="minorHAnsi"/>
          <w:sz w:val="18"/>
          <w:szCs w:val="18"/>
        </w:rPr>
        <w:t xml:space="preserve"> </w:t>
      </w:r>
      <w:r w:rsidR="000845D4" w:rsidRPr="00733C41">
        <w:rPr>
          <w:rFonts w:cstheme="minorHAnsi"/>
          <w:sz w:val="18"/>
          <w:szCs w:val="18"/>
        </w:rPr>
        <w:t>mg. mL</w:t>
      </w:r>
      <w:r w:rsidRPr="00733C41">
        <w:rPr>
          <w:rFonts w:cstheme="minorHAnsi"/>
          <w:sz w:val="18"/>
          <w:szCs w:val="18"/>
          <w:vertAlign w:val="superscript"/>
        </w:rPr>
        <w:t>−1</w:t>
      </w:r>
      <w:r w:rsidRPr="00733C41">
        <w:rPr>
          <w:rFonts w:cstheme="minorHAnsi"/>
          <w:sz w:val="18"/>
          <w:szCs w:val="18"/>
        </w:rPr>
        <w:t xml:space="preserve"> in 0.15 M sodium chloride (NaCl, LabChem Inc, Zelienople, Pennsylvania, USA) </w:t>
      </w:r>
      <w:r w:rsidRPr="00060D00">
        <w:rPr>
          <w:rFonts w:cstheme="minorHAnsi"/>
          <w:sz w:val="18"/>
          <w:szCs w:val="18"/>
        </w:rPr>
        <w:t>were</w:t>
      </w:r>
      <w:r w:rsidR="005F4D30" w:rsidRPr="00060D00">
        <w:rPr>
          <w:rFonts w:cstheme="minorHAnsi"/>
          <w:sz w:val="18"/>
          <w:szCs w:val="18"/>
        </w:rPr>
        <w:t xml:space="preserve"> prepared for the UV-vis analyse</w:t>
      </w:r>
      <w:r w:rsidRPr="00060D00">
        <w:rPr>
          <w:rFonts w:cstheme="minorHAnsi"/>
          <w:sz w:val="18"/>
          <w:szCs w:val="18"/>
        </w:rPr>
        <w:t xml:space="preserve">s. </w:t>
      </w:r>
    </w:p>
    <w:p w:rsidR="005F4D30" w:rsidRPr="00060D00" w:rsidRDefault="005F4D30" w:rsidP="004B318D">
      <w:pPr>
        <w:spacing w:after="160"/>
        <w:jc w:val="both"/>
        <w:rPr>
          <w:rFonts w:cstheme="minorHAnsi"/>
          <w:sz w:val="18"/>
          <w:szCs w:val="18"/>
        </w:rPr>
      </w:pPr>
      <w:r w:rsidRPr="00060D00">
        <w:rPr>
          <w:rFonts w:cstheme="minorHAnsi"/>
          <w:b/>
          <w:sz w:val="18"/>
          <w:szCs w:val="18"/>
          <w:vertAlign w:val="superscript"/>
        </w:rPr>
        <w:t>1</w:t>
      </w:r>
      <w:r w:rsidRPr="00060D00">
        <w:rPr>
          <w:rFonts w:cstheme="minorHAnsi"/>
          <w:b/>
          <w:sz w:val="18"/>
          <w:szCs w:val="18"/>
        </w:rPr>
        <w:t xml:space="preserve">H-Nuclear Magnetic Resonance (NMR). </w:t>
      </w:r>
      <w:r w:rsidRPr="00060D00">
        <w:rPr>
          <w:rFonts w:cstheme="minorHAnsi"/>
          <w:sz w:val="18"/>
          <w:szCs w:val="18"/>
          <w:vertAlign w:val="superscript"/>
        </w:rPr>
        <w:t>1</w:t>
      </w:r>
      <w:r w:rsidRPr="00060D00">
        <w:rPr>
          <w:rFonts w:cstheme="minorHAnsi"/>
          <w:sz w:val="18"/>
          <w:szCs w:val="18"/>
        </w:rPr>
        <w:t>H-NMR analyses were performed dissolving overnight the HA and the conjugated HA-DN in deuterated water (D</w:t>
      </w:r>
      <w:r w:rsidRPr="00060D00">
        <w:rPr>
          <w:rFonts w:cstheme="minorHAnsi"/>
          <w:sz w:val="18"/>
          <w:szCs w:val="18"/>
          <w:vertAlign w:val="subscript"/>
        </w:rPr>
        <w:t>2</w:t>
      </w:r>
      <w:r w:rsidRPr="00060D00">
        <w:rPr>
          <w:rFonts w:cstheme="minorHAnsi"/>
          <w:sz w:val="18"/>
          <w:szCs w:val="18"/>
        </w:rPr>
        <w:t>O, Cambridge Isotope Laboratories, Inc.) at a concentration of 1 mg. mL</w:t>
      </w:r>
      <w:r w:rsidRPr="00060D00">
        <w:rPr>
          <w:rFonts w:cstheme="minorHAnsi"/>
          <w:sz w:val="18"/>
          <w:szCs w:val="18"/>
          <w:vertAlign w:val="superscript"/>
        </w:rPr>
        <w:t>−1</w:t>
      </w:r>
      <w:r w:rsidRPr="00060D00">
        <w:rPr>
          <w:rFonts w:cstheme="minorHAnsi"/>
          <w:sz w:val="18"/>
          <w:szCs w:val="18"/>
        </w:rPr>
        <w:t>. The spectra were obtained using a spectrometer BRUKER BioSpin - 300 MHz, at 298 K and 300 MHz for 1H.</w:t>
      </w:r>
    </w:p>
    <w:p w:rsidR="00811949" w:rsidRPr="00060D00" w:rsidRDefault="00455138" w:rsidP="004B318D">
      <w:pPr>
        <w:spacing w:after="160"/>
        <w:jc w:val="both"/>
        <w:rPr>
          <w:rFonts w:cstheme="minorHAnsi"/>
          <w:b/>
          <w:sz w:val="18"/>
          <w:szCs w:val="18"/>
        </w:rPr>
      </w:pPr>
      <w:r w:rsidRPr="00060D00">
        <w:rPr>
          <w:rFonts w:cstheme="minorHAnsi"/>
          <w:b/>
          <w:sz w:val="18"/>
          <w:szCs w:val="18"/>
        </w:rPr>
        <w:t>Zeta (ζ</w:t>
      </w:r>
      <w:r w:rsidR="00EB18CF" w:rsidRPr="00060D00">
        <w:rPr>
          <w:rFonts w:cstheme="minorHAnsi"/>
          <w:b/>
          <w:sz w:val="18"/>
          <w:szCs w:val="18"/>
        </w:rPr>
        <w:t>)</w:t>
      </w:r>
      <w:r w:rsidR="00E70BAC" w:rsidRPr="00060D00">
        <w:rPr>
          <w:rFonts w:cstheme="minorHAnsi"/>
          <w:b/>
          <w:sz w:val="18"/>
          <w:szCs w:val="18"/>
        </w:rPr>
        <w:t>-potential measurements of polysaccharide sol</w:t>
      </w:r>
      <w:r w:rsidR="00811949" w:rsidRPr="00060D00">
        <w:rPr>
          <w:rFonts w:cstheme="minorHAnsi"/>
          <w:b/>
          <w:sz w:val="18"/>
          <w:szCs w:val="18"/>
        </w:rPr>
        <w:t>utions</w:t>
      </w:r>
    </w:p>
    <w:p w:rsidR="00E70BAC" w:rsidRPr="00060D00" w:rsidRDefault="00811949" w:rsidP="004B318D">
      <w:pPr>
        <w:spacing w:after="160"/>
        <w:jc w:val="both"/>
        <w:rPr>
          <w:rFonts w:cstheme="minorHAnsi"/>
          <w:sz w:val="18"/>
          <w:szCs w:val="18"/>
        </w:rPr>
      </w:pPr>
      <w:r w:rsidRPr="00060D00">
        <w:rPr>
          <w:rFonts w:cstheme="minorHAnsi"/>
          <w:b/>
          <w:sz w:val="18"/>
          <w:szCs w:val="18"/>
        </w:rPr>
        <w:tab/>
      </w:r>
      <w:r w:rsidR="00E70BAC" w:rsidRPr="00060D00">
        <w:rPr>
          <w:rFonts w:cstheme="minorHAnsi"/>
          <w:sz w:val="18"/>
          <w:szCs w:val="18"/>
        </w:rPr>
        <w:t>Solutions of CHI</w:t>
      </w:r>
      <w:r w:rsidRPr="00060D00">
        <w:rPr>
          <w:rFonts w:cstheme="minorHAnsi"/>
          <w:sz w:val="18"/>
          <w:szCs w:val="18"/>
        </w:rPr>
        <w:t xml:space="preserve"> (0.5 mg mL</w:t>
      </w:r>
      <w:r w:rsidRPr="00060D00">
        <w:rPr>
          <w:rFonts w:cstheme="minorHAnsi"/>
          <w:sz w:val="18"/>
          <w:szCs w:val="18"/>
          <w:vertAlign w:val="superscript"/>
        </w:rPr>
        <w:t>-1</w:t>
      </w:r>
      <w:r w:rsidRPr="00060D00">
        <w:rPr>
          <w:rFonts w:cstheme="minorHAnsi"/>
          <w:sz w:val="18"/>
          <w:szCs w:val="18"/>
        </w:rPr>
        <w:t>)</w:t>
      </w:r>
      <w:r w:rsidR="00E70BAC" w:rsidRPr="00060D00">
        <w:rPr>
          <w:rFonts w:cstheme="minorHAnsi"/>
          <w:sz w:val="18"/>
          <w:szCs w:val="18"/>
        </w:rPr>
        <w:t>, ALG</w:t>
      </w:r>
      <w:r w:rsidRPr="00060D00">
        <w:rPr>
          <w:rFonts w:cstheme="minorHAnsi"/>
          <w:sz w:val="18"/>
          <w:szCs w:val="18"/>
        </w:rPr>
        <w:t xml:space="preserve"> (0.5 mg mL</w:t>
      </w:r>
      <w:r w:rsidRPr="00060D00">
        <w:rPr>
          <w:rFonts w:cstheme="minorHAnsi"/>
          <w:sz w:val="18"/>
          <w:szCs w:val="18"/>
          <w:vertAlign w:val="superscript"/>
        </w:rPr>
        <w:t>-1</w:t>
      </w:r>
      <w:r w:rsidRPr="00060D00">
        <w:rPr>
          <w:rFonts w:cstheme="minorHAnsi"/>
          <w:sz w:val="18"/>
          <w:szCs w:val="18"/>
        </w:rPr>
        <w:t>)</w:t>
      </w:r>
      <w:r w:rsidR="00E70BAC" w:rsidRPr="00060D00">
        <w:rPr>
          <w:rFonts w:cstheme="minorHAnsi"/>
          <w:sz w:val="18"/>
          <w:szCs w:val="18"/>
        </w:rPr>
        <w:t>, HA and HA-DN (0.</w:t>
      </w:r>
      <w:r w:rsidRPr="00060D00">
        <w:rPr>
          <w:rFonts w:cstheme="minorHAnsi"/>
          <w:sz w:val="18"/>
          <w:szCs w:val="18"/>
        </w:rPr>
        <w:t>2</w:t>
      </w:r>
      <w:r w:rsidR="00E70BAC" w:rsidRPr="00060D00">
        <w:rPr>
          <w:rFonts w:cstheme="minorHAnsi"/>
          <w:sz w:val="18"/>
          <w:szCs w:val="18"/>
        </w:rPr>
        <w:t>5 mg mL</w:t>
      </w:r>
      <w:r w:rsidR="00E70BAC" w:rsidRPr="00060D00">
        <w:rPr>
          <w:rFonts w:cstheme="minorHAnsi"/>
          <w:sz w:val="18"/>
          <w:szCs w:val="18"/>
          <w:vertAlign w:val="superscript"/>
        </w:rPr>
        <w:t>-1</w:t>
      </w:r>
      <w:r w:rsidR="00E70BAC" w:rsidRPr="00060D00">
        <w:rPr>
          <w:rFonts w:cstheme="minorHAnsi"/>
          <w:sz w:val="18"/>
          <w:szCs w:val="18"/>
        </w:rPr>
        <w:t>) containing NaCl (0.15 M) were prepared. The pH of the solu</w:t>
      </w:r>
      <w:r w:rsidR="00455138" w:rsidRPr="00060D00">
        <w:rPr>
          <w:rFonts w:cstheme="minorHAnsi"/>
          <w:sz w:val="18"/>
          <w:szCs w:val="18"/>
        </w:rPr>
        <w:t>tions was adjusted to 5.5. The ζ</w:t>
      </w:r>
      <w:r w:rsidR="00E70BAC" w:rsidRPr="00060D00">
        <w:rPr>
          <w:rFonts w:cstheme="minorHAnsi"/>
          <w:sz w:val="18"/>
          <w:szCs w:val="18"/>
        </w:rPr>
        <w:t xml:space="preserve"> -potential of each solut</w:t>
      </w:r>
      <w:r w:rsidR="00C15F38" w:rsidRPr="00060D00">
        <w:rPr>
          <w:rFonts w:cstheme="minorHAnsi"/>
          <w:sz w:val="18"/>
          <w:szCs w:val="18"/>
        </w:rPr>
        <w:t xml:space="preserve">ion was determined using a Nano range </w:t>
      </w:r>
      <w:r w:rsidR="00E70BAC" w:rsidRPr="00060D00">
        <w:rPr>
          <w:rFonts w:cstheme="minorHAnsi"/>
          <w:sz w:val="18"/>
          <w:szCs w:val="18"/>
        </w:rPr>
        <w:t>equipment from Malvern (United Kingdom), at 25 ° C.</w:t>
      </w:r>
    </w:p>
    <w:p w:rsidR="00733C41" w:rsidRPr="00733C41" w:rsidRDefault="00733C41" w:rsidP="004B318D">
      <w:pPr>
        <w:spacing w:after="160"/>
        <w:jc w:val="both"/>
        <w:rPr>
          <w:rFonts w:cstheme="minorHAnsi"/>
          <w:b/>
          <w:sz w:val="18"/>
          <w:szCs w:val="18"/>
        </w:rPr>
      </w:pPr>
      <w:r w:rsidRPr="00060D00">
        <w:rPr>
          <w:rFonts w:cstheme="minorHAnsi"/>
          <w:b/>
          <w:sz w:val="18"/>
          <w:szCs w:val="18"/>
        </w:rPr>
        <w:t>Quartz Crystal Microbalance</w:t>
      </w:r>
      <w:r w:rsidRPr="00733C41">
        <w:rPr>
          <w:rFonts w:cstheme="minorHAnsi"/>
          <w:b/>
          <w:sz w:val="18"/>
          <w:szCs w:val="18"/>
        </w:rPr>
        <w:t xml:space="preserve"> with dissipation (QCM-D) monitoring</w:t>
      </w:r>
    </w:p>
    <w:p w:rsidR="00733C41" w:rsidRPr="00733C41" w:rsidRDefault="00733C41" w:rsidP="004B318D">
      <w:pPr>
        <w:spacing w:after="0"/>
        <w:ind w:firstLine="284"/>
        <w:jc w:val="both"/>
        <w:rPr>
          <w:rFonts w:cstheme="minorHAnsi"/>
          <w:sz w:val="18"/>
          <w:szCs w:val="18"/>
        </w:rPr>
      </w:pPr>
      <w:r w:rsidRPr="00733C41">
        <w:rPr>
          <w:rFonts w:cstheme="minorHAnsi"/>
          <w:sz w:val="18"/>
          <w:szCs w:val="18"/>
        </w:rPr>
        <w:t xml:space="preserve">The formation of the multilayers of CHT/ALG/CHT/HA-DN was followed </w:t>
      </w:r>
      <w:r w:rsidRPr="00733C41">
        <w:rPr>
          <w:rFonts w:cstheme="minorHAnsi"/>
          <w:i/>
          <w:sz w:val="18"/>
          <w:szCs w:val="18"/>
        </w:rPr>
        <w:t>in situ</w:t>
      </w:r>
      <w:r w:rsidRPr="00733C41">
        <w:rPr>
          <w:rFonts w:cstheme="minorHAnsi"/>
          <w:sz w:val="18"/>
          <w:szCs w:val="18"/>
        </w:rPr>
        <w:t xml:space="preserve"> by QCM-D (Q-Sense, Biolin Scientific, Göteborg, Sweden). The mass change results from the variation of the normalized resonant frequency (Δ</w:t>
      </w:r>
      <w:r w:rsidRPr="00733C41">
        <w:rPr>
          <w:rFonts w:cstheme="minorHAnsi"/>
          <w:i/>
          <w:sz w:val="18"/>
          <w:szCs w:val="18"/>
        </w:rPr>
        <w:t>f</w:t>
      </w:r>
      <w:r w:rsidRPr="00733C41">
        <w:rPr>
          <w:rFonts w:cstheme="minorHAnsi"/>
          <w:sz w:val="18"/>
          <w:szCs w:val="18"/>
        </w:rPr>
        <w:t>/υ) of an oscillating quartz crystal when adsorption occurs on the surface and the dissipation factor (Δ</w:t>
      </w:r>
      <w:r w:rsidRPr="00733C41">
        <w:rPr>
          <w:rFonts w:cstheme="minorHAnsi"/>
          <w:i/>
          <w:sz w:val="18"/>
          <w:szCs w:val="18"/>
        </w:rPr>
        <w:t>D</w:t>
      </w:r>
      <w:r w:rsidRPr="00733C41">
        <w:rPr>
          <w:rFonts w:cstheme="minorHAnsi"/>
          <w:sz w:val="18"/>
          <w:szCs w:val="18"/>
        </w:rPr>
        <w:t xml:space="preserve">) provides a measure of the energy loss in the system. If a rigid mass is adsorbed onto the surface of the piezoelectric crystal, there will be a decrease in the oscillation frequency. For viscoelastic materials, the adsorbed mass does not fully couple to the oscillation of the crystal, damping the oscillation. QCM-D allows simultaneously measuring the changes in the resonant frequency and in the viscoelastic properties (dissipation) when a film is adsorbed at the crystal surface. The measurements can be conducted at the fundamental frequency and at several overtones number (υ = 1,3,5,7,9,11). CHT was used as the polycation while ALG and HA-DN acted as interspersed polyanions. Fresh polyelectrolyte solutions were prepared by dissolution of HA-DN, ALG and CHT in 0.15 M of NaCl to yield a final concentration of 0.25, 0.5 and 0.5 mg.mL </w:t>
      </w:r>
      <w:r w:rsidRPr="00733C41">
        <w:rPr>
          <w:rFonts w:cstheme="minorHAnsi"/>
          <w:sz w:val="18"/>
          <w:szCs w:val="18"/>
          <w:vertAlign w:val="superscript"/>
        </w:rPr>
        <w:t>−1</w:t>
      </w:r>
      <w:r w:rsidRPr="00733C41">
        <w:rPr>
          <w:rFonts w:cstheme="minorHAnsi"/>
          <w:sz w:val="18"/>
          <w:szCs w:val="18"/>
        </w:rPr>
        <w:t xml:space="preserve">, respectively. The sensor crystals used were AT-cut quartz (Q-Sense) with gold plated polished electrodes. These crystals were excited at 5 MHz as well as at 15, 25, 35, 45 and 55 MHz corresponding to the 3rd, 5th, 7th, 9th and 11th overtones. The crystals were previously cleaned with sequential sonication for 3 min in acetone, ethanol and isopropanol and then dried with flowing nitrogen gas avoiding contamination prior to use. Firstly, the polyelectrolyte solutions were injected into the cell for 6 min, beginning with CHT. A rinsing step of 4 min with the solvent was included between the adsorptions of each </w:t>
      </w:r>
      <w:r w:rsidRPr="00733C41">
        <w:rPr>
          <w:rFonts w:cstheme="minorHAnsi"/>
          <w:sz w:val="18"/>
          <w:szCs w:val="18"/>
        </w:rPr>
        <w:t>polyelectrolyte. The multilayer systems were assembled at pH 5.5. The pH was adjusted with HCl or sodium hydroxide (NaOH, pellets, Fine Chemicals, Akzo Nobel Chemicals S.A., Mons, Belgium). CHT/ALG/CHT/HA films were also prepared for comparison. Films with 8 layers (2 tetralayers (TL)) were produced. All experiments were conducted at 25 ºC. During the entire process Δ</w:t>
      </w:r>
      <w:r w:rsidRPr="00733C41">
        <w:rPr>
          <w:rFonts w:cstheme="minorHAnsi"/>
          <w:i/>
          <w:sz w:val="18"/>
          <w:szCs w:val="18"/>
        </w:rPr>
        <w:t>f</w:t>
      </w:r>
      <w:r w:rsidRPr="00733C41">
        <w:rPr>
          <w:rFonts w:cstheme="minorHAnsi"/>
          <w:sz w:val="18"/>
          <w:szCs w:val="18"/>
        </w:rPr>
        <w:t>/υ and Δ</w:t>
      </w:r>
      <w:r w:rsidRPr="00733C41">
        <w:rPr>
          <w:rFonts w:cstheme="minorHAnsi"/>
          <w:i/>
          <w:sz w:val="18"/>
          <w:szCs w:val="18"/>
        </w:rPr>
        <w:t>D</w:t>
      </w:r>
      <w:r w:rsidRPr="00733C41">
        <w:rPr>
          <w:rFonts w:cstheme="minorHAnsi"/>
          <w:sz w:val="18"/>
          <w:szCs w:val="18"/>
        </w:rPr>
        <w:t xml:space="preserve"> shifts were continuously recorded as a function of time. </w:t>
      </w:r>
    </w:p>
    <w:p w:rsidR="00733C41" w:rsidRDefault="00733C41" w:rsidP="004B318D">
      <w:pPr>
        <w:spacing w:after="0"/>
        <w:ind w:firstLine="284"/>
        <w:jc w:val="both"/>
        <w:rPr>
          <w:rFonts w:cstheme="minorHAnsi"/>
          <w:sz w:val="18"/>
          <w:szCs w:val="18"/>
        </w:rPr>
      </w:pPr>
      <w:r w:rsidRPr="00733C41">
        <w:rPr>
          <w:rFonts w:cstheme="minorHAnsi"/>
          <w:sz w:val="18"/>
          <w:szCs w:val="18"/>
        </w:rPr>
        <w:t>The films’ viscoelastic properties were investigated using the Voigt viscoelastic model implemented in the QTools software from Q-Sense. According with this model, a Simplex algorithm was used to find the minimum of the sum of the squares of the scaled errors between the experimental and model Δ</w:t>
      </w:r>
      <w:r w:rsidRPr="00733C41">
        <w:rPr>
          <w:rFonts w:cstheme="minorHAnsi"/>
          <w:i/>
          <w:sz w:val="18"/>
          <w:szCs w:val="18"/>
        </w:rPr>
        <w:t xml:space="preserve">f </w:t>
      </w:r>
      <w:r w:rsidRPr="00733C41">
        <w:rPr>
          <w:rFonts w:cstheme="minorHAnsi"/>
          <w:sz w:val="18"/>
          <w:szCs w:val="18"/>
        </w:rPr>
        <w:t>and Δ</w:t>
      </w:r>
      <w:r w:rsidRPr="00733C41">
        <w:rPr>
          <w:rFonts w:cstheme="minorHAnsi"/>
          <w:i/>
          <w:sz w:val="18"/>
          <w:szCs w:val="18"/>
        </w:rPr>
        <w:t>D</w:t>
      </w:r>
      <w:r w:rsidRPr="00733C41">
        <w:rPr>
          <w:rFonts w:cstheme="minorHAnsi"/>
          <w:sz w:val="18"/>
          <w:szCs w:val="18"/>
        </w:rPr>
        <w:t xml:space="preserve"> values. Changes in resonant frequency and dissipation of the 5</w:t>
      </w:r>
      <w:r w:rsidRPr="00733C41">
        <w:rPr>
          <w:rFonts w:cstheme="minorHAnsi"/>
          <w:sz w:val="18"/>
          <w:szCs w:val="18"/>
          <w:vertAlign w:val="superscript"/>
        </w:rPr>
        <w:t>th</w:t>
      </w:r>
      <w:r w:rsidRPr="00733C41">
        <w:rPr>
          <w:rFonts w:cstheme="minorHAnsi"/>
          <w:sz w:val="18"/>
          <w:szCs w:val="18"/>
        </w:rPr>
        <w:t>, 7</w:t>
      </w:r>
      <w:r w:rsidRPr="00733C41">
        <w:rPr>
          <w:rFonts w:cstheme="minorHAnsi"/>
          <w:sz w:val="18"/>
          <w:szCs w:val="18"/>
          <w:vertAlign w:val="superscript"/>
        </w:rPr>
        <w:t xml:space="preserve">th </w:t>
      </w:r>
      <w:r w:rsidRPr="00733C41">
        <w:rPr>
          <w:rFonts w:cstheme="minorHAnsi"/>
          <w:sz w:val="18"/>
          <w:szCs w:val="18"/>
        </w:rPr>
        <w:t>and 9</w:t>
      </w:r>
      <w:r w:rsidRPr="00733C41">
        <w:rPr>
          <w:rFonts w:cstheme="minorHAnsi"/>
          <w:sz w:val="18"/>
          <w:szCs w:val="18"/>
          <w:vertAlign w:val="superscript"/>
        </w:rPr>
        <w:t>th</w:t>
      </w:r>
      <w:r w:rsidRPr="00733C41">
        <w:rPr>
          <w:rFonts w:cstheme="minorHAnsi"/>
          <w:sz w:val="18"/>
          <w:szCs w:val="18"/>
        </w:rPr>
        <w:t xml:space="preserve"> overtone were fitted. The solvent viscosity selected was 1 mPa.s and a film density of 1 g.cm</w:t>
      </w:r>
      <w:r w:rsidRPr="00733C41">
        <w:rPr>
          <w:rFonts w:cstheme="minorHAnsi"/>
          <w:sz w:val="18"/>
          <w:szCs w:val="18"/>
          <w:vertAlign w:val="superscript"/>
        </w:rPr>
        <w:t>-3</w:t>
      </w:r>
      <w:r w:rsidRPr="00733C41">
        <w:rPr>
          <w:rFonts w:cstheme="minorHAnsi"/>
          <w:sz w:val="18"/>
          <w:szCs w:val="18"/>
        </w:rPr>
        <w:t>. The solvent density was varied between values from 1000 to 1045 kg.m</w:t>
      </w:r>
      <w:r w:rsidRPr="00733C41">
        <w:rPr>
          <w:rFonts w:cstheme="minorHAnsi"/>
          <w:sz w:val="18"/>
          <w:szCs w:val="18"/>
          <w:vertAlign w:val="superscript"/>
        </w:rPr>
        <w:t>-3</w:t>
      </w:r>
      <w:r w:rsidRPr="00733C41">
        <w:rPr>
          <w:rFonts w:cstheme="minorHAnsi"/>
          <w:sz w:val="18"/>
          <w:szCs w:val="18"/>
        </w:rPr>
        <w:t xml:space="preserve"> to minimize the total error (χ2).</w:t>
      </w:r>
    </w:p>
    <w:p w:rsidR="000845D4" w:rsidRPr="00733C41" w:rsidRDefault="000845D4" w:rsidP="004B318D">
      <w:pPr>
        <w:spacing w:after="0"/>
        <w:ind w:firstLine="284"/>
        <w:jc w:val="both"/>
        <w:rPr>
          <w:rFonts w:cstheme="minorHAnsi"/>
          <w:sz w:val="18"/>
          <w:szCs w:val="18"/>
        </w:rPr>
      </w:pPr>
    </w:p>
    <w:p w:rsidR="00733C41" w:rsidRPr="004B6FA6" w:rsidRDefault="00733C41" w:rsidP="004B318D">
      <w:pPr>
        <w:spacing w:after="160"/>
        <w:jc w:val="both"/>
        <w:rPr>
          <w:rFonts w:cstheme="minorHAnsi"/>
          <w:b/>
          <w:sz w:val="18"/>
          <w:szCs w:val="18"/>
        </w:rPr>
      </w:pPr>
      <w:r w:rsidRPr="004B6FA6">
        <w:rPr>
          <w:rFonts w:cstheme="minorHAnsi"/>
          <w:b/>
          <w:sz w:val="18"/>
          <w:szCs w:val="18"/>
        </w:rPr>
        <w:t xml:space="preserve">Freestanding Multilayer Membranes Production and Characterization </w:t>
      </w:r>
    </w:p>
    <w:p w:rsidR="00733C41" w:rsidRPr="004B6FA6" w:rsidRDefault="00733C41" w:rsidP="004B318D">
      <w:pPr>
        <w:spacing w:before="240" w:after="0"/>
        <w:jc w:val="both"/>
        <w:rPr>
          <w:rFonts w:cstheme="minorHAnsi"/>
          <w:b/>
          <w:sz w:val="18"/>
          <w:szCs w:val="18"/>
        </w:rPr>
      </w:pPr>
      <w:r w:rsidRPr="004B6FA6">
        <w:rPr>
          <w:rFonts w:cstheme="minorHAnsi"/>
          <w:b/>
          <w:sz w:val="18"/>
          <w:szCs w:val="18"/>
        </w:rPr>
        <w:t>Production of the freestanding multilayer membranes</w:t>
      </w:r>
      <w:r w:rsidR="004B6FA6">
        <w:rPr>
          <w:rFonts w:cstheme="minorHAnsi"/>
          <w:b/>
          <w:sz w:val="18"/>
          <w:szCs w:val="18"/>
        </w:rPr>
        <w:t xml:space="preserve">. </w:t>
      </w:r>
      <w:r w:rsidRPr="00733C41">
        <w:rPr>
          <w:rFonts w:cstheme="minorHAnsi"/>
          <w:sz w:val="18"/>
          <w:szCs w:val="18"/>
        </w:rPr>
        <w:t>The production of the multilayer membranes was achieved using the LbL methodology with the help of a home-made dipping robot</w:t>
      </w:r>
      <w:r w:rsidR="005B6EA1">
        <w:rPr>
          <w:rFonts w:cstheme="minorHAnsi"/>
          <w:sz w:val="18"/>
          <w:szCs w:val="18"/>
        </w:rPr>
        <w:t xml:space="preserve"> (see Figure S1)</w:t>
      </w:r>
      <w:r w:rsidRPr="00733C41">
        <w:rPr>
          <w:rFonts w:cstheme="minorHAnsi"/>
          <w:sz w:val="18"/>
          <w:szCs w:val="18"/>
        </w:rPr>
        <w:t xml:space="preserve">. Polypropylene (PP) substrates were immersed in alternated polyelectrolyte solutions with a rinsing solution deposition between each polyelectrolyte. The rinsing solution used was a 0.15 M NaCl (pH = 5.5) and the polymer solutions were used at a concentration of 2 </w:t>
      </w:r>
      <w:r w:rsidR="000845D4" w:rsidRPr="00733C41">
        <w:rPr>
          <w:rFonts w:cstheme="minorHAnsi"/>
          <w:sz w:val="18"/>
          <w:szCs w:val="18"/>
        </w:rPr>
        <w:t>mg. mL</w:t>
      </w:r>
      <w:r w:rsidRPr="00733C41">
        <w:rPr>
          <w:rFonts w:cstheme="minorHAnsi"/>
          <w:sz w:val="18"/>
          <w:szCs w:val="18"/>
          <w:vertAlign w:val="superscript"/>
        </w:rPr>
        <w:t>-1</w:t>
      </w:r>
      <w:r w:rsidRPr="00733C41">
        <w:rPr>
          <w:rFonts w:cstheme="minorHAnsi"/>
          <w:sz w:val="18"/>
          <w:szCs w:val="18"/>
        </w:rPr>
        <w:t xml:space="preserve"> for CHT and ALG and 0.5 mg.</w:t>
      </w:r>
      <w:r w:rsidR="000845D4">
        <w:rPr>
          <w:rFonts w:cstheme="minorHAnsi"/>
          <w:sz w:val="18"/>
          <w:szCs w:val="18"/>
        </w:rPr>
        <w:t xml:space="preserve"> </w:t>
      </w:r>
      <w:r w:rsidRPr="00733C41">
        <w:rPr>
          <w:rFonts w:cstheme="minorHAnsi"/>
          <w:sz w:val="18"/>
          <w:szCs w:val="18"/>
        </w:rPr>
        <w:t>mL</w:t>
      </w:r>
      <w:r w:rsidRPr="00733C41">
        <w:rPr>
          <w:rFonts w:cstheme="minorHAnsi"/>
          <w:sz w:val="18"/>
          <w:szCs w:val="18"/>
          <w:vertAlign w:val="superscript"/>
        </w:rPr>
        <w:t>-1</w:t>
      </w:r>
      <w:r w:rsidRPr="00733C41">
        <w:rPr>
          <w:rFonts w:cstheme="minorHAnsi"/>
          <w:sz w:val="18"/>
          <w:szCs w:val="18"/>
        </w:rPr>
        <w:t xml:space="preserve"> for the others. Deposition time of the polyelectrolytes was 6 min and 4 min for the rinsing solution.</w:t>
      </w:r>
    </w:p>
    <w:p w:rsidR="004B6FA6" w:rsidRDefault="00733C41" w:rsidP="004B318D">
      <w:pPr>
        <w:spacing w:after="0"/>
        <w:ind w:firstLine="360"/>
        <w:jc w:val="both"/>
        <w:rPr>
          <w:rFonts w:cstheme="minorHAnsi"/>
          <w:sz w:val="18"/>
          <w:szCs w:val="18"/>
        </w:rPr>
      </w:pPr>
      <w:r w:rsidRPr="00733C41">
        <w:rPr>
          <w:rFonts w:cstheme="minorHAnsi"/>
          <w:sz w:val="18"/>
          <w:szCs w:val="18"/>
        </w:rPr>
        <w:t>In the end of 100 TL, two types of FS were produced</w:t>
      </w:r>
      <w:r w:rsidR="005B6EA1">
        <w:rPr>
          <w:rFonts w:cstheme="minorHAnsi"/>
          <w:sz w:val="18"/>
          <w:szCs w:val="18"/>
        </w:rPr>
        <w:t xml:space="preserve"> (see Figure S1)</w:t>
      </w:r>
      <w:r w:rsidRPr="00733C41">
        <w:rPr>
          <w:rFonts w:cstheme="minorHAnsi"/>
          <w:sz w:val="18"/>
          <w:szCs w:val="18"/>
        </w:rPr>
        <w:t>: multilayer membranes containing CHI, ALG and HA ([CHT/ALG/CHT/HA]</w:t>
      </w:r>
      <w:r w:rsidRPr="00733C41">
        <w:rPr>
          <w:rFonts w:cstheme="minorHAnsi"/>
          <w:sz w:val="18"/>
          <w:szCs w:val="18"/>
          <w:vertAlign w:val="subscript"/>
        </w:rPr>
        <w:t>100</w:t>
      </w:r>
      <w:r w:rsidRPr="00733C41">
        <w:rPr>
          <w:rFonts w:cstheme="minorHAnsi"/>
          <w:sz w:val="18"/>
          <w:szCs w:val="18"/>
        </w:rPr>
        <w:t>) and multilayer membranes containing CHI, ALG and HA-DN with the same number of layers ([CHT/ALG/CHT/HA-DN]</w:t>
      </w:r>
      <w:r w:rsidRPr="00733C41">
        <w:rPr>
          <w:rFonts w:cstheme="minorHAnsi"/>
          <w:sz w:val="18"/>
          <w:szCs w:val="18"/>
          <w:vertAlign w:val="subscript"/>
        </w:rPr>
        <w:t>100</w:t>
      </w:r>
      <w:r w:rsidRPr="00733C41">
        <w:rPr>
          <w:rFonts w:cstheme="minorHAnsi"/>
          <w:sz w:val="18"/>
          <w:szCs w:val="18"/>
        </w:rPr>
        <w:t>).</w:t>
      </w:r>
    </w:p>
    <w:p w:rsidR="004B6FA6" w:rsidRDefault="004B6FA6" w:rsidP="004B318D">
      <w:pPr>
        <w:spacing w:after="0"/>
        <w:jc w:val="both"/>
        <w:rPr>
          <w:rFonts w:cstheme="minorHAnsi"/>
          <w:sz w:val="18"/>
          <w:szCs w:val="18"/>
        </w:rPr>
      </w:pPr>
    </w:p>
    <w:p w:rsidR="00733C41" w:rsidRDefault="00733C41" w:rsidP="004B318D">
      <w:pPr>
        <w:spacing w:after="0"/>
        <w:jc w:val="both"/>
        <w:rPr>
          <w:rFonts w:cstheme="minorHAnsi"/>
          <w:sz w:val="18"/>
          <w:szCs w:val="18"/>
        </w:rPr>
      </w:pPr>
      <w:r w:rsidRPr="004B6FA6">
        <w:rPr>
          <w:rFonts w:cstheme="minorHAnsi"/>
          <w:b/>
          <w:sz w:val="18"/>
          <w:szCs w:val="18"/>
        </w:rPr>
        <w:t>Scanning Electron Microscope (SEM)</w:t>
      </w:r>
      <w:r w:rsidR="004B6FA6">
        <w:rPr>
          <w:rFonts w:cstheme="minorHAnsi"/>
          <w:sz w:val="18"/>
          <w:szCs w:val="18"/>
        </w:rPr>
        <w:t xml:space="preserve">. </w:t>
      </w:r>
      <w:r w:rsidRPr="00733C41">
        <w:rPr>
          <w:rFonts w:cstheme="minorHAnsi"/>
          <w:sz w:val="18"/>
          <w:szCs w:val="18"/>
        </w:rPr>
        <w:t>The surface morphology of the samples was observed using a Hitachi S4100 (Tokyo, Japan) SEM. All samples were coated with a conductive layer of sputtered gold. The SEM micrographs were taken using an accelerating voltage of 15 kV and at different magnifications. For the cross-section observation, the freestanding membranes were immersed in liquid nitrogen and fractured. After that, the free fracture region was observed by SEM.</w:t>
      </w:r>
    </w:p>
    <w:p w:rsidR="004B6FA6" w:rsidRPr="00733C41" w:rsidRDefault="004B6FA6" w:rsidP="004B318D">
      <w:pPr>
        <w:spacing w:after="0"/>
        <w:jc w:val="both"/>
        <w:rPr>
          <w:rFonts w:cstheme="minorHAnsi"/>
          <w:sz w:val="18"/>
          <w:szCs w:val="18"/>
        </w:rPr>
      </w:pPr>
    </w:p>
    <w:p w:rsidR="00733C41" w:rsidRPr="004B6FA6" w:rsidRDefault="00733C41" w:rsidP="004B318D">
      <w:pPr>
        <w:spacing w:after="160"/>
        <w:jc w:val="both"/>
        <w:rPr>
          <w:rFonts w:cstheme="minorHAnsi"/>
          <w:b/>
          <w:sz w:val="18"/>
          <w:szCs w:val="18"/>
        </w:rPr>
      </w:pPr>
      <w:r w:rsidRPr="004B6FA6">
        <w:rPr>
          <w:rFonts w:cstheme="minorHAnsi"/>
          <w:b/>
          <w:sz w:val="18"/>
          <w:szCs w:val="18"/>
        </w:rPr>
        <w:t>Water uptake</w:t>
      </w:r>
      <w:r w:rsidR="004B6FA6">
        <w:rPr>
          <w:rFonts w:cstheme="minorHAnsi"/>
          <w:b/>
          <w:sz w:val="18"/>
          <w:szCs w:val="18"/>
        </w:rPr>
        <w:t xml:space="preserve">. </w:t>
      </w:r>
      <w:r w:rsidRPr="00733C41">
        <w:rPr>
          <w:rFonts w:cstheme="minorHAnsi"/>
          <w:sz w:val="18"/>
          <w:szCs w:val="18"/>
        </w:rPr>
        <w:t>The water uptake ability of both type of freestanding multilayer membranes was studied by immersing previously weighed dry samples in a phosphate buffer saline (PBS, Sigma) solution. The FS samples were removed from immersion at pre-determined time points (t= 5 min,15 min, 30 min, 1 h, 2 h, 3 h, 6h, 12 h, and 24 h) in which the excess solution was removed using filter paper, and the membranes were then immediately weighed using an analytical balance (Radwag Balances and Scales, Radom, Poland). The water uptake was calculated using Equation 1.</w:t>
      </w:r>
    </w:p>
    <w:p w:rsidR="00733C41" w:rsidRPr="00733C41" w:rsidRDefault="00733C41" w:rsidP="004B318D">
      <w:pPr>
        <w:ind w:firstLine="360"/>
        <w:jc w:val="both"/>
        <w:rPr>
          <w:rFonts w:cstheme="minorHAnsi"/>
          <w:sz w:val="18"/>
          <w:szCs w:val="18"/>
        </w:rPr>
      </w:pPr>
      <m:oMath>
        <m:r>
          <w:rPr>
            <w:rFonts w:ascii="Cambria Math" w:hAnsi="Cambria Math" w:cstheme="minorHAnsi"/>
            <w:sz w:val="18"/>
            <w:szCs w:val="18"/>
          </w:rPr>
          <w:lastRenderedPageBreak/>
          <m:t>Water</m:t>
        </m:r>
        <m:r>
          <m:rPr>
            <m:sty m:val="p"/>
          </m:rPr>
          <w:rPr>
            <w:rFonts w:ascii="Cambria Math" w:hAnsi="Cambria Math" w:cstheme="minorHAnsi"/>
            <w:sz w:val="18"/>
            <w:szCs w:val="18"/>
          </w:rPr>
          <m:t xml:space="preserve"> </m:t>
        </m:r>
        <m:r>
          <w:rPr>
            <w:rFonts w:ascii="Cambria Math" w:hAnsi="Cambria Math" w:cstheme="minorHAnsi"/>
            <w:sz w:val="18"/>
            <w:szCs w:val="18"/>
          </w:rPr>
          <m:t>uptake</m:t>
        </m:r>
        <m:r>
          <m:rPr>
            <m:sty m:val="p"/>
          </m:rPr>
          <w:rPr>
            <w:rFonts w:ascii="Cambria Math" w:hAnsi="Cambria Math" w:cstheme="minorHAnsi"/>
            <w:sz w:val="18"/>
            <w:szCs w:val="18"/>
          </w:rPr>
          <m:t xml:space="preserve"> </m:t>
        </m:r>
        <m:d>
          <m:dPr>
            <m:ctrlPr>
              <w:rPr>
                <w:rFonts w:ascii="Cambria Math" w:hAnsi="Cambria Math" w:cstheme="minorHAnsi"/>
                <w:sz w:val="18"/>
                <w:szCs w:val="18"/>
              </w:rPr>
            </m:ctrlPr>
          </m:dPr>
          <m:e>
            <m:r>
              <m:rPr>
                <m:sty m:val="p"/>
              </m:rPr>
              <w:rPr>
                <w:rFonts w:ascii="Cambria Math" w:hAnsi="Cambria Math" w:cstheme="minorHAnsi"/>
                <w:sz w:val="18"/>
                <w:szCs w:val="18"/>
              </w:rPr>
              <m:t>%</m:t>
            </m:r>
          </m:e>
        </m:d>
        <m:r>
          <m:rPr>
            <m:sty m:val="p"/>
          </m:rPr>
          <w:rPr>
            <w:rFonts w:ascii="Cambria Math" w:hAnsi="Cambria Math" w:cstheme="minorHAnsi"/>
            <w:sz w:val="18"/>
            <w:szCs w:val="18"/>
          </w:rPr>
          <m:t>=</m:t>
        </m:r>
        <m:f>
          <m:fPr>
            <m:ctrlPr>
              <w:rPr>
                <w:rFonts w:ascii="Cambria Math" w:hAnsi="Cambria Math" w:cstheme="minorHAnsi"/>
                <w:sz w:val="18"/>
                <w:szCs w:val="18"/>
              </w:rPr>
            </m:ctrlPr>
          </m:fPr>
          <m:num>
            <m:r>
              <m:rPr>
                <m:sty m:val="p"/>
              </m:rPr>
              <w:rPr>
                <w:rFonts w:ascii="Cambria Math" w:hAnsi="Cambria Math" w:cstheme="minorHAnsi"/>
                <w:sz w:val="18"/>
                <w:szCs w:val="18"/>
              </w:rPr>
              <m:t>(</m:t>
            </m:r>
            <m:sSub>
              <m:sSubPr>
                <m:ctrlPr>
                  <w:rPr>
                    <w:rFonts w:ascii="Cambria Math" w:hAnsi="Cambria Math" w:cstheme="minorHAnsi"/>
                    <w:sz w:val="18"/>
                    <w:szCs w:val="18"/>
                  </w:rPr>
                </m:ctrlPr>
              </m:sSubPr>
              <m:e>
                <m:r>
                  <w:rPr>
                    <w:rFonts w:ascii="Cambria Math" w:hAnsi="Cambria Math" w:cstheme="minorHAnsi"/>
                    <w:sz w:val="18"/>
                    <w:szCs w:val="18"/>
                  </w:rPr>
                  <m:t>m</m:t>
                </m:r>
              </m:e>
              <m:sub>
                <m:r>
                  <w:rPr>
                    <w:rFonts w:ascii="Cambria Math" w:hAnsi="Cambria Math" w:cstheme="minorHAnsi"/>
                    <w:sz w:val="18"/>
                    <w:szCs w:val="18"/>
                  </w:rPr>
                  <m:t>x</m:t>
                </m:r>
              </m:sub>
            </m:sSub>
            <m:r>
              <m:rPr>
                <m:sty m:val="p"/>
              </m:rPr>
              <w:rPr>
                <w:rFonts w:ascii="Cambria Math" w:hAnsi="Cambria Math" w:cstheme="minorHAnsi"/>
                <w:sz w:val="18"/>
                <w:szCs w:val="18"/>
              </w:rPr>
              <m:t>-</m:t>
            </m:r>
            <m:sSub>
              <m:sSubPr>
                <m:ctrlPr>
                  <w:rPr>
                    <w:rFonts w:ascii="Cambria Math" w:hAnsi="Cambria Math" w:cstheme="minorHAnsi"/>
                    <w:sz w:val="18"/>
                    <w:szCs w:val="18"/>
                  </w:rPr>
                </m:ctrlPr>
              </m:sSubPr>
              <m:e>
                <m:r>
                  <w:rPr>
                    <w:rFonts w:ascii="Cambria Math" w:hAnsi="Cambria Math" w:cstheme="minorHAnsi"/>
                    <w:sz w:val="18"/>
                    <w:szCs w:val="18"/>
                  </w:rPr>
                  <m:t>m</m:t>
                </m:r>
              </m:e>
              <m:sub>
                <m:r>
                  <w:rPr>
                    <w:rFonts w:ascii="Cambria Math" w:hAnsi="Cambria Math" w:cstheme="minorHAnsi"/>
                    <w:sz w:val="18"/>
                    <w:szCs w:val="18"/>
                  </w:rPr>
                  <m:t>i</m:t>
                </m:r>
              </m:sub>
            </m:sSub>
            <m:r>
              <m:rPr>
                <m:sty m:val="p"/>
              </m:rPr>
              <w:rPr>
                <w:rFonts w:ascii="Cambria Math" w:hAnsi="Cambria Math" w:cstheme="minorHAnsi"/>
                <w:sz w:val="18"/>
                <w:szCs w:val="18"/>
              </w:rPr>
              <m:t>)</m:t>
            </m:r>
          </m:num>
          <m:den>
            <m:sSub>
              <m:sSubPr>
                <m:ctrlPr>
                  <w:rPr>
                    <w:rFonts w:ascii="Cambria Math" w:hAnsi="Cambria Math" w:cstheme="minorHAnsi"/>
                    <w:sz w:val="18"/>
                    <w:szCs w:val="18"/>
                  </w:rPr>
                </m:ctrlPr>
              </m:sSubPr>
              <m:e>
                <m:r>
                  <w:rPr>
                    <w:rFonts w:ascii="Cambria Math" w:hAnsi="Cambria Math" w:cstheme="minorHAnsi"/>
                    <w:sz w:val="18"/>
                    <w:szCs w:val="18"/>
                  </w:rPr>
                  <m:t>m</m:t>
                </m:r>
              </m:e>
              <m:sub>
                <m:r>
                  <w:rPr>
                    <w:rFonts w:ascii="Cambria Math" w:hAnsi="Cambria Math" w:cstheme="minorHAnsi"/>
                    <w:sz w:val="18"/>
                    <w:szCs w:val="18"/>
                  </w:rPr>
                  <m:t>i</m:t>
                </m:r>
              </m:sub>
            </m:sSub>
          </m:den>
        </m:f>
        <m:r>
          <m:rPr>
            <m:sty m:val="p"/>
          </m:rPr>
          <w:rPr>
            <w:rFonts w:ascii="Cambria Math" w:hAnsi="Cambria Math" w:cstheme="minorHAnsi"/>
            <w:sz w:val="18"/>
            <w:szCs w:val="18"/>
          </w:rPr>
          <m:t>×100</m:t>
        </m:r>
      </m:oMath>
      <w:r w:rsidRPr="00733C41">
        <w:rPr>
          <w:rFonts w:cstheme="minorHAnsi"/>
          <w:sz w:val="18"/>
          <w:szCs w:val="18"/>
        </w:rPr>
        <w:tab/>
        <w:t>Equation 1</w:t>
      </w:r>
    </w:p>
    <w:p w:rsidR="00733C41" w:rsidRPr="00733C41" w:rsidRDefault="00733C41" w:rsidP="004B318D">
      <w:pPr>
        <w:jc w:val="both"/>
        <w:rPr>
          <w:rFonts w:cstheme="minorHAnsi"/>
          <w:sz w:val="18"/>
          <w:szCs w:val="18"/>
        </w:rPr>
      </w:pPr>
      <w:r w:rsidRPr="00733C41">
        <w:rPr>
          <w:rFonts w:cstheme="minorHAnsi"/>
          <w:sz w:val="18"/>
          <w:szCs w:val="18"/>
        </w:rPr>
        <w:t xml:space="preserve">Where, </w:t>
      </w:r>
      <m:oMath>
        <m:sSub>
          <m:sSubPr>
            <m:ctrlPr>
              <w:rPr>
                <w:rFonts w:ascii="Cambria Math" w:hAnsi="Cambria Math" w:cstheme="minorHAnsi"/>
                <w:sz w:val="18"/>
                <w:szCs w:val="18"/>
              </w:rPr>
            </m:ctrlPr>
          </m:sSubPr>
          <m:e>
            <m:r>
              <w:rPr>
                <w:rFonts w:ascii="Cambria Math" w:hAnsi="Cambria Math" w:cstheme="minorHAnsi"/>
                <w:sz w:val="18"/>
                <w:szCs w:val="18"/>
              </w:rPr>
              <m:t>m</m:t>
            </m:r>
          </m:e>
          <m:sub>
            <m:r>
              <w:rPr>
                <w:rFonts w:ascii="Cambria Math" w:hAnsi="Cambria Math" w:cstheme="minorHAnsi"/>
                <w:sz w:val="18"/>
                <w:szCs w:val="18"/>
              </w:rPr>
              <m:t>i</m:t>
            </m:r>
          </m:sub>
        </m:sSub>
      </m:oMath>
      <w:r w:rsidRPr="00733C41">
        <w:rPr>
          <w:rFonts w:cstheme="minorHAnsi"/>
          <w:sz w:val="18"/>
          <w:szCs w:val="18"/>
        </w:rPr>
        <w:t xml:space="preserve"> is the dry mass of the sample and </w:t>
      </w:r>
      <m:oMath>
        <m:sSub>
          <m:sSubPr>
            <m:ctrlPr>
              <w:rPr>
                <w:rFonts w:ascii="Cambria Math" w:hAnsi="Cambria Math" w:cstheme="minorHAnsi"/>
                <w:sz w:val="18"/>
                <w:szCs w:val="18"/>
              </w:rPr>
            </m:ctrlPr>
          </m:sSubPr>
          <m:e>
            <m:r>
              <w:rPr>
                <w:rFonts w:ascii="Cambria Math" w:hAnsi="Cambria Math" w:cstheme="minorHAnsi"/>
                <w:sz w:val="18"/>
                <w:szCs w:val="18"/>
              </w:rPr>
              <m:t>m</m:t>
            </m:r>
          </m:e>
          <m:sub>
            <m:r>
              <w:rPr>
                <w:rFonts w:ascii="Cambria Math" w:hAnsi="Cambria Math" w:cstheme="minorHAnsi"/>
                <w:sz w:val="18"/>
                <w:szCs w:val="18"/>
              </w:rPr>
              <m:t>x</m:t>
            </m:r>
          </m:sub>
        </m:sSub>
      </m:oMath>
      <w:r w:rsidRPr="00733C41">
        <w:rPr>
          <w:rFonts w:cstheme="minorHAnsi"/>
          <w:sz w:val="18"/>
          <w:szCs w:val="18"/>
        </w:rPr>
        <w:t xml:space="preserve"> is the hydrated mass of the sample at a given time point.</w:t>
      </w:r>
    </w:p>
    <w:p w:rsidR="00733C41" w:rsidRPr="004B6FA6" w:rsidRDefault="00733C41" w:rsidP="004B318D">
      <w:pPr>
        <w:spacing w:after="160"/>
        <w:jc w:val="both"/>
        <w:rPr>
          <w:rFonts w:cstheme="minorHAnsi"/>
          <w:b/>
          <w:sz w:val="18"/>
          <w:szCs w:val="18"/>
        </w:rPr>
      </w:pPr>
      <w:r w:rsidRPr="004B6FA6">
        <w:rPr>
          <w:rFonts w:cstheme="minorHAnsi"/>
          <w:b/>
          <w:sz w:val="18"/>
          <w:szCs w:val="18"/>
        </w:rPr>
        <w:t xml:space="preserve">Mechanical tests: tensile </w:t>
      </w:r>
      <w:r w:rsidR="004B6FA6">
        <w:rPr>
          <w:rFonts w:cstheme="minorHAnsi"/>
          <w:b/>
          <w:sz w:val="18"/>
          <w:szCs w:val="18"/>
        </w:rPr>
        <w:t xml:space="preserve">behaviour. </w:t>
      </w:r>
      <w:r w:rsidRPr="00733C41">
        <w:rPr>
          <w:rFonts w:cstheme="minorHAnsi"/>
          <w:sz w:val="18"/>
          <w:szCs w:val="18"/>
        </w:rPr>
        <w:t>The tensile behavior of the freestanding multilayer membranes was evaluated using the mechanical testing machine Shimadzu MMT-101N (Shimadzu Scientific Instruments, Kyoto, Japan) with a load cell of 100 N. The produced FS were cut into rectangular samples (30 x 5 mm</w:t>
      </w:r>
      <w:r w:rsidRPr="00733C41">
        <w:rPr>
          <w:rFonts w:cstheme="minorHAnsi"/>
          <w:sz w:val="18"/>
          <w:szCs w:val="18"/>
          <w:vertAlign w:val="superscript"/>
        </w:rPr>
        <w:t>2</w:t>
      </w:r>
      <w:r w:rsidRPr="00733C41">
        <w:rPr>
          <w:rFonts w:cstheme="minorHAnsi"/>
          <w:sz w:val="18"/>
          <w:szCs w:val="18"/>
        </w:rPr>
        <w:t>) and immersed in a PBS solution overnight at 37°C. Tensile tests were carried out with a gauge length of 10 mm and a loading speed of 1mm.min</w:t>
      </w:r>
      <w:r w:rsidRPr="00733C41">
        <w:rPr>
          <w:rFonts w:cstheme="minorHAnsi"/>
          <w:sz w:val="18"/>
          <w:szCs w:val="18"/>
          <w:vertAlign w:val="superscript"/>
        </w:rPr>
        <w:t>-1</w:t>
      </w:r>
      <w:r w:rsidRPr="00733C41">
        <w:rPr>
          <w:rFonts w:cstheme="minorHAnsi"/>
          <w:sz w:val="18"/>
          <w:szCs w:val="18"/>
        </w:rPr>
        <w:t>. Resulting stress-strain curves allowed to determine the Young’s Modulus, ultimate tensile strength and maximum extension at rupture of both [CHT/ALG/CHT/HA]</w:t>
      </w:r>
      <w:r w:rsidRPr="00733C41">
        <w:rPr>
          <w:rFonts w:cstheme="minorHAnsi"/>
          <w:sz w:val="18"/>
          <w:szCs w:val="18"/>
          <w:vertAlign w:val="subscript"/>
        </w:rPr>
        <w:t>100</w:t>
      </w:r>
      <w:r w:rsidRPr="00733C41">
        <w:rPr>
          <w:rFonts w:cstheme="minorHAnsi"/>
          <w:sz w:val="18"/>
          <w:szCs w:val="18"/>
        </w:rPr>
        <w:t xml:space="preserve"> and [CHT/ALG/CHT/HA-DN]</w:t>
      </w:r>
      <w:r w:rsidRPr="00733C41">
        <w:rPr>
          <w:rFonts w:cstheme="minorHAnsi"/>
          <w:sz w:val="18"/>
          <w:szCs w:val="18"/>
          <w:vertAlign w:val="subscript"/>
        </w:rPr>
        <w:t>100</w:t>
      </w:r>
      <w:r w:rsidRPr="00733C41">
        <w:rPr>
          <w:rFonts w:cstheme="minorHAnsi"/>
          <w:sz w:val="18"/>
          <w:szCs w:val="18"/>
        </w:rPr>
        <w:t xml:space="preserve"> freestanding membranes.</w:t>
      </w:r>
    </w:p>
    <w:p w:rsidR="00733C41" w:rsidRPr="004B6FA6" w:rsidRDefault="00733C41" w:rsidP="004B318D">
      <w:pPr>
        <w:spacing w:after="160"/>
        <w:jc w:val="both"/>
        <w:rPr>
          <w:rFonts w:cstheme="minorHAnsi"/>
          <w:b/>
          <w:sz w:val="18"/>
          <w:szCs w:val="18"/>
        </w:rPr>
      </w:pPr>
      <w:r w:rsidRPr="004B6FA6">
        <w:rPr>
          <w:rFonts w:cstheme="minorHAnsi"/>
          <w:b/>
          <w:sz w:val="18"/>
          <w:szCs w:val="18"/>
        </w:rPr>
        <w:t xml:space="preserve">Mechanical tests: adhesive </w:t>
      </w:r>
      <w:r w:rsidR="004B6FA6">
        <w:rPr>
          <w:rFonts w:cstheme="minorHAnsi"/>
          <w:b/>
          <w:sz w:val="18"/>
          <w:szCs w:val="18"/>
        </w:rPr>
        <w:t xml:space="preserve">behaviour. </w:t>
      </w:r>
      <w:r w:rsidRPr="00733C41">
        <w:rPr>
          <w:rFonts w:cstheme="minorHAnsi"/>
          <w:sz w:val="18"/>
          <w:szCs w:val="18"/>
        </w:rPr>
        <w:t>The adhesive properties of the produced [CHT/ALG/CHT/HA]</w:t>
      </w:r>
      <w:r w:rsidRPr="00733C41">
        <w:rPr>
          <w:rFonts w:cstheme="minorHAnsi"/>
          <w:sz w:val="18"/>
          <w:szCs w:val="18"/>
          <w:vertAlign w:val="subscript"/>
        </w:rPr>
        <w:t>100</w:t>
      </w:r>
      <w:r w:rsidRPr="00733C41">
        <w:rPr>
          <w:rFonts w:cstheme="minorHAnsi"/>
          <w:sz w:val="18"/>
          <w:szCs w:val="18"/>
        </w:rPr>
        <w:t xml:space="preserve"> and [CHT/ALG/CHT/HA-DN]</w:t>
      </w:r>
      <w:r w:rsidRPr="00733C41">
        <w:rPr>
          <w:rFonts w:cstheme="minorHAnsi"/>
          <w:sz w:val="18"/>
          <w:szCs w:val="18"/>
          <w:vertAlign w:val="subscript"/>
        </w:rPr>
        <w:t>100</w:t>
      </w:r>
      <w:r w:rsidRPr="00733C41">
        <w:rPr>
          <w:rFonts w:cstheme="minorHAnsi"/>
          <w:sz w:val="18"/>
          <w:szCs w:val="18"/>
        </w:rPr>
        <w:t xml:space="preserve"> freestanding membranes were evaluated using a single lap shear adhesion strength test adapted from ASTM D1002 </w:t>
      </w:r>
      <w:hyperlink w:anchor="_ENREF_42" w:tooltip="ASTM, 1999 #71" w:history="1">
        <w:r w:rsidR="00453533" w:rsidRPr="00733C41">
          <w:rPr>
            <w:rFonts w:cstheme="minorHAnsi"/>
            <w:sz w:val="18"/>
            <w:szCs w:val="18"/>
          </w:rPr>
          <w:fldChar w:fldCharType="begin"/>
        </w:r>
        <w:r w:rsidR="00453533">
          <w:rPr>
            <w:rFonts w:cstheme="minorHAnsi"/>
            <w:sz w:val="18"/>
            <w:szCs w:val="18"/>
          </w:rPr>
          <w:instrText xml:space="preserve"> ADDIN EN.CITE &lt;EndNote&gt;&lt;Cite&gt;&lt;Author&gt;ASTM&lt;/Author&gt;&lt;Year&gt;1999&lt;/Year&gt;&lt;RecNum&gt;71&lt;/RecNum&gt;&lt;DisplayText&gt;&lt;style face="superscript"&gt;42&lt;/style&gt;&lt;/DisplayText&gt;&lt;record&gt;&lt;rec-number&gt;71&lt;/rec-number&gt;&lt;foreign-keys&gt;&lt;key app="EN" db-id="2xt90ps9wz5vwre2vwnp5w0kar2etx9xv2sv"&gt;71&lt;/key&gt;&lt;/foreign-keys&gt;&lt;ref-type name="Standard"&gt;58&lt;/ref-type&gt;&lt;contributors&gt;&lt;authors&gt;&lt;author&gt;ASTM&lt;/author&gt;&lt;/authors&gt;&lt;/contributors&gt;&lt;titles&gt;&lt;title&gt;Standard test method for: Apparent Shear Strenght of Single-Lap-Joint Adhesively Bonded Metal Specimens by Tension Loading (Metal - to - Metal)&lt;/title&gt;&lt;/titles&gt;&lt;dates&gt;&lt;year&gt;1999&lt;/year&gt;&lt;/dates&gt;&lt;urls&gt;&lt;/urls&gt;&lt;/record&gt;&lt;/Cite&gt;&lt;/EndNote&gt;</w:instrText>
        </w:r>
        <w:r w:rsidR="00453533" w:rsidRPr="00733C41">
          <w:rPr>
            <w:rFonts w:cstheme="minorHAnsi"/>
            <w:sz w:val="18"/>
            <w:szCs w:val="18"/>
          </w:rPr>
          <w:fldChar w:fldCharType="separate"/>
        </w:r>
        <w:r w:rsidR="00453533" w:rsidRPr="00453533">
          <w:rPr>
            <w:rFonts w:cstheme="minorHAnsi"/>
            <w:noProof/>
            <w:sz w:val="18"/>
            <w:szCs w:val="18"/>
            <w:vertAlign w:val="superscript"/>
          </w:rPr>
          <w:t>42</w:t>
        </w:r>
        <w:r w:rsidR="00453533" w:rsidRPr="00733C41">
          <w:rPr>
            <w:rFonts w:cstheme="minorHAnsi"/>
            <w:sz w:val="18"/>
            <w:szCs w:val="18"/>
          </w:rPr>
          <w:fldChar w:fldCharType="end"/>
        </w:r>
      </w:hyperlink>
      <w:r w:rsidRPr="00733C41">
        <w:rPr>
          <w:rFonts w:cstheme="minorHAnsi"/>
          <w:sz w:val="18"/>
          <w:szCs w:val="18"/>
        </w:rPr>
        <w:t>. Rectangular samples (30 x 10 mm</w:t>
      </w:r>
      <w:r w:rsidRPr="00733C41">
        <w:rPr>
          <w:rFonts w:cstheme="minorHAnsi"/>
          <w:sz w:val="18"/>
          <w:szCs w:val="18"/>
          <w:vertAlign w:val="superscript"/>
        </w:rPr>
        <w:t>2</w:t>
      </w:r>
      <w:r w:rsidRPr="00733C41">
        <w:rPr>
          <w:rFonts w:cstheme="minorHAnsi"/>
          <w:sz w:val="18"/>
          <w:szCs w:val="18"/>
        </w:rPr>
        <w:t>) were cut and overlapped in pairs with an overlapping area of 5 x 10 mm</w:t>
      </w:r>
      <w:r w:rsidRPr="00733C41">
        <w:rPr>
          <w:rFonts w:cstheme="minorHAnsi"/>
          <w:sz w:val="18"/>
          <w:szCs w:val="18"/>
          <w:vertAlign w:val="superscript"/>
        </w:rPr>
        <w:t>2</w:t>
      </w:r>
      <w:r w:rsidRPr="00733C41">
        <w:rPr>
          <w:rFonts w:cstheme="minorHAnsi"/>
          <w:sz w:val="18"/>
          <w:szCs w:val="18"/>
        </w:rPr>
        <w:t>. Samples were then hydrated with a PBS solution and placed between firmly tight glass slides, overnight and at 37 °C. After that, the glass slides were removed and the samples were tested using the mechanical equipment Shimadzu MMT-101N, with each grip pulled the extremity of one of the overlapped samples. A tensile speed of 5 mm.min</w:t>
      </w:r>
      <w:r w:rsidRPr="00733C41">
        <w:rPr>
          <w:rFonts w:cstheme="minorHAnsi"/>
          <w:sz w:val="18"/>
          <w:szCs w:val="18"/>
          <w:vertAlign w:val="superscript"/>
        </w:rPr>
        <w:t>-1</w:t>
      </w:r>
      <w:r w:rsidRPr="00733C41">
        <w:rPr>
          <w:rFonts w:cstheme="minorHAnsi"/>
          <w:sz w:val="18"/>
          <w:szCs w:val="18"/>
        </w:rPr>
        <w:t xml:space="preserve"> was used until sufficient stress was applied for membrane detachment. The resulting stress-strain curves allowed to determine the adhesion strength of the [CHT/ALG/CHT/HA]</w:t>
      </w:r>
      <w:r w:rsidRPr="00733C41">
        <w:rPr>
          <w:rFonts w:cstheme="minorHAnsi"/>
          <w:sz w:val="18"/>
          <w:szCs w:val="18"/>
          <w:vertAlign w:val="subscript"/>
        </w:rPr>
        <w:t>100</w:t>
      </w:r>
      <w:r w:rsidRPr="00733C41">
        <w:rPr>
          <w:rFonts w:cstheme="minorHAnsi"/>
          <w:sz w:val="18"/>
          <w:szCs w:val="18"/>
        </w:rPr>
        <w:t xml:space="preserve"> and the [CHT/ALG/CHT/HA-DN]</w:t>
      </w:r>
      <w:r w:rsidRPr="00733C41">
        <w:rPr>
          <w:rFonts w:cstheme="minorHAnsi"/>
          <w:sz w:val="18"/>
          <w:szCs w:val="18"/>
          <w:vertAlign w:val="subscript"/>
        </w:rPr>
        <w:t>100</w:t>
      </w:r>
      <w:r w:rsidRPr="00733C41">
        <w:rPr>
          <w:rFonts w:cstheme="minorHAnsi"/>
          <w:sz w:val="18"/>
          <w:szCs w:val="18"/>
        </w:rPr>
        <w:t xml:space="preserve"> freestanding membranes.</w:t>
      </w:r>
    </w:p>
    <w:p w:rsidR="00733C41" w:rsidRPr="00B52EA3" w:rsidRDefault="00B52EA3" w:rsidP="004B318D">
      <w:pPr>
        <w:spacing w:after="160"/>
        <w:jc w:val="both"/>
        <w:rPr>
          <w:rFonts w:cstheme="minorHAnsi"/>
          <w:b/>
          <w:sz w:val="18"/>
          <w:szCs w:val="18"/>
        </w:rPr>
      </w:pPr>
      <w:r>
        <w:rPr>
          <w:rFonts w:cstheme="minorHAnsi"/>
          <w:b/>
          <w:sz w:val="18"/>
          <w:szCs w:val="18"/>
        </w:rPr>
        <w:t xml:space="preserve">Biofilm formation analysis. </w:t>
      </w:r>
      <w:r w:rsidR="00733C41" w:rsidRPr="00733C41">
        <w:rPr>
          <w:rFonts w:cstheme="minorHAnsi"/>
          <w:sz w:val="18"/>
          <w:szCs w:val="18"/>
        </w:rPr>
        <w:t>To evaluate the bactericidal activity of the membranes, Staphylococcus aureus was used as model of a gram-positive bacterium, whereas Escherichia coli used as model of a gram-negative bacterium. To do that, both strains of bacteria (1 × 10</w:t>
      </w:r>
      <w:r w:rsidR="00733C41" w:rsidRPr="00733C41">
        <w:rPr>
          <w:rFonts w:cstheme="minorHAnsi"/>
          <w:sz w:val="18"/>
          <w:szCs w:val="18"/>
          <w:vertAlign w:val="superscript"/>
        </w:rPr>
        <w:t>8</w:t>
      </w:r>
      <w:r w:rsidR="00924581">
        <w:rPr>
          <w:rFonts w:cstheme="minorHAnsi"/>
          <w:sz w:val="18"/>
          <w:szCs w:val="18"/>
        </w:rPr>
        <w:t xml:space="preserve"> Colony-forming unit (CFU) </w:t>
      </w:r>
      <w:r w:rsidR="00733C41" w:rsidRPr="00733C41">
        <w:rPr>
          <w:rFonts w:cstheme="minorHAnsi"/>
          <w:sz w:val="18"/>
          <w:szCs w:val="18"/>
        </w:rPr>
        <w:t>mL</w:t>
      </w:r>
      <w:r w:rsidR="00733C41" w:rsidRPr="00733C41">
        <w:rPr>
          <w:rFonts w:cstheme="minorHAnsi"/>
          <w:sz w:val="18"/>
          <w:szCs w:val="18"/>
          <w:vertAlign w:val="superscript"/>
        </w:rPr>
        <w:t>-1</w:t>
      </w:r>
      <w:r w:rsidR="00733C41" w:rsidRPr="00733C41">
        <w:rPr>
          <w:rFonts w:cstheme="minorHAnsi"/>
          <w:sz w:val="18"/>
          <w:szCs w:val="18"/>
        </w:rPr>
        <w:t>) were grown in sterilized LB (Lysogeny broth) and incubated for 4h at 37°C. 200 µL of the bacterial suspension were placed on the LB agar growth plates and spread uniformly using a sterile cotton swab. The different sides of the membranes were placed on the top of the inoculated agar plates and incubated overnight at 37°C. To determine the biofilm formation at the membranes surface’ and the bacterial growth, SEM images were acquired.</w:t>
      </w:r>
    </w:p>
    <w:p w:rsidR="00733C41" w:rsidRPr="000845D4" w:rsidRDefault="00733C41" w:rsidP="004B318D">
      <w:pPr>
        <w:spacing w:after="160"/>
        <w:jc w:val="both"/>
        <w:rPr>
          <w:rFonts w:cstheme="minorHAnsi"/>
          <w:b/>
          <w:sz w:val="18"/>
          <w:szCs w:val="18"/>
        </w:rPr>
      </w:pPr>
      <w:r w:rsidRPr="000845D4">
        <w:rPr>
          <w:rFonts w:cstheme="minorHAnsi"/>
          <w:b/>
          <w:i/>
          <w:sz w:val="18"/>
          <w:szCs w:val="18"/>
        </w:rPr>
        <w:t>In vitro</w:t>
      </w:r>
      <w:r w:rsidRPr="000845D4">
        <w:rPr>
          <w:rFonts w:cstheme="minorHAnsi"/>
          <w:b/>
          <w:sz w:val="18"/>
          <w:szCs w:val="18"/>
        </w:rPr>
        <w:t xml:space="preserve"> biological assays</w:t>
      </w:r>
    </w:p>
    <w:p w:rsidR="00733C41" w:rsidRPr="00733C41" w:rsidRDefault="00733C41" w:rsidP="004B318D">
      <w:pPr>
        <w:ind w:firstLine="284"/>
        <w:jc w:val="both"/>
        <w:rPr>
          <w:rFonts w:cstheme="minorHAnsi"/>
          <w:sz w:val="18"/>
          <w:szCs w:val="18"/>
        </w:rPr>
      </w:pPr>
      <w:r w:rsidRPr="00733C41">
        <w:rPr>
          <w:rFonts w:cstheme="minorHAnsi"/>
          <w:sz w:val="18"/>
          <w:szCs w:val="18"/>
        </w:rPr>
        <w:t xml:space="preserve">Human primary dermal fibroblasts (HDFs) were obtained from ATCC in partnership with LGC (USA) and used at passages between 8 and 11. The cells were cultured with DMEM (Gibco, ThermoFisher Scientific, Waltham, Massachusetts, United States of America) supplemented with 3.7 mg. mL </w:t>
      </w:r>
      <w:r w:rsidRPr="00733C41">
        <w:rPr>
          <w:rFonts w:cstheme="minorHAnsi"/>
          <w:sz w:val="18"/>
          <w:szCs w:val="18"/>
          <w:vertAlign w:val="superscript"/>
        </w:rPr>
        <w:t>−1</w:t>
      </w:r>
      <w:r w:rsidRPr="00733C41">
        <w:rPr>
          <w:rFonts w:cstheme="minorHAnsi"/>
          <w:sz w:val="18"/>
          <w:szCs w:val="18"/>
        </w:rPr>
        <w:t xml:space="preserve"> sodium bicarbonate (Sigma), 10% fetal bovine serum (FBS, ThermoFisher Scientific), and 1% penicillin−streptomycin (Gibco) at pH 7.4. The cells were grown in 75 </w:t>
      </w:r>
      <w:r w:rsidRPr="00733C41">
        <w:rPr>
          <w:rFonts w:cstheme="minorHAnsi"/>
          <w:sz w:val="18"/>
          <w:szCs w:val="18"/>
        </w:rPr>
        <w:t>cm</w:t>
      </w:r>
      <w:r w:rsidRPr="00733C41">
        <w:rPr>
          <w:rFonts w:cstheme="minorHAnsi"/>
          <w:sz w:val="18"/>
          <w:szCs w:val="18"/>
          <w:vertAlign w:val="superscript"/>
        </w:rPr>
        <w:t>2</w:t>
      </w:r>
      <w:r w:rsidRPr="00733C41">
        <w:rPr>
          <w:rFonts w:cstheme="minorHAnsi"/>
          <w:sz w:val="18"/>
          <w:szCs w:val="18"/>
        </w:rPr>
        <w:t xml:space="preserve"> tissue culture flasks and incubated at 37 °C in a humidified air atmosphere of 5% CO</w:t>
      </w:r>
      <w:r w:rsidRPr="00733C41">
        <w:rPr>
          <w:rFonts w:cstheme="minorHAnsi"/>
          <w:sz w:val="18"/>
          <w:szCs w:val="18"/>
          <w:vertAlign w:val="subscript"/>
        </w:rPr>
        <w:t>2</w:t>
      </w:r>
      <w:r w:rsidRPr="00733C41">
        <w:rPr>
          <w:rFonts w:cstheme="minorHAnsi"/>
          <w:sz w:val="18"/>
          <w:szCs w:val="18"/>
        </w:rPr>
        <w:t>. The medium was changed every 3−4 days. When confluents, cells grown in tissue culture flasks were washed with Dulbecco’s phosphate-buffered saline (DPBS, Corning, New York, United States of America) and subsequently detached by a chemical procedure with trypLE™ express solution (Life Technologies™) for 5 min at 37 °C in a humidified air atmosphere of 5% CO</w:t>
      </w:r>
      <w:r w:rsidRPr="00733C41">
        <w:rPr>
          <w:rFonts w:cstheme="minorHAnsi"/>
          <w:sz w:val="18"/>
          <w:szCs w:val="18"/>
          <w:vertAlign w:val="subscript"/>
        </w:rPr>
        <w:t>2</w:t>
      </w:r>
      <w:r w:rsidRPr="00733C41">
        <w:rPr>
          <w:rFonts w:cstheme="minorHAnsi"/>
          <w:sz w:val="18"/>
          <w:szCs w:val="18"/>
        </w:rPr>
        <w:t>. To inactivate the trypLE™ express solution effect, cell culture medium was added. The cells were then centrifuged at 300 g and 25 °C for 5 min and the medium was decanted. Prior to cell seeding, the samples were disinfected by immersion in ethanol for 2 hs and then washed with DPBS. 300 μL of supplemented DMEM containing a cell suspension with 1 × 10</w:t>
      </w:r>
      <w:r w:rsidRPr="00733C41">
        <w:rPr>
          <w:rFonts w:cstheme="minorHAnsi"/>
          <w:sz w:val="18"/>
          <w:szCs w:val="18"/>
          <w:vertAlign w:val="superscript"/>
        </w:rPr>
        <w:t>4</w:t>
      </w:r>
      <w:r w:rsidRPr="00733C41">
        <w:rPr>
          <w:rFonts w:cstheme="minorHAnsi"/>
          <w:sz w:val="18"/>
          <w:szCs w:val="18"/>
        </w:rPr>
        <w:t xml:space="preserve"> cells was dropped above the surface of the samples: [CHT/ALG/CHT/HA-DN]</w:t>
      </w:r>
      <w:r w:rsidRPr="00733C41">
        <w:rPr>
          <w:rFonts w:cstheme="minorHAnsi"/>
          <w:sz w:val="18"/>
          <w:szCs w:val="18"/>
          <w:vertAlign w:val="subscript"/>
        </w:rPr>
        <w:t>100</w:t>
      </w:r>
      <w:r w:rsidRPr="00733C41">
        <w:rPr>
          <w:rFonts w:cstheme="minorHAnsi"/>
          <w:sz w:val="18"/>
          <w:szCs w:val="18"/>
        </w:rPr>
        <w:t xml:space="preserve"> membranes, the respective control [CHT/ALG/CHT/HA]</w:t>
      </w:r>
      <w:r w:rsidRPr="00733C41">
        <w:rPr>
          <w:rFonts w:cstheme="minorHAnsi"/>
          <w:sz w:val="18"/>
          <w:szCs w:val="18"/>
          <w:vertAlign w:val="subscript"/>
        </w:rPr>
        <w:t>100</w:t>
      </w:r>
      <w:r w:rsidRPr="00733C41">
        <w:rPr>
          <w:rFonts w:cstheme="minorHAnsi"/>
          <w:sz w:val="18"/>
          <w:szCs w:val="18"/>
        </w:rPr>
        <w:t xml:space="preserve"> membranes and the positive control (tissue culture polystyrene substrates, TCPS) (in triplicate). Then, the samples were incubated at 37 °C in a humidified air atmosphere of 5% CO</w:t>
      </w:r>
      <w:r w:rsidRPr="00733C41">
        <w:rPr>
          <w:rFonts w:cstheme="minorHAnsi"/>
          <w:sz w:val="18"/>
          <w:szCs w:val="18"/>
          <w:vertAlign w:val="subscript"/>
        </w:rPr>
        <w:t>2</w:t>
      </w:r>
      <w:r w:rsidRPr="00733C41">
        <w:rPr>
          <w:rFonts w:cstheme="minorHAnsi"/>
          <w:sz w:val="18"/>
          <w:szCs w:val="18"/>
        </w:rPr>
        <w:t>. After 4 hs, fresh culture medium was added.</w:t>
      </w:r>
    </w:p>
    <w:p w:rsidR="00733C41" w:rsidRPr="00B52EA3" w:rsidRDefault="00733C41" w:rsidP="004B318D">
      <w:pPr>
        <w:jc w:val="both"/>
        <w:rPr>
          <w:rFonts w:cstheme="minorHAnsi"/>
          <w:b/>
          <w:sz w:val="18"/>
          <w:szCs w:val="18"/>
        </w:rPr>
      </w:pPr>
      <w:r w:rsidRPr="00733C41">
        <w:rPr>
          <w:rFonts w:cstheme="minorHAnsi"/>
          <w:b/>
          <w:sz w:val="18"/>
          <w:szCs w:val="18"/>
        </w:rPr>
        <w:t>[3-(4,5-dimethylthiazol-2-yl)-5-(3-carboxymethoxyphenyl)-2-(4-sulfophenyl)-2H-tetrazolium, inner salt (MTS) assay</w:t>
      </w:r>
      <w:r w:rsidR="00B52EA3">
        <w:rPr>
          <w:rFonts w:cstheme="minorHAnsi"/>
          <w:b/>
          <w:sz w:val="18"/>
          <w:szCs w:val="18"/>
        </w:rPr>
        <w:t xml:space="preserve">. </w:t>
      </w:r>
      <w:r w:rsidRPr="00733C41">
        <w:rPr>
          <w:rFonts w:cstheme="minorHAnsi"/>
          <w:sz w:val="18"/>
          <w:szCs w:val="18"/>
        </w:rPr>
        <w:t>The samples were tested for cytotoxicity using MTS (CellTiter 96® AQueous One Solution Cell Proliferation Assay, Promega, Madison, Wisconsin, USA) colorimetric assay. Briefly, the samples with adhered cells were placed in a non-treated surface 24-well cell culture plate (in triplicate) and incubated at 37 °C and 5% CO</w:t>
      </w:r>
      <w:r w:rsidRPr="00733C41">
        <w:rPr>
          <w:rFonts w:cstheme="minorHAnsi"/>
          <w:sz w:val="18"/>
          <w:szCs w:val="18"/>
          <w:vertAlign w:val="subscript"/>
        </w:rPr>
        <w:t>2</w:t>
      </w:r>
      <w:r w:rsidRPr="00733C41">
        <w:rPr>
          <w:rFonts w:cstheme="minorHAnsi"/>
          <w:sz w:val="18"/>
          <w:szCs w:val="18"/>
        </w:rPr>
        <w:t>. At 1, 3 and 7 days of culture, the assay was performed, protected from light. The culture medium was removed and 500 μL of supplemented DMEM containing MTS solution with a dilution ratio of 1:5 was added to each well. Samples were then incubated in the dark at 37 °C and 5% CO</w:t>
      </w:r>
      <w:r w:rsidRPr="00733C41">
        <w:rPr>
          <w:rFonts w:cstheme="minorHAnsi"/>
          <w:sz w:val="18"/>
          <w:szCs w:val="18"/>
          <w:vertAlign w:val="subscript"/>
        </w:rPr>
        <w:t>2</w:t>
      </w:r>
      <w:r w:rsidRPr="00733C41">
        <w:rPr>
          <w:rFonts w:cstheme="minorHAnsi"/>
          <w:sz w:val="18"/>
          <w:szCs w:val="18"/>
        </w:rPr>
        <w:t xml:space="preserve">. After 3 hs, 100 μL of each well (in triplicate) was transferred to a 96-well plate. The absorbance was monitored at 490 nm using a microplate reader </w:t>
      </w:r>
      <w:bookmarkStart w:id="1" w:name="OLE_LINK1"/>
      <w:bookmarkStart w:id="2" w:name="OLE_LINK2"/>
      <w:r w:rsidRPr="00733C41">
        <w:rPr>
          <w:rFonts w:cstheme="minorHAnsi"/>
          <w:sz w:val="18"/>
          <w:szCs w:val="18"/>
        </w:rPr>
        <w:t>Synergy HTX (BioTek Instruments, Inc., Winooski, Vermont, USA).</w:t>
      </w:r>
      <w:bookmarkEnd w:id="1"/>
      <w:bookmarkEnd w:id="2"/>
    </w:p>
    <w:p w:rsidR="00733C41" w:rsidRPr="00B52EA3" w:rsidRDefault="00733C41" w:rsidP="004B318D">
      <w:pPr>
        <w:jc w:val="both"/>
        <w:rPr>
          <w:rFonts w:cstheme="minorHAnsi"/>
          <w:b/>
          <w:sz w:val="18"/>
          <w:szCs w:val="18"/>
        </w:rPr>
      </w:pPr>
      <w:r w:rsidRPr="00733C41">
        <w:rPr>
          <w:rFonts w:cstheme="minorHAnsi"/>
          <w:b/>
          <w:sz w:val="18"/>
          <w:szCs w:val="18"/>
        </w:rPr>
        <w:t>DNA quantification assay</w:t>
      </w:r>
      <w:r w:rsidR="00B52EA3">
        <w:rPr>
          <w:rFonts w:cstheme="minorHAnsi"/>
          <w:b/>
          <w:sz w:val="18"/>
          <w:szCs w:val="18"/>
        </w:rPr>
        <w:t xml:space="preserve">. </w:t>
      </w:r>
      <w:r w:rsidRPr="00733C41">
        <w:rPr>
          <w:rFonts w:cstheme="minorHAnsi"/>
          <w:sz w:val="18"/>
          <w:szCs w:val="18"/>
        </w:rPr>
        <w:t>A DNA quantification assay (Quant-iT™ PicoGreen® dsDNA Assay Kit, Invitrogen™, Thermo Fisher Scientific, Waltham, Massachusetts, USA) was performed to evaluate cell proliferation in the samples. For each culture time, the wells of the plate (the same samples used in viability assay) were extensively washed with DPBS, and then, 1 mL of ultrapure sterile water was added to each well. The well plate was placed in a shaking water bath at 37 °C for 1 h and then the content of each well was transferred for eppendorfs. Ultimately, the eppendorfs were immediately stored at −80 °C until use. The quantification of total DNA was determined after cell lysis, according to the manufacturer's description. After transferring each solution to a 96-well white opaque plate (in triplicates), the plate was incubated at room temperature and protected from light for 10 min. The standard curve for DNA analysis was generated with provided DNA from the assay kit. Fluorescence was read at excitation of 485/20 nm and emission of 528/20 nm using a microplate reader Synergy HTX.</w:t>
      </w:r>
    </w:p>
    <w:p w:rsidR="00733C41" w:rsidRPr="00B52EA3" w:rsidRDefault="00733C41" w:rsidP="004B318D">
      <w:pPr>
        <w:jc w:val="both"/>
        <w:rPr>
          <w:rFonts w:cstheme="minorHAnsi"/>
          <w:b/>
          <w:sz w:val="18"/>
          <w:szCs w:val="18"/>
        </w:rPr>
      </w:pPr>
      <w:r w:rsidRPr="00733C41">
        <w:rPr>
          <w:rFonts w:cstheme="minorHAnsi"/>
          <w:b/>
          <w:sz w:val="18"/>
          <w:szCs w:val="18"/>
        </w:rPr>
        <w:t>Morphological observation of HDFs adhered on the freestanding multilayer membranes</w:t>
      </w:r>
      <w:r w:rsidR="00B52EA3">
        <w:rPr>
          <w:rFonts w:cstheme="minorHAnsi"/>
          <w:b/>
          <w:sz w:val="18"/>
          <w:szCs w:val="18"/>
        </w:rPr>
        <w:t xml:space="preserve">. </w:t>
      </w:r>
      <w:r w:rsidRPr="00733C41">
        <w:rPr>
          <w:rFonts w:cstheme="minorHAnsi"/>
          <w:sz w:val="18"/>
          <w:szCs w:val="18"/>
        </w:rPr>
        <w:t xml:space="preserve">Primary HDFs cell morphology was observed </w:t>
      </w:r>
      <w:r w:rsidRPr="00733C41">
        <w:rPr>
          <w:rFonts w:cstheme="minorHAnsi"/>
          <w:sz w:val="18"/>
          <w:szCs w:val="18"/>
        </w:rPr>
        <w:lastRenderedPageBreak/>
        <w:t>using a fluorescence microscope (Axio Imager 2, Zeiss, Oberkochen, Germany). Briefly, the cells were seeded above the samples (squares 1 cm</w:t>
      </w:r>
      <w:r w:rsidRPr="00733C41">
        <w:rPr>
          <w:rFonts w:cstheme="minorHAnsi"/>
          <w:sz w:val="18"/>
          <w:szCs w:val="18"/>
          <w:vertAlign w:val="superscript"/>
        </w:rPr>
        <w:t>2</w:t>
      </w:r>
      <w:r w:rsidRPr="00733C41">
        <w:rPr>
          <w:rFonts w:cstheme="minorHAnsi"/>
          <w:sz w:val="18"/>
          <w:szCs w:val="18"/>
        </w:rPr>
        <w:t>) at a density of 5 × 10</w:t>
      </w:r>
      <w:r w:rsidRPr="00733C41">
        <w:rPr>
          <w:rFonts w:cstheme="minorHAnsi"/>
          <w:sz w:val="18"/>
          <w:szCs w:val="18"/>
          <w:vertAlign w:val="superscript"/>
        </w:rPr>
        <w:t>3</w:t>
      </w:r>
      <w:r w:rsidRPr="00733C41">
        <w:rPr>
          <w:rFonts w:cstheme="minorHAnsi"/>
          <w:sz w:val="18"/>
          <w:szCs w:val="18"/>
        </w:rPr>
        <w:t xml:space="preserve"> cells. cm</w:t>
      </w:r>
      <w:r w:rsidRPr="00733C41">
        <w:rPr>
          <w:rFonts w:cstheme="minorHAnsi"/>
          <w:sz w:val="18"/>
          <w:szCs w:val="18"/>
          <w:vertAlign w:val="superscript"/>
        </w:rPr>
        <w:t>−2</w:t>
      </w:r>
      <w:r w:rsidRPr="00733C41">
        <w:rPr>
          <w:rFonts w:cstheme="minorHAnsi"/>
          <w:sz w:val="18"/>
          <w:szCs w:val="18"/>
        </w:rPr>
        <w:t xml:space="preserve"> and cultured for three and seven days, using basal culture conditions. After each time-point, the samples were gently washed with sterile DPBS and fixed with 10% (</w:t>
      </w:r>
      <w:r w:rsidRPr="00733C41">
        <w:rPr>
          <w:rFonts w:cstheme="minorHAnsi"/>
          <w:i/>
          <w:sz w:val="18"/>
          <w:szCs w:val="18"/>
        </w:rPr>
        <w:t>v</w:t>
      </w:r>
      <w:r w:rsidRPr="00733C41">
        <w:rPr>
          <w:rFonts w:cstheme="minorHAnsi"/>
          <w:sz w:val="18"/>
          <w:szCs w:val="18"/>
        </w:rPr>
        <w:t>/</w:t>
      </w:r>
      <w:r w:rsidRPr="00733C41">
        <w:rPr>
          <w:rFonts w:cstheme="minorHAnsi"/>
          <w:i/>
          <w:sz w:val="18"/>
          <w:szCs w:val="18"/>
        </w:rPr>
        <w:t>v</w:t>
      </w:r>
      <w:r w:rsidRPr="00733C41">
        <w:rPr>
          <w:rFonts w:cstheme="minorHAnsi"/>
          <w:sz w:val="18"/>
          <w:szCs w:val="18"/>
        </w:rPr>
        <w:t xml:space="preserve">) of formalin (Sigma) in DPBS solution for 30 min. To obtain morphological fluorescence images, rhodamine phalloidin (ThermoFisher Scientific) and </w:t>
      </w:r>
      <w:r w:rsidRPr="00733C41">
        <w:rPr>
          <w:rStyle w:val="st"/>
          <w:rFonts w:cstheme="minorHAnsi"/>
          <w:sz w:val="18"/>
          <w:szCs w:val="18"/>
        </w:rPr>
        <w:t>4',6-diamidino-2-phenylindole</w:t>
      </w:r>
      <w:r w:rsidRPr="00733C41">
        <w:rPr>
          <w:rFonts w:cstheme="minorHAnsi"/>
          <w:sz w:val="18"/>
          <w:szCs w:val="18"/>
        </w:rPr>
        <w:t xml:space="preserve"> (DAPI, ThermoFisher Scientific) were used as fluorochromes. Rhodamine phalloidin stains F-actin while DAPI binds to AT regions of DNA, staining the cell nucleus. In the fluorescent assay, the fixed samples were initially permeabilized with 0.2% (</w:t>
      </w:r>
      <w:r w:rsidRPr="00733C41">
        <w:rPr>
          <w:rFonts w:cstheme="minorHAnsi"/>
          <w:i/>
          <w:sz w:val="18"/>
          <w:szCs w:val="18"/>
        </w:rPr>
        <w:t>v</w:t>
      </w:r>
      <w:r w:rsidRPr="00733C41">
        <w:rPr>
          <w:rFonts w:cstheme="minorHAnsi"/>
          <w:sz w:val="18"/>
          <w:szCs w:val="18"/>
        </w:rPr>
        <w:t>/</w:t>
      </w:r>
      <w:r w:rsidRPr="00733C41">
        <w:rPr>
          <w:rFonts w:cstheme="minorHAnsi"/>
          <w:i/>
          <w:sz w:val="18"/>
          <w:szCs w:val="18"/>
        </w:rPr>
        <w:t>v</w:t>
      </w:r>
      <w:r w:rsidRPr="00733C41">
        <w:rPr>
          <w:rFonts w:cstheme="minorHAnsi"/>
          <w:sz w:val="18"/>
          <w:szCs w:val="18"/>
        </w:rPr>
        <w:t>) of Triton X-100 (Sigma) in DPBS solution for 10 min and then blocked with 5% FBS (</w:t>
      </w:r>
      <w:r w:rsidRPr="00733C41">
        <w:rPr>
          <w:rFonts w:cstheme="minorHAnsi"/>
          <w:i/>
          <w:sz w:val="18"/>
          <w:szCs w:val="18"/>
        </w:rPr>
        <w:t>v</w:t>
      </w:r>
      <w:r w:rsidRPr="00733C41">
        <w:rPr>
          <w:rFonts w:cstheme="minorHAnsi"/>
          <w:sz w:val="18"/>
          <w:szCs w:val="18"/>
        </w:rPr>
        <w:t>/</w:t>
      </w:r>
      <w:r w:rsidRPr="00733C41">
        <w:rPr>
          <w:rFonts w:cstheme="minorHAnsi"/>
          <w:i/>
          <w:sz w:val="18"/>
          <w:szCs w:val="18"/>
        </w:rPr>
        <w:t>v</w:t>
      </w:r>
      <w:r w:rsidRPr="00733C41">
        <w:rPr>
          <w:rFonts w:cstheme="minorHAnsi"/>
          <w:sz w:val="18"/>
          <w:szCs w:val="18"/>
        </w:rPr>
        <w:t>) in DPBS solution for 30 min. Then, the samples were treated with rhodamine phalloidin for 45 min and subsequently with DAPI for 15 min. After this procedure, the cell morphology was observed using the fluorescence microscope.</w:t>
      </w:r>
    </w:p>
    <w:p w:rsidR="000845D4" w:rsidRDefault="000845D4" w:rsidP="004B318D">
      <w:pPr>
        <w:spacing w:after="160"/>
        <w:jc w:val="both"/>
        <w:rPr>
          <w:rFonts w:cstheme="minorHAnsi"/>
          <w:b/>
          <w:i/>
          <w:sz w:val="18"/>
          <w:szCs w:val="18"/>
        </w:rPr>
      </w:pPr>
    </w:p>
    <w:p w:rsidR="00733C41" w:rsidRPr="000845D4" w:rsidRDefault="00733C41" w:rsidP="004B318D">
      <w:pPr>
        <w:spacing w:after="160"/>
        <w:jc w:val="both"/>
        <w:rPr>
          <w:rFonts w:cstheme="minorHAnsi"/>
          <w:noProof/>
          <w:sz w:val="18"/>
          <w:szCs w:val="18"/>
          <w:lang w:eastAsia="pt-PT"/>
        </w:rPr>
      </w:pPr>
      <w:r w:rsidRPr="000845D4">
        <w:rPr>
          <w:rFonts w:cstheme="minorHAnsi"/>
          <w:b/>
          <w:i/>
          <w:sz w:val="18"/>
          <w:szCs w:val="18"/>
        </w:rPr>
        <w:t>In vivo</w:t>
      </w:r>
      <w:r w:rsidRPr="000845D4">
        <w:rPr>
          <w:rFonts w:cstheme="minorHAnsi"/>
          <w:b/>
          <w:noProof/>
          <w:sz w:val="18"/>
          <w:szCs w:val="18"/>
          <w:lang w:eastAsia="pt-PT"/>
        </w:rPr>
        <w:t xml:space="preserve"> biological assays</w:t>
      </w:r>
      <w:r w:rsidRPr="000845D4">
        <w:rPr>
          <w:rFonts w:cstheme="minorHAnsi"/>
          <w:noProof/>
          <w:sz w:val="18"/>
          <w:szCs w:val="18"/>
          <w:lang w:eastAsia="pt-PT"/>
        </w:rPr>
        <w:t xml:space="preserve"> </w:t>
      </w:r>
    </w:p>
    <w:p w:rsidR="00733C41" w:rsidRPr="00924581" w:rsidRDefault="0062252D" w:rsidP="00924581">
      <w:pPr>
        <w:ind w:firstLine="284"/>
        <w:jc w:val="both"/>
        <w:rPr>
          <w:rFonts w:cstheme="minorHAnsi"/>
          <w:noProof/>
          <w:sz w:val="18"/>
          <w:szCs w:val="18"/>
          <w:lang w:eastAsia="pt-PT"/>
        </w:rPr>
      </w:pPr>
      <w:r w:rsidRPr="002E206F">
        <w:rPr>
          <w:rFonts w:cstheme="minorHAnsi"/>
          <w:noProof/>
          <w:sz w:val="18"/>
          <w:szCs w:val="18"/>
          <w:lang w:eastAsia="pt-PT"/>
        </w:rPr>
        <w:t>All the</w:t>
      </w:r>
      <w:r w:rsidR="0034455F" w:rsidRPr="002E206F">
        <w:rPr>
          <w:rFonts w:cstheme="minorHAnsi"/>
          <w:noProof/>
          <w:sz w:val="18"/>
          <w:szCs w:val="18"/>
          <w:lang w:eastAsia="pt-PT"/>
        </w:rPr>
        <w:t xml:space="preserve"> animal experiments were performed according to the protocol approved by the Ethics Committee of Centro Hospitalar Cova da Beira (approval number 24/2009) and the guidelines set forth in the National Institute for the care and use of laboratory animals.</w:t>
      </w:r>
      <w:r w:rsidR="0034455F">
        <w:rPr>
          <w:rFonts w:cstheme="minorHAnsi"/>
          <w:noProof/>
          <w:sz w:val="18"/>
          <w:szCs w:val="18"/>
          <w:lang w:eastAsia="pt-PT"/>
        </w:rPr>
        <w:t xml:space="preserve"> </w:t>
      </w:r>
      <w:r w:rsidR="00924581">
        <w:rPr>
          <w:rFonts w:cstheme="minorHAnsi"/>
          <w:noProof/>
          <w:sz w:val="18"/>
          <w:szCs w:val="18"/>
          <w:lang w:eastAsia="pt-PT"/>
        </w:rPr>
        <w:t>To</w:t>
      </w:r>
      <w:r w:rsidR="00733C41" w:rsidRPr="00733C41">
        <w:rPr>
          <w:rFonts w:cstheme="minorHAnsi"/>
          <w:noProof/>
          <w:sz w:val="18"/>
          <w:szCs w:val="18"/>
          <w:lang w:eastAsia="pt-PT"/>
        </w:rPr>
        <w:t xml:space="preserve"> perform the </w:t>
      </w:r>
      <w:r w:rsidR="00733C41" w:rsidRPr="00733C41">
        <w:rPr>
          <w:rFonts w:cstheme="minorHAnsi"/>
          <w:i/>
          <w:noProof/>
          <w:sz w:val="18"/>
          <w:szCs w:val="18"/>
          <w:lang w:eastAsia="pt-PT"/>
        </w:rPr>
        <w:t>in vivo</w:t>
      </w:r>
      <w:r w:rsidR="00733C41" w:rsidRPr="00733C41">
        <w:rPr>
          <w:rFonts w:cstheme="minorHAnsi"/>
          <w:noProof/>
          <w:sz w:val="18"/>
          <w:szCs w:val="18"/>
          <w:lang w:eastAsia="pt-PT"/>
        </w:rPr>
        <w:t xml:space="preserve"> assays, a total of 10 Wistar rats (4-6 weeks) weighing between 100- 150 g were used. The experimental setup was performed according to that previously used by Miguel S. </w:t>
      </w:r>
      <w:r w:rsidR="00733C41" w:rsidRPr="00733C41">
        <w:rPr>
          <w:rFonts w:cstheme="minorHAnsi"/>
          <w:i/>
          <w:noProof/>
          <w:sz w:val="18"/>
          <w:szCs w:val="18"/>
          <w:lang w:eastAsia="pt-PT"/>
        </w:rPr>
        <w:t xml:space="preserve">et al. </w:t>
      </w:r>
      <w:hyperlink w:anchor="_ENREF_43" w:tooltip="Miguel, 2014 #102" w:history="1">
        <w:r w:rsidR="00453533" w:rsidRPr="00733C41">
          <w:rPr>
            <w:rFonts w:cstheme="minorHAnsi"/>
            <w:noProof/>
            <w:sz w:val="18"/>
            <w:szCs w:val="18"/>
            <w:lang w:eastAsia="pt-PT"/>
          </w:rPr>
          <w:fldChar w:fldCharType="begin"/>
        </w:r>
        <w:r w:rsidR="00453533">
          <w:rPr>
            <w:rFonts w:cstheme="minorHAnsi"/>
            <w:noProof/>
            <w:sz w:val="18"/>
            <w:szCs w:val="18"/>
            <w:lang w:eastAsia="pt-PT"/>
          </w:rPr>
          <w:instrText xml:space="preserve"> ADDIN EN.CITE &lt;EndNote&gt;&lt;Cite&gt;&lt;Author&gt;Miguel&lt;/Author&gt;&lt;Year&gt;2014&lt;/Year&gt;&lt;RecNum&gt;102&lt;/RecNum&gt;&lt;DisplayText&gt;&lt;style face="superscript"&gt;43&lt;/style&gt;&lt;/DisplayText&gt;&lt;record&gt;&lt;rec-number&gt;102&lt;/rec-number&gt;&lt;foreign-keys&gt;&lt;key app="EN" db-id="2xt90ps9wz5vwre2vwnp5w0kar2etx9xv2sv"&gt;102&lt;/key&gt;&lt;/foreign-keys&gt;&lt;ref-type name="Journal Article"&gt;17&lt;/ref-type&gt;&lt;contributors&gt;&lt;authors&gt;&lt;author&gt;Miguel, Sónia P&lt;/author&gt;&lt;author&gt;Ribeiro, Maximiano P&lt;/author&gt;&lt;author&gt;Brancal, Hugo&lt;/author&gt;&lt;author&gt;Coutinho, Paula&lt;/author&gt;&lt;author&gt;Correia, Ilídio J&lt;/author&gt;&lt;/authors&gt;&lt;/contributors&gt;&lt;titles&gt;&lt;title&gt;Thermoresponsive chitosan–agarose hydrogel for skin regeneration&lt;/title&gt;&lt;secondary-title&gt;Carbohydrate polymers&lt;/secondary-title&gt;&lt;/titles&gt;&lt;periodical&gt;&lt;full-title&gt;Carbohydrate Polymers&lt;/full-title&gt;&lt;/periodical&gt;&lt;pages&gt;366-373&lt;/pages&gt;&lt;volume&gt;111&lt;/volume&gt;&lt;dates&gt;&lt;year&gt;2014&lt;/year&gt;&lt;/dates&gt;&lt;isbn&gt;0144-8617&lt;/isbn&gt;&lt;urls&gt;&lt;/urls&gt;&lt;/record&gt;&lt;/Cite&gt;&lt;/EndNote&gt;</w:instrText>
        </w:r>
        <w:r w:rsidR="00453533" w:rsidRPr="00733C41">
          <w:rPr>
            <w:rFonts w:cstheme="minorHAnsi"/>
            <w:noProof/>
            <w:sz w:val="18"/>
            <w:szCs w:val="18"/>
            <w:lang w:eastAsia="pt-PT"/>
          </w:rPr>
          <w:fldChar w:fldCharType="separate"/>
        </w:r>
        <w:r w:rsidR="00453533" w:rsidRPr="00453533">
          <w:rPr>
            <w:rFonts w:cstheme="minorHAnsi"/>
            <w:noProof/>
            <w:sz w:val="18"/>
            <w:szCs w:val="18"/>
            <w:vertAlign w:val="superscript"/>
            <w:lang w:eastAsia="pt-PT"/>
          </w:rPr>
          <w:t>43</w:t>
        </w:r>
        <w:r w:rsidR="00453533" w:rsidRPr="00733C41">
          <w:rPr>
            <w:rFonts w:cstheme="minorHAnsi"/>
            <w:noProof/>
            <w:sz w:val="18"/>
            <w:szCs w:val="18"/>
            <w:lang w:eastAsia="pt-PT"/>
          </w:rPr>
          <w:fldChar w:fldCharType="end"/>
        </w:r>
      </w:hyperlink>
      <w:r w:rsidR="00733C41" w:rsidRPr="00733C41">
        <w:rPr>
          <w:rFonts w:cstheme="minorHAnsi"/>
          <w:noProof/>
          <w:sz w:val="18"/>
          <w:szCs w:val="18"/>
          <w:lang w:eastAsia="pt-PT"/>
        </w:rPr>
        <w:t xml:space="preserve">. Animals were separated into three groups: group 1, wounds were treated with </w:t>
      </w:r>
      <w:r w:rsidR="00733C41" w:rsidRPr="00733C41">
        <w:rPr>
          <w:rFonts w:cstheme="minorHAnsi"/>
          <w:sz w:val="18"/>
          <w:szCs w:val="18"/>
        </w:rPr>
        <w:t>[CHT/ALG/CHT/HA]</w:t>
      </w:r>
      <w:r w:rsidR="00733C41" w:rsidRPr="00733C41">
        <w:rPr>
          <w:rFonts w:cstheme="minorHAnsi"/>
          <w:sz w:val="18"/>
          <w:szCs w:val="18"/>
          <w:vertAlign w:val="subscript"/>
        </w:rPr>
        <w:t xml:space="preserve">100 </w:t>
      </w:r>
      <w:r w:rsidR="00733C41" w:rsidRPr="00733C41">
        <w:rPr>
          <w:rFonts w:cstheme="minorHAnsi"/>
          <w:noProof/>
          <w:sz w:val="18"/>
          <w:szCs w:val="18"/>
          <w:lang w:eastAsia="pt-PT"/>
        </w:rPr>
        <w:t xml:space="preserve">membrane; group 2, wounds were covered </w:t>
      </w:r>
      <w:r w:rsidR="00733C41" w:rsidRPr="00733C41">
        <w:rPr>
          <w:rFonts w:cstheme="minorHAnsi"/>
          <w:sz w:val="18"/>
          <w:szCs w:val="18"/>
        </w:rPr>
        <w:t>[CHT/ALG/CHT/HA-DN]</w:t>
      </w:r>
      <w:r w:rsidR="00733C41" w:rsidRPr="00733C41">
        <w:rPr>
          <w:rFonts w:cstheme="minorHAnsi"/>
          <w:sz w:val="18"/>
          <w:szCs w:val="18"/>
          <w:vertAlign w:val="subscript"/>
        </w:rPr>
        <w:t xml:space="preserve">100 </w:t>
      </w:r>
      <w:r w:rsidR="00733C41" w:rsidRPr="00733C41">
        <w:rPr>
          <w:rFonts w:cstheme="minorHAnsi"/>
          <w:noProof/>
          <w:sz w:val="18"/>
          <w:szCs w:val="18"/>
          <w:lang w:eastAsia="pt-PT"/>
        </w:rPr>
        <w:t>membrane; whereas in the group 3, used as control, wounds were covered with serum physiologic solution. During the study, animals were kept in separate cages and were fed with commercial rat food and water ad libitum. Animals were sacrified after 10 and 21 days.</w:t>
      </w:r>
    </w:p>
    <w:p w:rsidR="00733C41" w:rsidRPr="00B52EA3" w:rsidRDefault="00733C41" w:rsidP="004B318D">
      <w:pPr>
        <w:jc w:val="both"/>
        <w:rPr>
          <w:rFonts w:cstheme="minorHAnsi"/>
          <w:b/>
          <w:noProof/>
          <w:sz w:val="18"/>
          <w:szCs w:val="18"/>
          <w:lang w:eastAsia="pt-PT"/>
        </w:rPr>
      </w:pPr>
      <w:r w:rsidRPr="00733C41">
        <w:rPr>
          <w:rFonts w:cstheme="minorHAnsi"/>
          <w:b/>
          <w:noProof/>
          <w:sz w:val="18"/>
          <w:szCs w:val="18"/>
          <w:lang w:eastAsia="pt-PT"/>
        </w:rPr>
        <w:t>Hematoxilin and Eosin staining analysis</w:t>
      </w:r>
      <w:r w:rsidR="00B52EA3">
        <w:rPr>
          <w:rFonts w:cstheme="minorHAnsi"/>
          <w:b/>
          <w:noProof/>
          <w:sz w:val="18"/>
          <w:szCs w:val="18"/>
          <w:lang w:eastAsia="pt-PT"/>
        </w:rPr>
        <w:t xml:space="preserve">. </w:t>
      </w:r>
      <w:r w:rsidRPr="00733C41">
        <w:rPr>
          <w:rFonts w:cstheme="minorHAnsi"/>
          <w:noProof/>
          <w:sz w:val="18"/>
          <w:szCs w:val="18"/>
          <w:lang w:eastAsia="pt-PT"/>
        </w:rPr>
        <w:t>To evaluate the local and systemic immune response of different membranes, tissue specimens were obtained from each wound area by sharp dissection at days 10 and 21. Skin tissue samples were obtained by necropsy, formalin fixed and paraffin embedded for histological processing. Sections of 3 µm were obtained from each sample using a cryostat microtome (Leica CM1900) and then stained with hematoxylin and eosin (H&amp;E) or with Toluidine blue. Subsequently, samples were visualized using a light microscope with a specific image analysis software from Zeiss. Skin fragments without membrane were used as control. Other tissue samples such as brain, lung, liver, spleen and kidney, were also obtained by necropsy and analyzed</w:t>
      </w:r>
      <w:r w:rsidR="00A33E68">
        <w:rPr>
          <w:rFonts w:cstheme="minorHAnsi"/>
          <w:noProof/>
          <w:sz w:val="18"/>
          <w:szCs w:val="18"/>
          <w:lang w:eastAsia="pt-PT"/>
        </w:rPr>
        <w:t xml:space="preserve"> to check for any morphological.</w:t>
      </w:r>
    </w:p>
    <w:p w:rsidR="00733C41" w:rsidRPr="000845D4" w:rsidRDefault="00733C41" w:rsidP="004B318D">
      <w:pPr>
        <w:spacing w:after="160"/>
        <w:jc w:val="both"/>
        <w:rPr>
          <w:rFonts w:cstheme="minorHAnsi"/>
          <w:b/>
          <w:noProof/>
          <w:sz w:val="18"/>
          <w:szCs w:val="18"/>
          <w:lang w:eastAsia="pt-PT"/>
        </w:rPr>
      </w:pPr>
      <w:r w:rsidRPr="000845D4">
        <w:rPr>
          <w:rFonts w:cstheme="minorHAnsi"/>
          <w:b/>
          <w:noProof/>
          <w:sz w:val="18"/>
          <w:szCs w:val="18"/>
          <w:lang w:eastAsia="pt-PT"/>
        </w:rPr>
        <w:t>Statistical Analysis</w:t>
      </w:r>
    </w:p>
    <w:p w:rsidR="00733C41" w:rsidRPr="00733C41" w:rsidRDefault="00733C41" w:rsidP="004B318D">
      <w:pPr>
        <w:ind w:firstLine="284"/>
        <w:jc w:val="both"/>
        <w:rPr>
          <w:rFonts w:cstheme="minorHAnsi"/>
          <w:sz w:val="18"/>
          <w:szCs w:val="18"/>
        </w:rPr>
      </w:pPr>
      <w:r w:rsidRPr="00733C41">
        <w:rPr>
          <w:rFonts w:cstheme="minorHAnsi"/>
          <w:sz w:val="18"/>
          <w:szCs w:val="18"/>
        </w:rPr>
        <w:t xml:space="preserve">All quantitative data was represented as average value </w:t>
      </w:r>
      <w:r w:rsidRPr="00733C41">
        <w:rPr>
          <w:rFonts w:eastAsia="MS Mincho" w:cstheme="minorHAnsi"/>
          <w:sz w:val="18"/>
          <w:szCs w:val="18"/>
        </w:rPr>
        <w:t>±</w:t>
      </w:r>
      <w:r w:rsidRPr="00733C41">
        <w:rPr>
          <w:rFonts w:cstheme="minorHAnsi"/>
          <w:sz w:val="18"/>
          <w:szCs w:val="18"/>
        </w:rPr>
        <w:t xml:space="preserve"> standard deviation with at least 5 replicates for each test subject, unless specifically mentioned. For tensile and lap shear strength </w:t>
      </w:r>
      <w:r w:rsidRPr="00733C41">
        <w:rPr>
          <w:rFonts w:cstheme="minorHAnsi"/>
          <w:sz w:val="18"/>
          <w:szCs w:val="18"/>
        </w:rPr>
        <w:t>adhesion data, an unpaired t test with Welch’s correction was used. For the cellular assays, two-way ANOVA was used. Statistical significance of all tests was accepted for p&lt;0.05 (*). All statistical analysis was performed using the software GraphPad Prism 6.0.</w:t>
      </w:r>
    </w:p>
    <w:p w:rsidR="00B52EA3" w:rsidRPr="00B52EA3" w:rsidRDefault="00B52EA3" w:rsidP="004B318D">
      <w:pPr>
        <w:pStyle w:val="RSCB04AHeadingSection"/>
        <w:spacing w:line="276" w:lineRule="auto"/>
        <w:jc w:val="both"/>
        <w:rPr>
          <w:rFonts w:ascii="Arno Pro" w:eastAsia="Times New Roman" w:hAnsi="Arno Pro" w:cs="Times New Roman"/>
          <w:sz w:val="19"/>
          <w:szCs w:val="19"/>
          <w:lang w:val="en-US"/>
        </w:rPr>
      </w:pPr>
      <w:r w:rsidRPr="00B52EA3">
        <w:rPr>
          <w:szCs w:val="18"/>
        </w:rPr>
        <w:t>Results</w:t>
      </w:r>
    </w:p>
    <w:p w:rsidR="00B52EA3" w:rsidRPr="00B52EA3" w:rsidRDefault="00B52EA3" w:rsidP="004B318D">
      <w:pPr>
        <w:jc w:val="both"/>
        <w:rPr>
          <w:rFonts w:eastAsia="Times New Roman" w:cstheme="minorHAnsi"/>
          <w:b/>
          <w:noProof/>
          <w:sz w:val="18"/>
          <w:szCs w:val="18"/>
          <w:lang w:val="en-US"/>
        </w:rPr>
      </w:pPr>
    </w:p>
    <w:p w:rsidR="00B52EA3" w:rsidRPr="00B52EA3" w:rsidRDefault="00B52EA3" w:rsidP="004B318D">
      <w:pPr>
        <w:jc w:val="both"/>
        <w:rPr>
          <w:rFonts w:eastAsia="Times New Roman" w:cstheme="minorHAnsi"/>
          <w:b/>
          <w:noProof/>
          <w:sz w:val="18"/>
          <w:szCs w:val="18"/>
          <w:lang w:val="en-US"/>
        </w:rPr>
      </w:pPr>
      <w:r w:rsidRPr="00B52EA3">
        <w:rPr>
          <w:rFonts w:eastAsia="Times New Roman" w:cstheme="minorHAnsi"/>
          <w:b/>
          <w:noProof/>
          <w:sz w:val="18"/>
          <w:szCs w:val="18"/>
          <w:lang w:val="en-US"/>
        </w:rPr>
        <w:t>Synthesis and characterization of the conjugate HA-DN</w:t>
      </w:r>
    </w:p>
    <w:p w:rsidR="003B7D3A" w:rsidRPr="00B52EA3" w:rsidRDefault="00B52EA3" w:rsidP="003B7D3A">
      <w:pPr>
        <w:autoSpaceDE w:val="0"/>
        <w:autoSpaceDN w:val="0"/>
        <w:adjustRightInd w:val="0"/>
        <w:spacing w:after="0"/>
        <w:ind w:firstLine="284"/>
        <w:jc w:val="both"/>
        <w:rPr>
          <w:rFonts w:ascii="Calibri" w:eastAsia="Times New Roman" w:hAnsi="Calibri" w:cs="Calibri"/>
          <w:sz w:val="18"/>
          <w:szCs w:val="18"/>
          <w:lang w:val="en-US"/>
        </w:rPr>
      </w:pPr>
      <w:r w:rsidRPr="00B52EA3">
        <w:rPr>
          <w:rFonts w:eastAsia="Times New Roman" w:cstheme="minorHAnsi"/>
          <w:sz w:val="18"/>
          <w:szCs w:val="18"/>
          <w:lang w:val="en-US"/>
        </w:rPr>
        <w:t>HA is a component of the ECM, and may be combined with other polyelectrolytes to produce biocompatible and biodegradable materials to be applied as wound skin dressings</w:t>
      </w:r>
      <w:hyperlink w:anchor="_ENREF_44" w:tooltip="Croisier, 2014 #176" w:history="1">
        <w:r w:rsidR="00453533">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Croisier&lt;/Author&gt;&lt;Year&gt;2014&lt;/Year&gt;&lt;RecNum&gt;176&lt;/RecNum&gt;&lt;DisplayText&gt;&lt;style face="superscript"&gt;44&lt;/style&gt;&lt;/DisplayText&gt;&lt;record&gt;&lt;rec-number&gt;176&lt;/rec-number&gt;&lt;foreign-keys&gt;&lt;key app="EN" db-id="2xt90ps9wz5vwre2vwnp5w0kar2etx9xv2sv"&gt;176&lt;/key&gt;&lt;/foreign-keys&gt;&lt;ref-type name="Journal Article"&gt;17&lt;/ref-type&gt;&lt;contributors&gt;&lt;authors&gt;&lt;author&gt;Croisier, Florence&lt;/author&gt;&lt;author&gt;Atanasova, Ganka&lt;/author&gt;&lt;author&gt;Poumay, Yves&lt;/author&gt;&lt;author&gt;Jérôme, Christine&lt;/author&gt;&lt;/authors&gt;&lt;/contributors&gt;&lt;titles&gt;&lt;title&gt;Polysaccharide-Coated PCL Nanofibers for Wound Dressing Applications&lt;/title&gt;&lt;secondary-title&gt;Advanced Healthcare Materials&lt;/secondary-title&gt;&lt;/titles&gt;&lt;periodical&gt;&lt;full-title&gt;Adv Healthc Mater&lt;/full-title&gt;&lt;abbr-1&gt;Advanced healthcare materials&lt;/abbr-1&gt;&lt;/periodical&gt;&lt;pages&gt;2032-2039&lt;/pages&gt;&lt;volume&gt;3&lt;/volume&gt;&lt;number&gt;12&lt;/number&gt;&lt;keywords&gt;&lt;keyword&gt;electrospinning&lt;/keyword&gt;&lt;keyword&gt;layer-by-layer&lt;/keyword&gt;&lt;keyword&gt;chitosan&lt;/keyword&gt;&lt;keyword&gt;polysaccharides&lt;/keyword&gt;&lt;keyword&gt;multilayered nanofibers&lt;/keyword&gt;&lt;/keywords&gt;&lt;dates&gt;&lt;year&gt;2014&lt;/year&gt;&lt;/dates&gt;&lt;isbn&gt;2192-2659&lt;/isbn&gt;&lt;urls&gt;&lt;related-urls&gt;&lt;url&gt;http://dx.doi.org/10.1002/adhm.201400380&lt;/url&gt;&lt;/related-urls&gt;&lt;/urls&gt;&lt;electronic-resource-num&gt;10.1002/adhm.201400380&lt;/electronic-resource-num&gt;&lt;/record&gt;&lt;/Cite&gt;&lt;/EndNote&gt;</w:instrText>
        </w:r>
        <w:r w:rsidR="00453533">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44</w:t>
        </w:r>
        <w:r w:rsidR="00453533">
          <w:rPr>
            <w:rFonts w:eastAsia="Times New Roman" w:cstheme="minorHAnsi"/>
            <w:sz w:val="18"/>
            <w:szCs w:val="18"/>
            <w:lang w:val="en-US"/>
          </w:rPr>
          <w:fldChar w:fldCharType="end"/>
        </w:r>
      </w:hyperlink>
      <w:r w:rsidRPr="00B52EA3">
        <w:rPr>
          <w:rFonts w:eastAsia="Times New Roman" w:cstheme="minorHAnsi"/>
          <w:sz w:val="18"/>
          <w:szCs w:val="18"/>
          <w:lang w:val="en-US"/>
        </w:rPr>
        <w:t xml:space="preserve">. To provide an adhesive character to this material, HA was conjugated with DN, taking advantage of carbodiimide chemistry. UV-vis spectroscopy standard spectra were obtained from solutions with different concentrations of free DN and are represented in the inset of Figure </w:t>
      </w:r>
      <w:r w:rsidR="005B6EA1">
        <w:rPr>
          <w:rFonts w:eastAsia="Times New Roman" w:cstheme="minorHAnsi"/>
          <w:sz w:val="18"/>
          <w:szCs w:val="18"/>
          <w:lang w:val="en-US"/>
        </w:rPr>
        <w:t>S2</w:t>
      </w:r>
      <w:r w:rsidRPr="00B52EA3">
        <w:rPr>
          <w:rFonts w:eastAsia="Times New Roman" w:cstheme="minorHAnsi"/>
          <w:sz w:val="18"/>
          <w:szCs w:val="18"/>
          <w:lang w:val="en-US"/>
        </w:rPr>
        <w:t>, where it is possible to co</w:t>
      </w:r>
      <w:r w:rsidRPr="00B52EA3">
        <w:rPr>
          <w:rFonts w:ascii="Calibri" w:eastAsia="Times New Roman" w:hAnsi="Calibri" w:cs="Calibri"/>
          <w:sz w:val="18"/>
          <w:szCs w:val="18"/>
          <w:lang w:val="en-US"/>
        </w:rPr>
        <w:t>nfirm the characteristic UV-excitation band of DN, centered at 280 nm. For DN concentrations less than 1.0 mM, the relation between DN concentration and absorbance foll</w:t>
      </w:r>
      <w:r w:rsidR="003B7D3A">
        <w:rPr>
          <w:rFonts w:ascii="Calibri" w:eastAsia="Times New Roman" w:hAnsi="Calibri" w:cs="Calibri"/>
          <w:sz w:val="18"/>
          <w:szCs w:val="18"/>
          <w:lang w:val="en-US"/>
        </w:rPr>
        <w:t>owed a linear regime - Figure S2</w:t>
      </w:r>
      <w:r w:rsidRPr="00B52EA3">
        <w:rPr>
          <w:rFonts w:ascii="Calibri" w:eastAsia="Times New Roman" w:hAnsi="Calibri" w:cs="Calibri"/>
          <w:sz w:val="18"/>
          <w:szCs w:val="18"/>
          <w:lang w:val="en-US"/>
        </w:rPr>
        <w:t>. UV- vis spectra of the HA and the conjugate HA-DN sol</w:t>
      </w:r>
      <w:r w:rsidR="00F64783">
        <w:rPr>
          <w:rFonts w:ascii="Calibri" w:eastAsia="Times New Roman" w:hAnsi="Calibri" w:cs="Calibri"/>
          <w:sz w:val="18"/>
          <w:szCs w:val="18"/>
          <w:lang w:val="en-US"/>
        </w:rPr>
        <w:t>ution are presented in Figure 1</w:t>
      </w:r>
      <w:r w:rsidRPr="00B52EA3">
        <w:rPr>
          <w:rFonts w:ascii="Calibri" w:eastAsia="Times New Roman" w:hAnsi="Calibri" w:cs="Calibri"/>
          <w:sz w:val="18"/>
          <w:szCs w:val="18"/>
          <w:lang w:val="en-US"/>
        </w:rPr>
        <w:t xml:space="preserve">. Besides confirming that the DN characteristic peak just appeared in the spectrum of the conjugate HA-DN, we also estimated the degree of DN substitution. Using the measured absorbance for the HA-DN, obtained </w:t>
      </w:r>
      <w:r w:rsidRPr="00060D00">
        <w:rPr>
          <w:rFonts w:ascii="Calibri" w:eastAsia="Times New Roman" w:hAnsi="Calibri" w:cs="Calibri"/>
          <w:sz w:val="18"/>
          <w:szCs w:val="18"/>
          <w:lang w:val="en-US"/>
        </w:rPr>
        <w:t>at 280 nm, and the linear growth e</w:t>
      </w:r>
      <w:r w:rsidR="00851FE4" w:rsidRPr="00060D00">
        <w:rPr>
          <w:rFonts w:ascii="Calibri" w:eastAsia="Times New Roman" w:hAnsi="Calibri" w:cs="Calibri"/>
          <w:sz w:val="18"/>
          <w:szCs w:val="18"/>
          <w:lang w:val="en-US"/>
        </w:rPr>
        <w:t xml:space="preserve">quation obtained from Figure 1A, </w:t>
      </w:r>
      <w:r w:rsidRPr="00060D00">
        <w:rPr>
          <w:rFonts w:ascii="Calibri" w:eastAsia="Times New Roman" w:hAnsi="Calibri" w:cs="Calibri"/>
          <w:sz w:val="18"/>
          <w:szCs w:val="18"/>
          <w:lang w:val="en-US"/>
        </w:rPr>
        <w:t xml:space="preserve">the degree of DN substitution in the conjugate is 24%. </w:t>
      </w:r>
      <w:r w:rsidR="003B7D3A" w:rsidRPr="00060D00">
        <w:rPr>
          <w:rFonts w:ascii="Calibri" w:eastAsia="Times New Roman" w:hAnsi="Calibri" w:cs="Calibri"/>
          <w:sz w:val="18"/>
          <w:szCs w:val="18"/>
          <w:lang w:val="en-US"/>
        </w:rPr>
        <w:t xml:space="preserve">Furthermore, the </w:t>
      </w:r>
      <w:r w:rsidR="003B7D3A" w:rsidRPr="00060D00">
        <w:rPr>
          <w:rFonts w:ascii="Calibri" w:eastAsia="Times New Roman" w:hAnsi="Calibri" w:cs="Calibri"/>
          <w:sz w:val="18"/>
          <w:szCs w:val="18"/>
          <w:vertAlign w:val="superscript"/>
          <w:lang w:val="en-US"/>
        </w:rPr>
        <w:t>1</w:t>
      </w:r>
      <w:r w:rsidR="003B7D3A" w:rsidRPr="00060D00">
        <w:rPr>
          <w:rFonts w:ascii="Calibri" w:eastAsia="Times New Roman" w:hAnsi="Calibri" w:cs="Calibri"/>
          <w:sz w:val="18"/>
          <w:szCs w:val="18"/>
          <w:lang w:val="en-US"/>
        </w:rPr>
        <w:t>H-NMR spectra of HA and HA-DN were acquired, see Figure S3.</w:t>
      </w:r>
    </w:p>
    <w:p w:rsidR="00B52EA3" w:rsidRPr="00B52EA3" w:rsidRDefault="00B52EA3" w:rsidP="004B318D">
      <w:pPr>
        <w:autoSpaceDE w:val="0"/>
        <w:autoSpaceDN w:val="0"/>
        <w:adjustRightInd w:val="0"/>
        <w:spacing w:after="0"/>
        <w:ind w:firstLine="284"/>
        <w:jc w:val="both"/>
        <w:rPr>
          <w:rFonts w:ascii="Calibri" w:eastAsia="Times New Roman" w:hAnsi="Calibri" w:cs="Calibri"/>
          <w:sz w:val="18"/>
          <w:szCs w:val="18"/>
          <w:lang w:val="en-US"/>
        </w:rPr>
      </w:pPr>
    </w:p>
    <w:p w:rsidR="00B52EA3" w:rsidRPr="00B52EA3" w:rsidRDefault="00B52EA3" w:rsidP="004B318D">
      <w:pPr>
        <w:autoSpaceDE w:val="0"/>
        <w:autoSpaceDN w:val="0"/>
        <w:adjustRightInd w:val="0"/>
        <w:spacing w:after="0"/>
        <w:jc w:val="both"/>
        <w:rPr>
          <w:rFonts w:ascii="Calibri" w:eastAsia="Times New Roman" w:hAnsi="Calibri" w:cs="Calibri"/>
          <w:sz w:val="18"/>
          <w:szCs w:val="18"/>
          <w:lang w:val="en-US"/>
        </w:rPr>
      </w:pPr>
      <w:r w:rsidRPr="00B52EA3">
        <w:rPr>
          <w:rFonts w:ascii="Calibri" w:eastAsia="Times New Roman" w:hAnsi="Calibri" w:cs="Calibri"/>
          <w:noProof/>
          <w:sz w:val="18"/>
          <w:szCs w:val="18"/>
          <w:lang w:val="en-US"/>
        </w:rPr>
        <w:drawing>
          <wp:inline distT="0" distB="0" distL="0" distR="0" wp14:anchorId="1F90C349" wp14:editId="0FA0906E">
            <wp:extent cx="1700137" cy="11270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00137" cy="1127030"/>
                    </a:xfrm>
                    <a:prstGeom prst="rect">
                      <a:avLst/>
                    </a:prstGeom>
                  </pic:spPr>
                </pic:pic>
              </a:graphicData>
            </a:graphic>
          </wp:inline>
        </w:drawing>
      </w:r>
    </w:p>
    <w:p w:rsidR="00B52EA3" w:rsidRPr="00B52EA3" w:rsidRDefault="00B52EA3" w:rsidP="004B318D">
      <w:pPr>
        <w:jc w:val="both"/>
        <w:rPr>
          <w:rFonts w:ascii="Calibri" w:hAnsi="Calibri" w:cs="Calibri"/>
          <w:i/>
          <w:iCs/>
          <w:sz w:val="18"/>
          <w:szCs w:val="18"/>
          <w:lang w:val="en-US"/>
        </w:rPr>
      </w:pPr>
      <w:bookmarkStart w:id="3" w:name="_Hlk508611053"/>
      <w:r w:rsidRPr="00B52EA3">
        <w:rPr>
          <w:rFonts w:ascii="Calibri" w:hAnsi="Calibri" w:cs="Calibri"/>
          <w:i/>
          <w:iCs/>
          <w:sz w:val="18"/>
          <w:szCs w:val="18"/>
          <w:lang w:val="en-US"/>
        </w:rPr>
        <w:t xml:space="preserve">Figure </w:t>
      </w:r>
      <w:r w:rsidRPr="00B52EA3">
        <w:rPr>
          <w:rFonts w:ascii="Calibri" w:hAnsi="Calibri" w:cs="Calibri"/>
          <w:i/>
          <w:iCs/>
          <w:sz w:val="18"/>
          <w:szCs w:val="18"/>
          <w:lang w:val="en-US"/>
        </w:rPr>
        <w:fldChar w:fldCharType="begin"/>
      </w:r>
      <w:r w:rsidRPr="00B52EA3">
        <w:rPr>
          <w:rFonts w:ascii="Calibri" w:hAnsi="Calibri" w:cs="Calibri"/>
          <w:i/>
          <w:iCs/>
          <w:sz w:val="18"/>
          <w:szCs w:val="18"/>
          <w:lang w:val="en-US"/>
        </w:rPr>
        <w:instrText xml:space="preserve"> SEQ Figure \* ARABIC </w:instrText>
      </w:r>
      <w:r w:rsidRPr="00B52EA3">
        <w:rPr>
          <w:rFonts w:ascii="Calibri" w:hAnsi="Calibri" w:cs="Calibri"/>
          <w:i/>
          <w:iCs/>
          <w:sz w:val="18"/>
          <w:szCs w:val="18"/>
          <w:lang w:val="en-US"/>
        </w:rPr>
        <w:fldChar w:fldCharType="separate"/>
      </w:r>
      <w:r w:rsidR="00AA78AD">
        <w:rPr>
          <w:rFonts w:ascii="Calibri" w:hAnsi="Calibri" w:cs="Calibri"/>
          <w:i/>
          <w:iCs/>
          <w:noProof/>
          <w:sz w:val="18"/>
          <w:szCs w:val="18"/>
          <w:lang w:val="en-US"/>
        </w:rPr>
        <w:t>1</w:t>
      </w:r>
      <w:r w:rsidRPr="00B52EA3">
        <w:rPr>
          <w:rFonts w:ascii="Calibri" w:hAnsi="Calibri" w:cs="Calibri"/>
          <w:i/>
          <w:iCs/>
          <w:sz w:val="18"/>
          <w:szCs w:val="18"/>
          <w:lang w:val="en-US"/>
        </w:rPr>
        <w:fldChar w:fldCharType="end"/>
      </w:r>
      <w:r w:rsidRPr="00B52EA3">
        <w:rPr>
          <w:rFonts w:ascii="Calibri" w:hAnsi="Calibri" w:cs="Calibri"/>
          <w:iCs/>
          <w:sz w:val="18"/>
          <w:szCs w:val="18"/>
          <w:lang w:val="en-US"/>
        </w:rPr>
        <w:t>) UV-vis spectra of the conjugate the conjugate (HA-DN) and the control (HA), which is also shown for comparison</w:t>
      </w:r>
      <w:r w:rsidRPr="00B52EA3">
        <w:rPr>
          <w:rFonts w:ascii="Calibri" w:hAnsi="Calibri" w:cs="Calibri"/>
          <w:i/>
          <w:iCs/>
          <w:sz w:val="18"/>
          <w:szCs w:val="18"/>
          <w:lang w:val="en-US"/>
        </w:rPr>
        <w:t>.</w:t>
      </w:r>
    </w:p>
    <w:bookmarkEnd w:id="3"/>
    <w:p w:rsidR="00B52EA3" w:rsidRPr="00B52EA3" w:rsidRDefault="00B52EA3" w:rsidP="004B318D">
      <w:pPr>
        <w:jc w:val="both"/>
        <w:rPr>
          <w:rFonts w:ascii="Calibri" w:eastAsia="Times New Roman" w:hAnsi="Calibri" w:cs="Calibri"/>
          <w:sz w:val="18"/>
          <w:szCs w:val="18"/>
          <w:lang w:val="en-US"/>
        </w:rPr>
      </w:pPr>
    </w:p>
    <w:p w:rsidR="00EB18CF" w:rsidRPr="00060D00" w:rsidRDefault="00B52EA3" w:rsidP="004B318D">
      <w:pPr>
        <w:jc w:val="both"/>
        <w:rPr>
          <w:rFonts w:ascii="Calibri" w:eastAsia="Times New Roman" w:hAnsi="Calibri" w:cs="Calibri"/>
          <w:b/>
          <w:sz w:val="18"/>
          <w:szCs w:val="18"/>
          <w:lang w:val="en-US"/>
        </w:rPr>
      </w:pPr>
      <w:bookmarkStart w:id="4" w:name="_Hlk497652521"/>
      <w:r w:rsidRPr="00060D00">
        <w:rPr>
          <w:rFonts w:ascii="Calibri" w:eastAsia="Times New Roman" w:hAnsi="Calibri" w:cs="Calibri"/>
          <w:b/>
          <w:sz w:val="18"/>
          <w:szCs w:val="18"/>
          <w:lang w:val="en-US"/>
        </w:rPr>
        <w:t>Polyelectrolyte multilayers building-up</w:t>
      </w:r>
    </w:p>
    <w:p w:rsidR="00EB18CF" w:rsidRPr="00060D00" w:rsidRDefault="00455138" w:rsidP="00EB18CF">
      <w:pPr>
        <w:spacing w:after="0"/>
        <w:ind w:firstLine="284"/>
        <w:jc w:val="both"/>
        <w:rPr>
          <w:rFonts w:ascii="Calibri" w:eastAsia="Times New Roman" w:hAnsi="Calibri" w:cs="Calibri"/>
          <w:sz w:val="18"/>
          <w:szCs w:val="18"/>
          <w:lang w:val="en-US"/>
        </w:rPr>
      </w:pPr>
      <w:r w:rsidRPr="00060D00">
        <w:rPr>
          <w:rFonts w:ascii="Calibri" w:eastAsia="Times New Roman" w:hAnsi="Calibri" w:cs="Calibri"/>
          <w:sz w:val="18"/>
          <w:szCs w:val="18"/>
          <w:lang w:val="en-US"/>
        </w:rPr>
        <w:t>Prior to QCM-D monitoring, the ζ</w:t>
      </w:r>
      <w:r w:rsidR="00EB18CF" w:rsidRPr="00060D00">
        <w:rPr>
          <w:rFonts w:ascii="Calibri" w:eastAsia="Times New Roman" w:hAnsi="Calibri" w:cs="Calibri"/>
          <w:sz w:val="18"/>
          <w:szCs w:val="18"/>
          <w:lang w:val="en-US"/>
        </w:rPr>
        <w:t>- potential of the different polyelectrolyte solutions was measured at working conditions (pH of 5.5 and ionic strength at 0.15 M). As expected, CHT presented a positive charge (+19.8±1.3 mV) while all the other polyelectrolyte solutions pr</w:t>
      </w:r>
      <w:r w:rsidRPr="00060D00">
        <w:rPr>
          <w:rFonts w:ascii="Calibri" w:eastAsia="Times New Roman" w:hAnsi="Calibri" w:cs="Calibri"/>
          <w:sz w:val="18"/>
          <w:szCs w:val="18"/>
          <w:lang w:val="en-US"/>
        </w:rPr>
        <w:t>esented a negative charge. The ζ</w:t>
      </w:r>
      <w:r w:rsidR="00EB18CF" w:rsidRPr="00060D00">
        <w:rPr>
          <w:rFonts w:ascii="Calibri" w:eastAsia="Times New Roman" w:hAnsi="Calibri" w:cs="Calibri"/>
          <w:sz w:val="18"/>
          <w:szCs w:val="18"/>
          <w:lang w:val="en-US"/>
        </w:rPr>
        <w:t>- potential values for ALG, HA and HA-DN solutions were -25.1±</w:t>
      </w:r>
      <w:r w:rsidR="00DF23E2" w:rsidRPr="00060D00">
        <w:rPr>
          <w:rFonts w:ascii="Calibri" w:eastAsia="Times New Roman" w:hAnsi="Calibri" w:cs="Calibri"/>
          <w:sz w:val="18"/>
          <w:szCs w:val="18"/>
          <w:lang w:val="en-US"/>
        </w:rPr>
        <w:t>2.4 mV, -26.7±1.8 mV and -20.2±1</w:t>
      </w:r>
      <w:r w:rsidR="00EB18CF" w:rsidRPr="00060D00">
        <w:rPr>
          <w:rFonts w:ascii="Calibri" w:eastAsia="Times New Roman" w:hAnsi="Calibri" w:cs="Calibri"/>
          <w:sz w:val="18"/>
          <w:szCs w:val="18"/>
          <w:lang w:val="en-US"/>
        </w:rPr>
        <w:t xml:space="preserve">.7 mV, respectively. </w:t>
      </w:r>
    </w:p>
    <w:p w:rsidR="00B52EA3" w:rsidRPr="00060D00" w:rsidRDefault="00B52EA3" w:rsidP="00EB18CF">
      <w:pPr>
        <w:spacing w:after="0"/>
        <w:ind w:firstLine="284"/>
        <w:jc w:val="both"/>
        <w:rPr>
          <w:rFonts w:ascii="Calibri" w:eastAsia="Times New Roman" w:hAnsi="Calibri" w:cs="Calibri"/>
          <w:sz w:val="18"/>
          <w:szCs w:val="18"/>
          <w:lang w:val="en-US"/>
        </w:rPr>
      </w:pPr>
      <w:r w:rsidRPr="00060D00">
        <w:rPr>
          <w:rFonts w:ascii="Calibri" w:eastAsia="Times New Roman" w:hAnsi="Calibri" w:cs="Calibri"/>
          <w:sz w:val="18"/>
          <w:szCs w:val="18"/>
          <w:lang w:val="en-US"/>
        </w:rPr>
        <w:t xml:space="preserve">Once the conjugate was prepared, the ability to construct the polyelectrolyte multilayers was followed </w:t>
      </w:r>
      <w:r w:rsidRPr="00060D00">
        <w:rPr>
          <w:rFonts w:ascii="Calibri" w:eastAsia="Times New Roman" w:hAnsi="Calibri" w:cs="Calibri"/>
          <w:i/>
          <w:sz w:val="18"/>
          <w:szCs w:val="18"/>
          <w:lang w:val="en-US"/>
        </w:rPr>
        <w:t>in situ</w:t>
      </w:r>
      <w:r w:rsidRPr="00060D00">
        <w:rPr>
          <w:rFonts w:ascii="Calibri" w:eastAsia="Times New Roman" w:hAnsi="Calibri" w:cs="Calibri"/>
          <w:sz w:val="18"/>
          <w:szCs w:val="18"/>
          <w:lang w:val="en-US"/>
        </w:rPr>
        <w:t xml:space="preserve"> by QCM-D monitoring. Figures 2A and 2B show the variation of the normalized </w:t>
      </w:r>
      <w:r w:rsidRPr="00060D00">
        <w:rPr>
          <w:rFonts w:ascii="Calibri" w:eastAsia="Times New Roman" w:hAnsi="Calibri" w:cs="Calibri"/>
          <w:sz w:val="18"/>
          <w:szCs w:val="18"/>
          <w:lang w:val="en-US"/>
        </w:rPr>
        <w:lastRenderedPageBreak/>
        <w:t>frequency (Δ</w:t>
      </w:r>
      <w:r w:rsidRPr="00060D00">
        <w:rPr>
          <w:rFonts w:ascii="Calibri" w:eastAsia="Times New Roman" w:hAnsi="Calibri" w:cs="Calibri"/>
          <w:i/>
          <w:sz w:val="18"/>
          <w:szCs w:val="18"/>
          <w:lang w:val="en-US"/>
        </w:rPr>
        <w:t>f</w:t>
      </w:r>
      <w:r w:rsidRPr="00060D00">
        <w:rPr>
          <w:rFonts w:ascii="Calibri" w:eastAsia="Times New Roman" w:hAnsi="Calibri" w:cs="Calibri"/>
          <w:sz w:val="18"/>
          <w:szCs w:val="18"/>
          <w:lang w:val="en-US"/>
        </w:rPr>
        <w:t>/v) and dissipation (Δ</w:t>
      </w:r>
      <w:r w:rsidRPr="00060D00">
        <w:rPr>
          <w:rFonts w:ascii="Calibri" w:eastAsia="Times New Roman" w:hAnsi="Calibri" w:cs="Calibri"/>
          <w:i/>
          <w:sz w:val="18"/>
          <w:szCs w:val="18"/>
          <w:lang w:val="en-US"/>
        </w:rPr>
        <w:t>D</w:t>
      </w:r>
      <w:r w:rsidRPr="00060D00">
        <w:rPr>
          <w:rFonts w:ascii="Calibri" w:eastAsia="Times New Roman" w:hAnsi="Calibri" w:cs="Calibri"/>
          <w:sz w:val="18"/>
          <w:szCs w:val="18"/>
          <w:lang w:val="en-US"/>
        </w:rPr>
        <w:t>) of the 5</w:t>
      </w:r>
      <w:r w:rsidRPr="00060D00">
        <w:rPr>
          <w:rFonts w:ascii="Calibri" w:eastAsia="Times New Roman" w:hAnsi="Calibri" w:cs="Calibri"/>
          <w:sz w:val="18"/>
          <w:szCs w:val="18"/>
          <w:vertAlign w:val="superscript"/>
          <w:lang w:val="en-US"/>
        </w:rPr>
        <w:t>th</w:t>
      </w:r>
      <w:r w:rsidRPr="00060D00">
        <w:rPr>
          <w:rFonts w:ascii="Calibri" w:eastAsia="Times New Roman" w:hAnsi="Calibri" w:cs="Calibri"/>
          <w:sz w:val="18"/>
          <w:szCs w:val="18"/>
          <w:lang w:val="en-US"/>
        </w:rPr>
        <w:t xml:space="preserve"> overtone corresponding to the deposition of 2 CHT/ALG/CHT/HA-DN or CHT/ALG/CHT/HA tetralayers (TL) of polyelectrolytes; Figure 2A corresponds to the control system with HA and Figure 2B corresponds to the system containing the conjugate HA-DN. The curves represent the state of frequency and dissipation after each material deposition which can be distinguished by the stepwise decrease in frequency and increase in dissipation. The decrease in frequency in each deposition step indicates that mass was adsorbed onto the gold-coated quartz crystals representing a successful deposition. The increase in dissipation values after each layer deposition indicates a non-rigid behavior of the materials adsorbed above the crystal’s surface. The chemical nature of the used materials, the salt composition of the chosen solvent and washing buffer can have great influence on the viscoelastic nature of the resulting multilayer film </w:t>
      </w:r>
      <w:hyperlink w:anchor="_ENREF_41" w:tooltip="Mano, 2008 #48" w:history="1">
        <w:r w:rsidR="00453533" w:rsidRPr="00060D00">
          <w:rPr>
            <w:rFonts w:ascii="Calibri" w:eastAsia="Times New Roman" w:hAnsi="Calibri" w:cs="Calibri"/>
            <w:sz w:val="18"/>
            <w:szCs w:val="18"/>
            <w:lang w:val="en-US"/>
          </w:rPr>
          <w:fldChar w:fldCharType="begin"/>
        </w:r>
        <w:r w:rsidR="00453533" w:rsidRPr="00060D00">
          <w:rPr>
            <w:rFonts w:ascii="Calibri" w:eastAsia="Times New Roman" w:hAnsi="Calibri" w:cs="Calibri"/>
            <w:sz w:val="18"/>
            <w:szCs w:val="18"/>
            <w:lang w:val="en-US"/>
          </w:rPr>
          <w:instrText xml:space="preserve"> ADDIN EN.CITE &lt;EndNote&gt;&lt;Cite&gt;&lt;Author&gt;Mano&lt;/Author&gt;&lt;Year&gt;2008&lt;/Year&gt;&lt;RecNum&gt;48&lt;/RecNum&gt;&lt;DisplayText&gt;&lt;style face="superscript"&gt;41&lt;/style&gt;&lt;/DisplayText&gt;&lt;record&gt;&lt;rec-number&gt;48&lt;/rec-number&gt;&lt;foreign-keys&gt;&lt;key app="EN" db-id="2xt90ps9wz5vwre2vwnp5w0kar2etx9xv2sv"&gt;48&lt;/key&gt;&lt;/foreign-keys&gt;&lt;ref-type name="Journal Article"&gt;17&lt;/ref-type&gt;&lt;contributors&gt;&lt;authors&gt;&lt;author&gt;Mano, J. F.&lt;/author&gt;&lt;/authors&gt;&lt;/contributors&gt;&lt;auth-address&gt;3B&amp;apos;s Research Group--Biomaterials, Biodegradables and Biomimetics, Department of Polymer Engineering, University of Minho, Campus de Gualtar, Braga, Portugal. jmano@dep.uminho.pt&lt;/auth-address&gt;&lt;titles&gt;&lt;title&gt;Viscoelastic properties of chitosan with different hydration degrees as studied by dynamic mechanical analysis&lt;/title&gt;&lt;secondary-title&gt;Macromol Biosci&lt;/secondary-title&gt;&lt;alt-title&gt;Macromolecular bioscience&lt;/alt-title&gt;&lt;/titles&gt;&lt;periodical&gt;&lt;full-title&gt;Macromol Biosci&lt;/full-title&gt;&lt;abbr-1&gt;Macromolecular bioscience&lt;/abbr-1&gt;&lt;/periodical&gt;&lt;alt-periodical&gt;&lt;full-title&gt;Macromol Biosci&lt;/full-title&gt;&lt;abbr-1&gt;Macromolecular bioscience&lt;/abbr-1&gt;&lt;/alt-periodical&gt;&lt;pages&gt;69-76&lt;/pages&gt;&lt;volume&gt;8&lt;/volume&gt;&lt;number&gt;1&lt;/number&gt;&lt;edition&gt;2007/09/29&lt;/edition&gt;&lt;keywords&gt;&lt;keyword&gt;Biotechnology/methods&lt;/keyword&gt;&lt;keyword&gt;Chitosan/*chemistry&lt;/keyword&gt;&lt;keyword&gt;Elasticity&lt;/keyword&gt;&lt;keyword&gt;Materials Testing/methods&lt;/keyword&gt;&lt;keyword&gt;Membranes/*chemistry&lt;/keyword&gt;&lt;keyword&gt;Temperature&lt;/keyword&gt;&lt;keyword&gt;Viscosity&lt;/keyword&gt;&lt;keyword&gt;Water/*chemistry&lt;/keyword&gt;&lt;/keywords&gt;&lt;dates&gt;&lt;year&gt;2008&lt;/year&gt;&lt;pub-dates&gt;&lt;date&gt;Jan 09&lt;/date&gt;&lt;/pub-dates&gt;&lt;/dates&gt;&lt;isbn&gt;1616-5187 (Print)&amp;#xD;1616-5187&lt;/isbn&gt;&lt;accession-num&gt;17902189&lt;/accession-num&gt;&lt;urls&gt;&lt;/urls&gt;&lt;electronic-resource-num&gt;10.1002/mabi.200700139&lt;/electronic-resource-num&gt;&lt;remote-database-provider&gt;Nlm&lt;/remote-database-provider&gt;&lt;language&gt;eng&lt;/language&gt;&lt;/record&gt;&lt;/Cite&gt;&lt;/EndNote&gt;</w:instrText>
        </w:r>
        <w:r w:rsidR="00453533" w:rsidRPr="00060D00">
          <w:rPr>
            <w:rFonts w:ascii="Calibri" w:eastAsia="Times New Roman" w:hAnsi="Calibri" w:cs="Calibri"/>
            <w:sz w:val="18"/>
            <w:szCs w:val="18"/>
            <w:lang w:val="en-US"/>
          </w:rPr>
          <w:fldChar w:fldCharType="separate"/>
        </w:r>
        <w:r w:rsidR="00453533" w:rsidRPr="00060D00">
          <w:rPr>
            <w:rFonts w:ascii="Calibri" w:eastAsia="Times New Roman" w:hAnsi="Calibri" w:cs="Calibri"/>
            <w:noProof/>
            <w:sz w:val="18"/>
            <w:szCs w:val="18"/>
            <w:vertAlign w:val="superscript"/>
            <w:lang w:val="en-US"/>
          </w:rPr>
          <w:t>41</w:t>
        </w:r>
        <w:r w:rsidR="00453533" w:rsidRPr="00060D00">
          <w:rPr>
            <w:rFonts w:ascii="Calibri" w:eastAsia="Times New Roman" w:hAnsi="Calibri" w:cs="Calibri"/>
            <w:sz w:val="18"/>
            <w:szCs w:val="18"/>
            <w:lang w:val="en-US"/>
          </w:rPr>
          <w:fldChar w:fldCharType="end"/>
        </w:r>
      </w:hyperlink>
      <w:r w:rsidRPr="00060D00">
        <w:rPr>
          <w:rFonts w:ascii="Calibri" w:eastAsia="Times New Roman" w:hAnsi="Calibri" w:cs="Calibri"/>
          <w:sz w:val="18"/>
          <w:szCs w:val="18"/>
          <w:lang w:val="en-US"/>
        </w:rPr>
        <w:t>. Usually, lower increase of Δ</w:t>
      </w:r>
      <w:r w:rsidRPr="00060D00">
        <w:rPr>
          <w:rFonts w:ascii="Calibri" w:eastAsia="Times New Roman" w:hAnsi="Calibri" w:cs="Calibri"/>
          <w:i/>
          <w:sz w:val="18"/>
          <w:szCs w:val="18"/>
          <w:lang w:val="en-US"/>
        </w:rPr>
        <w:t xml:space="preserve">D </w:t>
      </w:r>
      <w:r w:rsidRPr="00060D00">
        <w:rPr>
          <w:rFonts w:ascii="Calibri" w:eastAsia="Times New Roman" w:hAnsi="Calibri" w:cs="Calibri"/>
          <w:sz w:val="18"/>
          <w:szCs w:val="18"/>
          <w:lang w:val="en-US"/>
        </w:rPr>
        <w:t xml:space="preserve">indicates that the film layer becomes denser than for higher increase of ΔD. Moreover, the QCM-D data were used to estimate the thickness along with the film construction, as shown in Figure 2C. </w:t>
      </w:r>
      <w:bookmarkStart w:id="5" w:name="_Hlk512339579"/>
      <w:r w:rsidR="00791E84" w:rsidRPr="00060D00">
        <w:rPr>
          <w:rFonts w:ascii="Calibri" w:eastAsia="Times New Roman" w:hAnsi="Calibri" w:cs="Calibri"/>
          <w:sz w:val="18"/>
          <w:szCs w:val="18"/>
          <w:lang w:val="en-US"/>
        </w:rPr>
        <w:t>Assuming a viscoelastic film, the polymer layers were modelled as an elastic component in parallel with a viscous part</w:t>
      </w:r>
      <w:r w:rsidR="001F67CC" w:rsidRPr="00060D00">
        <w:rPr>
          <w:rFonts w:ascii="Calibri" w:eastAsia="Times New Roman" w:hAnsi="Calibri" w:cs="Calibri"/>
          <w:sz w:val="18"/>
          <w:szCs w:val="18"/>
          <w:lang w:val="en-US"/>
        </w:rPr>
        <w:t xml:space="preserve"> </w:t>
      </w:r>
      <w:bookmarkStart w:id="6" w:name="_Hlk512340110"/>
      <w:r w:rsidR="001F67CC" w:rsidRPr="00060D00">
        <w:rPr>
          <w:rFonts w:ascii="Calibri" w:eastAsia="Times New Roman" w:hAnsi="Calibri" w:cs="Calibri"/>
          <w:sz w:val="18"/>
          <w:szCs w:val="18"/>
          <w:lang w:val="en-US"/>
        </w:rPr>
        <w:fldChar w:fldCharType="begin">
          <w:fldData xml:space="preserve">PEVuZE5vdGU+PENpdGU+PEF1dGhvcj5BbHZlczwvQXV0aG9yPjxZZWFyPjIwMDk8L1llYXI+PFJl
Y051bT43MDwvUmVjTnVtPjxEaXNwbGF5VGV4dD48c3R5bGUgZmFjZT0ic3VwZXJzY3JpcHQiPjQ1
LCA0Njwvc3R5bGU+PC9EaXNwbGF5VGV4dD48cmVjb3JkPjxyZWMtbnVtYmVyPjcwPC9yZWMtbnVt
YmVyPjxmb3JlaWduLWtleXM+PGtleSBhcHA9IkVOIiBkYi1pZD0iMnh0OTBwczl3ejV2d3JlMnZ3
bnA1dzBrYXIyZXR4OXh2MnN2Ij43MDwva2V5PjwvZm9yZWlnbi1rZXlzPjxyZWYtdHlwZSBuYW1l
PSJKb3VybmFsIEFydGljbGUiPjE3PC9yZWYtdHlwZT48Y29udHJpYnV0b3JzPjxhdXRob3JzPjxh
dXRob3I+QWx2ZXMsIE5hdMOhbGlhIE0uPC9hdXRob3I+PGF1dGhvcj5QaWNhcnQsIENhdGhlcmlu
ZTwvYXV0aG9yPjxhdXRob3I+TWFubywgSm/Do28gRi48L2F1dGhvcj48L2F1dGhvcnM+PC9jb250
cmlidXRvcnM+PHRpdGxlcz48dGl0bGU+U2VsZiBBc3NlbWJsaW5nIGFuZCBDcm9zc2xpbmtpbmcg
b2bCoFBvbHllbGVjdHJvbHl0ZSBNdWx0aWxheWVyIEZpbG1zIG9mIENoaXRvc2FuwqBhbmQgQWxn
aW5hdGUgU3R1ZGllZCBieSBRQ00gYW5kIElSwqBTcGVjdHJvc2NvcHnCoDwvdGl0bGU+PHNlY29u
ZGFyeS10aXRsZT5NYWNyb21vbGVjdWxhciBCaW9zY2llbmNlPC9zZWNvbmRhcnktdGl0bGU+PC90
aXRsZXM+PHBlcmlvZGljYWw+PGZ1bGwtdGl0bGU+TWFjcm9tb2wgQmlvc2NpPC9mdWxsLXRpdGxl
PjxhYmJyLTE+TWFjcm9tb2xlY3VsYXIgYmlvc2NpZW5jZTwvYWJici0xPjwvcGVyaW9kaWNhbD48
cGFnZXM+Nzc2LTc4NTwvcGFnZXM+PHZvbHVtZT45PC92b2x1bWU+PG51bWJlcj44PC9udW1iZXI+
PGRhdGVzPjx5ZWFyPjIwMDk8L3llYXI+PC9kYXRlcz48dXJscz48L3VybHM+PC9yZWNvcmQ+PC9D
aXRlPjxDaXRlPjxBdXRob3I+RHVuw6lyPC9BdXRob3I+PFllYXI+MjAxMzwvWWVhcj48UmVjTnVt
PjE4NTwvUmVjTnVtPjxyZWNvcmQ+PHJlYy1udW1iZXI+MTg1PC9yZWMtbnVtYmVyPjxmb3JlaWdu
LWtleXM+PGtleSBhcHA9IkVOIiBkYi1pZD0iMnh0OTBwczl3ejV2d3JlMnZ3bnA1dzBrYXIyZXR4
OXh2MnN2Ij4xODU8L2tleT48L2ZvcmVpZ24ta2V5cz48cmVmLXR5cGUgbmFtZT0iSm91cm5hbCBB
cnRpY2xlIj4xNzwvcmVmLXR5cGU+PGNvbnRyaWJ1dG9ycz48YXV0aG9ycz48YXV0aG9yPkR1bsOp
ciwgR3VubmFyPC9hdXRob3I+PGF1dGhvcj5UaG9ybWFubiwgRXNiZW48L2F1dGhvcj48YXV0aG9y
PkTEl2RpbmFpdMSXLCBBbmRyYTwvYXV0aG9yPjwvYXV0aG9ycz48L2NvbnRyaWJ1dG9ycz48dGl0
bGVzPjx0aXRsZT5RdWFydHogQ3J5c3RhbCBNaWNyb2JhbGFuY2Ugd2l0aCBEaXNzaXBhdGlvbiAo
UUNNLUQpIHN0dWRpZXMgb2YgdGhlIHZpc2NvZWxhc3RpYyByZXNwb25zZSBmcm9tIGEgY29udGlu
dW91c2x5IGdyb3dpbmcgZ3JhZnRlZCBwb2x5ZWxlY3Ryb2x5dGUgbGF5ZXI8L3RpdGxlPjxzZWNv
bmRhcnktdGl0bGU+Sm91cm5hbCBvZiBDb2xsb2lkIGFuZCBJbnRlcmZhY2UgU2NpZW5jZTwvc2Vj
b25kYXJ5LXRpdGxlPjwvdGl0bGVzPjxwZXJpb2RpY2FsPjxmdWxsLXRpdGxlPkpvdXJuYWwgb2Yg
Q29sbG9pZCBhbmQgSW50ZXJmYWNlIFNjaWVuY2U8L2Z1bGwtdGl0bGU+PC9wZXJpb2RpY2FsPjxw
YWdlcz4yMjktMjM0PC9wYWdlcz48dm9sdW1lPjQwODwvdm9sdW1lPjxrZXl3b3Jkcz48a2V5d29y
ZD5RdWFydHogQ3J5c3RhbCBNaWNyb2JhbGFuY2U8L2tleXdvcmQ+PGtleXdvcmQ+UUNNLUQ8L2tl
eXdvcmQ+PGtleXdvcmQ+VmlzY29lbGFzdGljIG1vZGVsPC9rZXl3b3JkPjxrZXl3b3JkPlZvaWd0
IG1vZGVsPC9rZXl3b3JkPjxrZXl3b3JkPkdyYWZ0aW5nIGZyb208L2tleXdvcmQ+PGtleXdvcmQ+
SW5pZmVydGVyPC9rZXl3b3JkPjxrZXl3b3JkPlBvbHkoYWNyeWxpYyBhY2lkKTwva2V5d29yZD48
L2tleXdvcmRzPjxkYXRlcz48eWVhcj4yMDEzPC95ZWFyPjxwdWItZGF0ZXM+PGRhdGU+MjAxMy8x
MC8xNS88L2RhdGU+PC9wdWItZGF0ZXM+PC9kYXRlcz48aXNibj4wMDIxLTk3OTc8L2lzYm4+PHVy
bHM+PHJlbGF0ZWQtdXJscz48dXJsPmh0dHA6Ly93d3cuc2NpZW5jZWRpcmVjdC5jb20vc2NpZW5j
ZS9hcnRpY2xlL3BpaS9TMDAyMTk3OTcxMzAwNjQ4NjwvdXJsPjwvcmVsYXRlZC11cmxzPjwvdXJs
cz48ZWxlY3Ryb25pYy1yZXNvdXJjZS1udW0+aHR0cHM6Ly9kb2kub3JnLzEwLjEwMTYvai5qY2lz
LjIwMTMuMDcuMDA4PC9lbGVjdHJvbmljLXJlc291cmNlLW51bT48L3JlY29yZD48L0NpdGU+PC9F
bmROb3RlPgB=
</w:fldData>
        </w:fldChar>
      </w:r>
      <w:r w:rsidR="00453533" w:rsidRPr="00060D00">
        <w:rPr>
          <w:rFonts w:ascii="Calibri" w:eastAsia="Times New Roman" w:hAnsi="Calibri" w:cs="Calibri"/>
          <w:sz w:val="18"/>
          <w:szCs w:val="18"/>
          <w:lang w:val="en-US"/>
        </w:rPr>
        <w:instrText xml:space="preserve"> ADDIN EN.CITE </w:instrText>
      </w:r>
      <w:r w:rsidR="00453533" w:rsidRPr="00060D00">
        <w:rPr>
          <w:rFonts w:ascii="Calibri" w:eastAsia="Times New Roman" w:hAnsi="Calibri" w:cs="Calibri"/>
          <w:sz w:val="18"/>
          <w:szCs w:val="18"/>
          <w:lang w:val="en-US"/>
        </w:rPr>
        <w:fldChar w:fldCharType="begin">
          <w:fldData xml:space="preserve">PEVuZE5vdGU+PENpdGU+PEF1dGhvcj5BbHZlczwvQXV0aG9yPjxZZWFyPjIwMDk8L1llYXI+PFJl
Y051bT43MDwvUmVjTnVtPjxEaXNwbGF5VGV4dD48c3R5bGUgZmFjZT0ic3VwZXJzY3JpcHQiPjQ1
LCA0Njwvc3R5bGU+PC9EaXNwbGF5VGV4dD48cmVjb3JkPjxyZWMtbnVtYmVyPjcwPC9yZWMtbnVt
YmVyPjxmb3JlaWduLWtleXM+PGtleSBhcHA9IkVOIiBkYi1pZD0iMnh0OTBwczl3ejV2d3JlMnZ3
bnA1dzBrYXIyZXR4OXh2MnN2Ij43MDwva2V5PjwvZm9yZWlnbi1rZXlzPjxyZWYtdHlwZSBuYW1l
PSJKb3VybmFsIEFydGljbGUiPjE3PC9yZWYtdHlwZT48Y29udHJpYnV0b3JzPjxhdXRob3JzPjxh
dXRob3I+QWx2ZXMsIE5hdMOhbGlhIE0uPC9hdXRob3I+PGF1dGhvcj5QaWNhcnQsIENhdGhlcmlu
ZTwvYXV0aG9yPjxhdXRob3I+TWFubywgSm/Do28gRi48L2F1dGhvcj48L2F1dGhvcnM+PC9jb250
cmlidXRvcnM+PHRpdGxlcz48dGl0bGU+U2VsZiBBc3NlbWJsaW5nIGFuZCBDcm9zc2xpbmtpbmcg
b2bCoFBvbHllbGVjdHJvbHl0ZSBNdWx0aWxheWVyIEZpbG1zIG9mIENoaXRvc2FuwqBhbmQgQWxn
aW5hdGUgU3R1ZGllZCBieSBRQ00gYW5kIElSwqBTcGVjdHJvc2NvcHnCoDwvdGl0bGU+PHNlY29u
ZGFyeS10aXRsZT5NYWNyb21vbGVjdWxhciBCaW9zY2llbmNlPC9zZWNvbmRhcnktdGl0bGU+PC90
aXRsZXM+PHBlcmlvZGljYWw+PGZ1bGwtdGl0bGU+TWFjcm9tb2wgQmlvc2NpPC9mdWxsLXRpdGxl
PjxhYmJyLTE+TWFjcm9tb2xlY3VsYXIgYmlvc2NpZW5jZTwvYWJici0xPjwvcGVyaW9kaWNhbD48
cGFnZXM+Nzc2LTc4NTwvcGFnZXM+PHZvbHVtZT45PC92b2x1bWU+PG51bWJlcj44PC9udW1iZXI+
PGRhdGVzPjx5ZWFyPjIwMDk8L3llYXI+PC9kYXRlcz48dXJscz48L3VybHM+PC9yZWNvcmQ+PC9D
aXRlPjxDaXRlPjxBdXRob3I+RHVuw6lyPC9BdXRob3I+PFllYXI+MjAxMzwvWWVhcj48UmVjTnVt
PjE4NTwvUmVjTnVtPjxyZWNvcmQ+PHJlYy1udW1iZXI+MTg1PC9yZWMtbnVtYmVyPjxmb3JlaWdu
LWtleXM+PGtleSBhcHA9IkVOIiBkYi1pZD0iMnh0OTBwczl3ejV2d3JlMnZ3bnA1dzBrYXIyZXR4
OXh2MnN2Ij4xODU8L2tleT48L2ZvcmVpZ24ta2V5cz48cmVmLXR5cGUgbmFtZT0iSm91cm5hbCBB
cnRpY2xlIj4xNzwvcmVmLXR5cGU+PGNvbnRyaWJ1dG9ycz48YXV0aG9ycz48YXV0aG9yPkR1bsOp
ciwgR3VubmFyPC9hdXRob3I+PGF1dGhvcj5UaG9ybWFubiwgRXNiZW48L2F1dGhvcj48YXV0aG9y
PkTEl2RpbmFpdMSXLCBBbmRyYTwvYXV0aG9yPjwvYXV0aG9ycz48L2NvbnRyaWJ1dG9ycz48dGl0
bGVzPjx0aXRsZT5RdWFydHogQ3J5c3RhbCBNaWNyb2JhbGFuY2Ugd2l0aCBEaXNzaXBhdGlvbiAo
UUNNLUQpIHN0dWRpZXMgb2YgdGhlIHZpc2NvZWxhc3RpYyByZXNwb25zZSBmcm9tIGEgY29udGlu
dW91c2x5IGdyb3dpbmcgZ3JhZnRlZCBwb2x5ZWxlY3Ryb2x5dGUgbGF5ZXI8L3RpdGxlPjxzZWNv
bmRhcnktdGl0bGU+Sm91cm5hbCBvZiBDb2xsb2lkIGFuZCBJbnRlcmZhY2UgU2NpZW5jZTwvc2Vj
b25kYXJ5LXRpdGxlPjwvdGl0bGVzPjxwZXJpb2RpY2FsPjxmdWxsLXRpdGxlPkpvdXJuYWwgb2Yg
Q29sbG9pZCBhbmQgSW50ZXJmYWNlIFNjaWVuY2U8L2Z1bGwtdGl0bGU+PC9wZXJpb2RpY2FsPjxw
YWdlcz4yMjktMjM0PC9wYWdlcz48dm9sdW1lPjQwODwvdm9sdW1lPjxrZXl3b3Jkcz48a2V5d29y
ZD5RdWFydHogQ3J5c3RhbCBNaWNyb2JhbGFuY2U8L2tleXdvcmQ+PGtleXdvcmQ+UUNNLUQ8L2tl
eXdvcmQ+PGtleXdvcmQ+VmlzY29lbGFzdGljIG1vZGVsPC9rZXl3b3JkPjxrZXl3b3JkPlZvaWd0
IG1vZGVsPC9rZXl3b3JkPjxrZXl3b3JkPkdyYWZ0aW5nIGZyb208L2tleXdvcmQ+PGtleXdvcmQ+
SW5pZmVydGVyPC9rZXl3b3JkPjxrZXl3b3JkPlBvbHkoYWNyeWxpYyBhY2lkKTwva2V5d29yZD48
L2tleXdvcmRzPjxkYXRlcz48eWVhcj4yMDEzPC95ZWFyPjxwdWItZGF0ZXM+PGRhdGU+MjAxMy8x
MC8xNS88L2RhdGU+PC9wdWItZGF0ZXM+PC9kYXRlcz48aXNibj4wMDIxLTk3OTc8L2lzYm4+PHVy
bHM+PHJlbGF0ZWQtdXJscz48dXJsPmh0dHA6Ly93d3cuc2NpZW5jZWRpcmVjdC5jb20vc2NpZW5j
ZS9hcnRpY2xlL3BpaS9TMDAyMTk3OTcxMzAwNjQ4NjwvdXJsPjwvcmVsYXRlZC11cmxzPjwvdXJs
cz48ZWxlY3Ryb25pYy1yZXNvdXJjZS1udW0+aHR0cHM6Ly9kb2kub3JnLzEwLjEwMTYvai5qY2lz
LjIwMTMuMDcuMDA4PC9lbGVjdHJvbmljLXJlc291cmNlLW51bT48L3JlY29yZD48L0NpdGU+PC9F
bmROb3RlPgB=
</w:fldData>
        </w:fldChar>
      </w:r>
      <w:r w:rsidR="00453533" w:rsidRPr="00060D00">
        <w:rPr>
          <w:rFonts w:ascii="Calibri" w:eastAsia="Times New Roman" w:hAnsi="Calibri" w:cs="Calibri"/>
          <w:sz w:val="18"/>
          <w:szCs w:val="18"/>
          <w:lang w:val="en-US"/>
        </w:rPr>
        <w:instrText xml:space="preserve"> ADDIN EN.CITE.DATA </w:instrText>
      </w:r>
      <w:r w:rsidR="00453533" w:rsidRPr="00060D00">
        <w:rPr>
          <w:rFonts w:ascii="Calibri" w:eastAsia="Times New Roman" w:hAnsi="Calibri" w:cs="Calibri"/>
          <w:sz w:val="18"/>
          <w:szCs w:val="18"/>
          <w:lang w:val="en-US"/>
        </w:rPr>
      </w:r>
      <w:r w:rsidR="00453533" w:rsidRPr="00060D00">
        <w:rPr>
          <w:rFonts w:ascii="Calibri" w:eastAsia="Times New Roman" w:hAnsi="Calibri" w:cs="Calibri"/>
          <w:sz w:val="18"/>
          <w:szCs w:val="18"/>
          <w:lang w:val="en-US"/>
        </w:rPr>
        <w:fldChar w:fldCharType="end"/>
      </w:r>
      <w:r w:rsidR="001F67CC" w:rsidRPr="00060D00">
        <w:rPr>
          <w:rFonts w:ascii="Calibri" w:eastAsia="Times New Roman" w:hAnsi="Calibri" w:cs="Calibri"/>
          <w:sz w:val="18"/>
          <w:szCs w:val="18"/>
          <w:lang w:val="en-US"/>
        </w:rPr>
      </w:r>
      <w:r w:rsidR="001F67CC" w:rsidRPr="00060D00">
        <w:rPr>
          <w:rFonts w:ascii="Calibri" w:eastAsia="Times New Roman" w:hAnsi="Calibri" w:cs="Calibri"/>
          <w:sz w:val="18"/>
          <w:szCs w:val="18"/>
          <w:lang w:val="en-US"/>
        </w:rPr>
        <w:fldChar w:fldCharType="separate"/>
      </w:r>
      <w:hyperlink w:anchor="_ENREF_45" w:tooltip="Alves, 2009 #70" w:history="1">
        <w:r w:rsidR="00453533" w:rsidRPr="00060D00">
          <w:rPr>
            <w:rFonts w:ascii="Calibri" w:eastAsia="Times New Roman" w:hAnsi="Calibri" w:cs="Calibri"/>
            <w:noProof/>
            <w:sz w:val="18"/>
            <w:szCs w:val="18"/>
            <w:vertAlign w:val="superscript"/>
            <w:lang w:val="en-US"/>
          </w:rPr>
          <w:t>45</w:t>
        </w:r>
      </w:hyperlink>
      <w:r w:rsidR="00453533" w:rsidRPr="00060D00">
        <w:rPr>
          <w:rFonts w:ascii="Calibri" w:eastAsia="Times New Roman" w:hAnsi="Calibri" w:cs="Calibri"/>
          <w:noProof/>
          <w:sz w:val="18"/>
          <w:szCs w:val="18"/>
          <w:vertAlign w:val="superscript"/>
          <w:lang w:val="en-US"/>
        </w:rPr>
        <w:t xml:space="preserve">, </w:t>
      </w:r>
      <w:hyperlink w:anchor="_ENREF_46" w:tooltip="Dunér, 2013 #185" w:history="1">
        <w:r w:rsidR="00453533" w:rsidRPr="00060D00">
          <w:rPr>
            <w:rFonts w:ascii="Calibri" w:eastAsia="Times New Roman" w:hAnsi="Calibri" w:cs="Calibri"/>
            <w:noProof/>
            <w:sz w:val="18"/>
            <w:szCs w:val="18"/>
            <w:vertAlign w:val="superscript"/>
            <w:lang w:val="en-US"/>
          </w:rPr>
          <w:t>46</w:t>
        </w:r>
      </w:hyperlink>
      <w:r w:rsidR="001F67CC" w:rsidRPr="00060D00">
        <w:rPr>
          <w:rFonts w:ascii="Calibri" w:eastAsia="Times New Roman" w:hAnsi="Calibri" w:cs="Calibri"/>
          <w:sz w:val="18"/>
          <w:szCs w:val="18"/>
          <w:lang w:val="en-US"/>
        </w:rPr>
        <w:fldChar w:fldCharType="end"/>
      </w:r>
      <w:bookmarkEnd w:id="6"/>
      <w:r w:rsidR="00791E84" w:rsidRPr="00060D00">
        <w:rPr>
          <w:rFonts w:ascii="Calibri" w:eastAsia="Times New Roman" w:hAnsi="Calibri" w:cs="Calibri"/>
          <w:sz w:val="18"/>
          <w:szCs w:val="18"/>
          <w:lang w:val="en-US"/>
        </w:rPr>
        <w:t xml:space="preserve"> – the Voigt Model. In result, both systems can be represented by a linear growth model during the construction of the first 8 layers. </w:t>
      </w:r>
      <w:bookmarkEnd w:id="5"/>
      <w:r w:rsidRPr="00060D00">
        <w:rPr>
          <w:rFonts w:ascii="Calibri" w:eastAsia="Times New Roman" w:hAnsi="Calibri" w:cs="Calibri"/>
          <w:sz w:val="18"/>
          <w:szCs w:val="18"/>
          <w:lang w:val="en-US"/>
        </w:rPr>
        <w:t xml:space="preserve">However, the overall estimated thickness for the [CHT/ALG/CHT/HA] system was smaller than for the [CHT/ALG/CHT/HA-DN]. </w:t>
      </w:r>
      <w:bookmarkEnd w:id="4"/>
      <w:r w:rsidR="0022786F" w:rsidRPr="00060D00">
        <w:rPr>
          <w:rFonts w:ascii="Calibri" w:eastAsia="Times New Roman" w:hAnsi="Calibri" w:cs="Calibri"/>
          <w:noProof/>
          <w:sz w:val="18"/>
          <w:szCs w:val="18"/>
          <w:lang w:val="en-US"/>
        </w:rPr>
        <w:drawing>
          <wp:inline distT="0" distB="0" distL="0" distR="0">
            <wp:extent cx="3168015" cy="2163445"/>
            <wp:effectExtent l="0" t="0" r="0" b="825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8015" cy="2163445"/>
                    </a:xfrm>
                    <a:prstGeom prst="rect">
                      <a:avLst/>
                    </a:prstGeom>
                  </pic:spPr>
                </pic:pic>
              </a:graphicData>
            </a:graphic>
          </wp:inline>
        </w:drawing>
      </w:r>
    </w:p>
    <w:p w:rsidR="00B52EA3" w:rsidRPr="00060D00" w:rsidRDefault="00B52EA3" w:rsidP="004B318D">
      <w:pPr>
        <w:jc w:val="both"/>
        <w:rPr>
          <w:rFonts w:cstheme="minorHAnsi"/>
          <w:iCs/>
          <w:sz w:val="18"/>
          <w:szCs w:val="18"/>
          <w:lang w:val="en-US"/>
        </w:rPr>
      </w:pPr>
      <w:r w:rsidRPr="00060D00">
        <w:rPr>
          <w:rFonts w:cstheme="minorHAnsi"/>
          <w:i/>
          <w:iCs/>
          <w:sz w:val="18"/>
          <w:szCs w:val="18"/>
          <w:lang w:val="en-US"/>
        </w:rPr>
        <w:t xml:space="preserve">Figure </w:t>
      </w:r>
      <w:r w:rsidRPr="00060D00">
        <w:rPr>
          <w:rFonts w:cstheme="minorHAnsi"/>
          <w:i/>
          <w:iCs/>
          <w:sz w:val="18"/>
          <w:szCs w:val="18"/>
          <w:lang w:val="en-US"/>
        </w:rPr>
        <w:fldChar w:fldCharType="begin"/>
      </w:r>
      <w:r w:rsidRPr="00060D00">
        <w:rPr>
          <w:rFonts w:cstheme="minorHAnsi"/>
          <w:i/>
          <w:iCs/>
          <w:sz w:val="18"/>
          <w:szCs w:val="18"/>
          <w:lang w:val="en-US"/>
        </w:rPr>
        <w:instrText xml:space="preserve"> SEQ Figure \* ARABIC </w:instrText>
      </w:r>
      <w:r w:rsidRPr="00060D00">
        <w:rPr>
          <w:rFonts w:cstheme="minorHAnsi"/>
          <w:i/>
          <w:iCs/>
          <w:sz w:val="18"/>
          <w:szCs w:val="18"/>
          <w:lang w:val="en-US"/>
        </w:rPr>
        <w:fldChar w:fldCharType="separate"/>
      </w:r>
      <w:r w:rsidR="00AA78AD">
        <w:rPr>
          <w:rFonts w:cstheme="minorHAnsi"/>
          <w:i/>
          <w:iCs/>
          <w:noProof/>
          <w:sz w:val="18"/>
          <w:szCs w:val="18"/>
          <w:lang w:val="en-US"/>
        </w:rPr>
        <w:t>2</w:t>
      </w:r>
      <w:r w:rsidRPr="00060D00">
        <w:rPr>
          <w:rFonts w:cstheme="minorHAnsi"/>
          <w:i/>
          <w:iCs/>
          <w:sz w:val="18"/>
          <w:szCs w:val="18"/>
          <w:lang w:val="en-US"/>
        </w:rPr>
        <w:fldChar w:fldCharType="end"/>
      </w:r>
      <w:r w:rsidRPr="00060D00">
        <w:rPr>
          <w:rFonts w:cstheme="minorHAnsi"/>
          <w:i/>
          <w:iCs/>
          <w:sz w:val="18"/>
          <w:szCs w:val="18"/>
          <w:lang w:val="en-US"/>
        </w:rPr>
        <w:t xml:space="preserve">. </w:t>
      </w:r>
      <w:r w:rsidRPr="00060D00">
        <w:rPr>
          <w:rFonts w:cstheme="minorHAnsi"/>
          <w:iCs/>
          <w:sz w:val="18"/>
          <w:szCs w:val="18"/>
          <w:lang w:val="en-US"/>
        </w:rPr>
        <w:t>Build-up assemblies of A) chitosan (CHT), alginate (ALG) and hyaluronic acid (HA) and B) chitosan (CHT), alginate (ALG) and conjugate (HA-DN) up to 8 deposition layers (2 tetralayers) in 0.15 M of NaCl, using QCM-D monitoring. C) Cumulative thickness evolution of CHT/ALG/CHT/HA and CHT/ALG/CHT/HA-DN polymeric films as a function of the number of deposition tetralayers. Thickness measurements were estimated using a Voigt viscoelastic model. Both systems followed a linear trend, which are also represented in the graph.</w:t>
      </w:r>
    </w:p>
    <w:p w:rsidR="00B52EA3" w:rsidRPr="00060D00" w:rsidRDefault="00B52EA3" w:rsidP="004B318D">
      <w:pPr>
        <w:jc w:val="both"/>
        <w:rPr>
          <w:rFonts w:ascii="Times" w:eastAsia="Times New Roman" w:hAnsi="Times" w:cs="Times New Roman"/>
          <w:sz w:val="24"/>
          <w:szCs w:val="20"/>
          <w:lang w:val="en-US"/>
        </w:rPr>
      </w:pPr>
    </w:p>
    <w:p w:rsidR="00B52EA3" w:rsidRPr="00060D00" w:rsidRDefault="00B52EA3" w:rsidP="004B318D">
      <w:pPr>
        <w:jc w:val="both"/>
        <w:rPr>
          <w:rFonts w:eastAsia="Times New Roman" w:cstheme="minorHAnsi"/>
          <w:b/>
          <w:sz w:val="18"/>
          <w:szCs w:val="18"/>
          <w:lang w:val="en-US"/>
        </w:rPr>
      </w:pPr>
      <w:r w:rsidRPr="00060D00">
        <w:rPr>
          <w:rFonts w:eastAsia="Times New Roman" w:cstheme="minorHAnsi"/>
          <w:b/>
          <w:sz w:val="18"/>
          <w:szCs w:val="18"/>
          <w:lang w:val="en-US"/>
        </w:rPr>
        <w:t>Production and characterization of the freestanding polyelectrolyte multilayer membranes</w:t>
      </w:r>
    </w:p>
    <w:p w:rsidR="00B52EA3" w:rsidRPr="00A961C9" w:rsidRDefault="00B52EA3" w:rsidP="004B318D">
      <w:pPr>
        <w:ind w:firstLine="284"/>
        <w:jc w:val="both"/>
        <w:rPr>
          <w:rFonts w:eastAsia="Times New Roman" w:cstheme="minorHAnsi"/>
          <w:sz w:val="18"/>
          <w:szCs w:val="18"/>
          <w:lang w:val="en-US"/>
        </w:rPr>
      </w:pPr>
      <w:r w:rsidRPr="00060D00">
        <w:rPr>
          <w:rFonts w:eastAsia="Times New Roman" w:cstheme="minorHAnsi"/>
          <w:sz w:val="18"/>
          <w:szCs w:val="18"/>
          <w:lang w:val="en-US"/>
        </w:rPr>
        <w:t>QCM-D experiments confirmed the ability to deposit the chosen polyelectrolytes above a quartz crystal. A homemade dipping robot was used to produce freestanding multilayer membranes, by repeating the process 100 times over low surface energy substrates. In the end two freestanding membranes were obtained from the simple detachment of the multilayers by drying: [CHT/ALG/CHT/HA]</w:t>
      </w:r>
      <w:r w:rsidRPr="00060D00">
        <w:rPr>
          <w:rFonts w:eastAsia="Times New Roman" w:cstheme="minorHAnsi"/>
          <w:sz w:val="18"/>
          <w:szCs w:val="18"/>
          <w:vertAlign w:val="subscript"/>
          <w:lang w:val="en-US"/>
        </w:rPr>
        <w:t xml:space="preserve">100 </w:t>
      </w:r>
      <w:r w:rsidRPr="00060D00">
        <w:rPr>
          <w:rFonts w:eastAsia="Times New Roman" w:cstheme="minorHAnsi"/>
          <w:sz w:val="18"/>
          <w:szCs w:val="18"/>
          <w:lang w:val="en-US"/>
        </w:rPr>
        <w:t>and [CHT/ALG/CHT/HA-DN]</w:t>
      </w:r>
      <w:r w:rsidRPr="00060D00">
        <w:rPr>
          <w:rFonts w:eastAsia="Times New Roman" w:cstheme="minorHAnsi"/>
          <w:sz w:val="18"/>
          <w:szCs w:val="18"/>
          <w:vertAlign w:val="subscript"/>
          <w:lang w:val="en-US"/>
        </w:rPr>
        <w:t>100</w:t>
      </w:r>
      <w:r w:rsidRPr="00060D00">
        <w:rPr>
          <w:rFonts w:eastAsia="Times New Roman" w:cstheme="minorHAnsi"/>
          <w:sz w:val="18"/>
          <w:szCs w:val="18"/>
          <w:lang w:val="en-US"/>
        </w:rPr>
        <w:t xml:space="preserve">. </w:t>
      </w:r>
      <w:r w:rsidR="00C716E6" w:rsidRPr="00060D00">
        <w:rPr>
          <w:rFonts w:eastAsia="Times New Roman" w:cstheme="minorHAnsi"/>
          <w:sz w:val="18"/>
          <w:szCs w:val="18"/>
          <w:lang w:val="en-US"/>
        </w:rPr>
        <w:t>All the necessary steps to produce the freestanding multilayer membranes are represented in Figure S1.</w:t>
      </w:r>
    </w:p>
    <w:p w:rsidR="00B52EA3" w:rsidRPr="00A961C9" w:rsidRDefault="00A961C9" w:rsidP="004B318D">
      <w:pPr>
        <w:jc w:val="both"/>
        <w:rPr>
          <w:rFonts w:eastAsia="Times New Roman" w:cstheme="minorHAnsi"/>
          <w:b/>
          <w:sz w:val="18"/>
          <w:szCs w:val="18"/>
          <w:lang w:val="en-US"/>
        </w:rPr>
      </w:pPr>
      <w:r>
        <w:rPr>
          <w:rFonts w:eastAsia="Times New Roman" w:cstheme="minorHAnsi"/>
          <w:b/>
          <w:sz w:val="18"/>
          <w:szCs w:val="18"/>
          <w:lang w:val="en-US"/>
        </w:rPr>
        <w:t xml:space="preserve">SEM. </w:t>
      </w:r>
      <w:r w:rsidR="00B52EA3" w:rsidRPr="00A961C9">
        <w:rPr>
          <w:rFonts w:eastAsia="Times New Roman" w:cstheme="minorHAnsi"/>
          <w:sz w:val="18"/>
          <w:szCs w:val="18"/>
          <w:lang w:val="en-US"/>
        </w:rPr>
        <w:t>The morphology of the surface of the freestanding membranes was investigated by SEM. Figure 3A and 3B represent the morphology of the [CHT/ALG/CHT/HA]</w:t>
      </w:r>
      <w:r w:rsidR="00B52EA3" w:rsidRPr="00A961C9">
        <w:rPr>
          <w:rFonts w:eastAsia="Times New Roman" w:cstheme="minorHAnsi"/>
          <w:sz w:val="18"/>
          <w:szCs w:val="18"/>
          <w:vertAlign w:val="subscript"/>
          <w:lang w:val="en-US"/>
        </w:rPr>
        <w:t xml:space="preserve">100 </w:t>
      </w:r>
      <w:r w:rsidR="00B52EA3" w:rsidRPr="00A961C9">
        <w:rPr>
          <w:rFonts w:eastAsia="Times New Roman" w:cstheme="minorHAnsi"/>
          <w:sz w:val="18"/>
          <w:szCs w:val="18"/>
          <w:lang w:val="en-US"/>
        </w:rPr>
        <w:t>surface’s membrane at different magnifications; it was possible to observe a quite homogeneous morphology, presenting some micro features over the entire surface. The cross-section of the [CHT/ALG/CHT/HA]</w:t>
      </w:r>
      <w:r w:rsidR="00B52EA3" w:rsidRPr="00A961C9">
        <w:rPr>
          <w:rFonts w:eastAsia="Times New Roman" w:cstheme="minorHAnsi"/>
          <w:sz w:val="18"/>
          <w:szCs w:val="18"/>
          <w:vertAlign w:val="subscript"/>
          <w:lang w:val="en-US"/>
        </w:rPr>
        <w:t>100</w:t>
      </w:r>
      <w:r w:rsidR="00B52EA3" w:rsidRPr="00A961C9">
        <w:rPr>
          <w:rFonts w:eastAsia="Times New Roman" w:cstheme="minorHAnsi"/>
          <w:sz w:val="18"/>
          <w:szCs w:val="18"/>
          <w:lang w:val="en-US"/>
        </w:rPr>
        <w:t xml:space="preserve"> – see Figure 3C- also appeared homogeneous along with the thickness. Figure 3D and 3E show the morphology of the [CHT/ALG/CHT/HA-DN]</w:t>
      </w:r>
      <w:r w:rsidR="00B52EA3" w:rsidRPr="00A961C9">
        <w:rPr>
          <w:rFonts w:eastAsia="Times New Roman" w:cstheme="minorHAnsi"/>
          <w:sz w:val="18"/>
          <w:szCs w:val="18"/>
          <w:vertAlign w:val="subscript"/>
          <w:lang w:val="en-US"/>
        </w:rPr>
        <w:t xml:space="preserve">100 </w:t>
      </w:r>
      <w:r w:rsidR="00B52EA3" w:rsidRPr="00A961C9">
        <w:rPr>
          <w:rFonts w:eastAsia="Times New Roman" w:cstheme="minorHAnsi"/>
          <w:sz w:val="18"/>
          <w:szCs w:val="18"/>
          <w:lang w:val="en-US"/>
        </w:rPr>
        <w:t>surface’s membrane at different magnifications; it was possible to observe some nano to microfeatures randomly distributed over the entire surface, together with a very porous and interconnected structure. Moreover, the cross-section of the [CHT/ALG/CHT/HA-DN]</w:t>
      </w:r>
      <w:r w:rsidR="00B52EA3" w:rsidRPr="00A961C9">
        <w:rPr>
          <w:rFonts w:eastAsia="Times New Roman" w:cstheme="minorHAnsi"/>
          <w:sz w:val="18"/>
          <w:szCs w:val="18"/>
          <w:vertAlign w:val="subscript"/>
          <w:lang w:val="en-US"/>
        </w:rPr>
        <w:t>100</w:t>
      </w:r>
      <w:r w:rsidR="00B52EA3" w:rsidRPr="00A961C9">
        <w:rPr>
          <w:rFonts w:eastAsia="Times New Roman" w:cstheme="minorHAnsi"/>
          <w:sz w:val="18"/>
          <w:szCs w:val="18"/>
          <w:lang w:val="en-US"/>
        </w:rPr>
        <w:t xml:space="preserve"> is presented in Figure 3F, being less homogeneous than for the other system. Therefore, the thickness of both [CHT/ALG/CHT/HA]</w:t>
      </w:r>
      <w:r w:rsidR="00B52EA3" w:rsidRPr="00A961C9">
        <w:rPr>
          <w:rFonts w:eastAsia="Times New Roman" w:cstheme="minorHAnsi"/>
          <w:sz w:val="18"/>
          <w:szCs w:val="18"/>
          <w:vertAlign w:val="subscript"/>
          <w:lang w:val="en-US"/>
        </w:rPr>
        <w:t>100</w:t>
      </w:r>
      <w:r w:rsidR="00B52EA3" w:rsidRPr="00A961C9">
        <w:rPr>
          <w:rFonts w:eastAsia="Times New Roman" w:cstheme="minorHAnsi"/>
          <w:sz w:val="18"/>
          <w:szCs w:val="18"/>
          <w:lang w:val="en-US"/>
        </w:rPr>
        <w:t xml:space="preserve"> and [CHT/ALG/CHT/HA-DN]</w:t>
      </w:r>
      <w:r w:rsidR="00B52EA3" w:rsidRPr="00A961C9">
        <w:rPr>
          <w:rFonts w:eastAsia="Times New Roman" w:cstheme="minorHAnsi"/>
          <w:sz w:val="18"/>
          <w:szCs w:val="18"/>
          <w:vertAlign w:val="subscript"/>
          <w:lang w:val="en-US"/>
        </w:rPr>
        <w:t>100</w:t>
      </w:r>
      <w:r w:rsidR="00B52EA3" w:rsidRPr="00A961C9">
        <w:rPr>
          <w:rFonts w:eastAsia="Times New Roman" w:cstheme="minorHAnsi"/>
          <w:sz w:val="18"/>
          <w:szCs w:val="18"/>
          <w:lang w:val="en-US"/>
        </w:rPr>
        <w:t xml:space="preserve"> freestanding membranes was calculated from the cross-section images, being 18.7±1.22 µm for the control system and 25.3±1.10 µm for the DN-containing film.</w:t>
      </w:r>
    </w:p>
    <w:p w:rsidR="00B52EA3" w:rsidRPr="00A961C9" w:rsidRDefault="00B52EA3" w:rsidP="004B318D">
      <w:pPr>
        <w:jc w:val="both"/>
        <w:rPr>
          <w:rFonts w:eastAsia="Times New Roman" w:cstheme="minorHAnsi"/>
          <w:sz w:val="18"/>
          <w:szCs w:val="18"/>
          <w:lang w:val="en-US"/>
        </w:rPr>
      </w:pPr>
      <w:r w:rsidRPr="00A961C9">
        <w:rPr>
          <w:rFonts w:eastAsia="Times New Roman" w:cstheme="minorHAnsi"/>
          <w:noProof/>
          <w:sz w:val="18"/>
          <w:szCs w:val="18"/>
          <w:lang w:val="en-US"/>
        </w:rPr>
        <w:drawing>
          <wp:inline distT="0" distB="0" distL="0" distR="0" wp14:anchorId="07D57493" wp14:editId="22E5ED6B">
            <wp:extent cx="3044825" cy="3068955"/>
            <wp:effectExtent l="0" t="0" r="317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68955"/>
                    </a:xfrm>
                    <a:prstGeom prst="rect">
                      <a:avLst/>
                    </a:prstGeom>
                  </pic:spPr>
                </pic:pic>
              </a:graphicData>
            </a:graphic>
          </wp:inline>
        </w:drawing>
      </w:r>
    </w:p>
    <w:p w:rsidR="00B52EA3" w:rsidRPr="00A961C9" w:rsidRDefault="00B52EA3" w:rsidP="004B318D">
      <w:pPr>
        <w:jc w:val="both"/>
        <w:rPr>
          <w:rFonts w:cstheme="minorHAnsi"/>
          <w:iCs/>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3</w:t>
      </w:r>
      <w:r w:rsidRPr="00A961C9">
        <w:rPr>
          <w:rFonts w:cstheme="minorHAnsi"/>
          <w:i/>
          <w:iCs/>
          <w:sz w:val="18"/>
          <w:szCs w:val="18"/>
          <w:lang w:val="en-US"/>
        </w:rPr>
        <w:fldChar w:fldCharType="end"/>
      </w:r>
      <w:r w:rsidRPr="00A961C9">
        <w:rPr>
          <w:rFonts w:cstheme="minorHAnsi"/>
          <w:i/>
          <w:iCs/>
          <w:sz w:val="18"/>
          <w:szCs w:val="18"/>
          <w:lang w:val="en-US"/>
        </w:rPr>
        <w:t>.</w:t>
      </w:r>
      <w:r w:rsidRPr="00A961C9">
        <w:rPr>
          <w:rFonts w:cstheme="minorHAnsi"/>
          <w:iCs/>
          <w:sz w:val="18"/>
          <w:szCs w:val="18"/>
          <w:lang w:val="en-US"/>
        </w:rPr>
        <w:t xml:space="preserve"> SEM images of the morphology of the upper side of the [CHI/ALG/CHI/HA]</w:t>
      </w:r>
      <w:r w:rsidRPr="00A961C9">
        <w:rPr>
          <w:rFonts w:cstheme="minorHAnsi"/>
          <w:iCs/>
          <w:sz w:val="18"/>
          <w:szCs w:val="18"/>
          <w:vertAlign w:val="subscript"/>
          <w:lang w:val="en-US"/>
        </w:rPr>
        <w:t>100</w:t>
      </w:r>
      <w:r w:rsidRPr="00A961C9">
        <w:rPr>
          <w:rFonts w:cstheme="minorHAnsi"/>
          <w:iCs/>
          <w:sz w:val="18"/>
          <w:szCs w:val="18"/>
          <w:lang w:val="en-US"/>
        </w:rPr>
        <w:t xml:space="preserve"> at A) lower and B) higher magnifications. The cross-section of the [CHI/ALG/CHI/HA]</w:t>
      </w:r>
      <w:r w:rsidRPr="00A961C9">
        <w:rPr>
          <w:rFonts w:cstheme="minorHAnsi"/>
          <w:iCs/>
          <w:sz w:val="18"/>
          <w:szCs w:val="18"/>
          <w:vertAlign w:val="subscript"/>
          <w:lang w:val="en-US"/>
        </w:rPr>
        <w:t xml:space="preserve">100 </w:t>
      </w:r>
      <w:r w:rsidRPr="00A961C9">
        <w:rPr>
          <w:rFonts w:cstheme="minorHAnsi"/>
          <w:iCs/>
          <w:sz w:val="18"/>
          <w:szCs w:val="18"/>
          <w:lang w:val="en-US"/>
        </w:rPr>
        <w:t>membrane is presented in C). SEM images of the morphology of the upper side of the [CHI/ALG/CHI/HA-DN]</w:t>
      </w:r>
      <w:r w:rsidRPr="00A961C9">
        <w:rPr>
          <w:rFonts w:cstheme="minorHAnsi"/>
          <w:iCs/>
          <w:sz w:val="18"/>
          <w:szCs w:val="18"/>
          <w:vertAlign w:val="subscript"/>
          <w:lang w:val="en-US"/>
        </w:rPr>
        <w:t>100</w:t>
      </w:r>
      <w:r w:rsidRPr="00A961C9">
        <w:rPr>
          <w:rFonts w:cstheme="minorHAnsi"/>
          <w:iCs/>
          <w:sz w:val="18"/>
          <w:szCs w:val="18"/>
          <w:lang w:val="en-US"/>
        </w:rPr>
        <w:t xml:space="preserve"> at D) lower and E) higher magnifications. </w:t>
      </w:r>
      <w:r w:rsidRPr="00A961C9">
        <w:rPr>
          <w:rFonts w:cstheme="minorHAnsi"/>
          <w:iCs/>
          <w:sz w:val="18"/>
          <w:szCs w:val="18"/>
          <w:lang w:val="en-US"/>
        </w:rPr>
        <w:lastRenderedPageBreak/>
        <w:t>The cross-section of the [CHI/ALG/CHI/HA-DN]</w:t>
      </w:r>
      <w:r w:rsidRPr="00A961C9">
        <w:rPr>
          <w:rFonts w:cstheme="minorHAnsi"/>
          <w:iCs/>
          <w:sz w:val="18"/>
          <w:szCs w:val="18"/>
          <w:vertAlign w:val="subscript"/>
          <w:lang w:val="en-US"/>
        </w:rPr>
        <w:t xml:space="preserve">100 </w:t>
      </w:r>
      <w:r w:rsidRPr="00A961C9">
        <w:rPr>
          <w:rFonts w:cstheme="minorHAnsi"/>
          <w:iCs/>
          <w:sz w:val="18"/>
          <w:szCs w:val="18"/>
          <w:lang w:val="en-US"/>
        </w:rPr>
        <w:t>membrane is depicted in F).</w:t>
      </w:r>
    </w:p>
    <w:p w:rsidR="00B52EA3" w:rsidRPr="00A961C9" w:rsidRDefault="00B52EA3" w:rsidP="004B318D">
      <w:pPr>
        <w:jc w:val="both"/>
        <w:rPr>
          <w:rFonts w:eastAsia="Times New Roman" w:cstheme="minorHAnsi"/>
          <w:i/>
          <w:sz w:val="18"/>
          <w:szCs w:val="18"/>
          <w:lang w:val="en-US"/>
        </w:rPr>
      </w:pPr>
    </w:p>
    <w:p w:rsidR="00B52EA3" w:rsidRPr="00A961C9" w:rsidRDefault="00B52EA3" w:rsidP="004B318D">
      <w:pPr>
        <w:spacing w:after="0"/>
        <w:jc w:val="both"/>
        <w:rPr>
          <w:rFonts w:eastAsia="Times New Roman" w:cstheme="minorHAnsi"/>
          <w:b/>
          <w:sz w:val="18"/>
          <w:szCs w:val="18"/>
          <w:lang w:val="en-US"/>
        </w:rPr>
      </w:pPr>
      <w:r w:rsidRPr="00A961C9">
        <w:rPr>
          <w:rFonts w:eastAsia="Times New Roman" w:cstheme="minorHAnsi"/>
          <w:b/>
          <w:sz w:val="18"/>
          <w:szCs w:val="18"/>
          <w:lang w:val="en-US"/>
        </w:rPr>
        <w:t>Water uptake</w:t>
      </w:r>
      <w:r w:rsidR="00A961C9">
        <w:rPr>
          <w:rFonts w:eastAsia="Times New Roman" w:cstheme="minorHAnsi"/>
          <w:b/>
          <w:sz w:val="18"/>
          <w:szCs w:val="18"/>
          <w:lang w:val="en-US"/>
        </w:rPr>
        <w:t xml:space="preserve"> and tensile mechanical testing. </w:t>
      </w:r>
      <w:r w:rsidRPr="00A961C9">
        <w:rPr>
          <w:rFonts w:eastAsia="Times New Roman" w:cstheme="minorHAnsi"/>
          <w:sz w:val="18"/>
          <w:szCs w:val="18"/>
          <w:lang w:val="en-US"/>
        </w:rPr>
        <w:t>The water uptake of the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and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freestanding membranes was also evaluated for 1 day in PBS solution at 37 °C - see Figure 4A. Both membranes showed ability to uptake water molecules; [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and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embranes seemed to reach the equilibrium after 1 h and 15 min in PBS, respectively. After these times, no significant changes occur in the system, in terms of water uptake. Comparing both systems, [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embranes showed significant higher water content percentages than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 xml:space="preserve">membranes. </w:t>
      </w:r>
    </w:p>
    <w:p w:rsidR="00B52EA3" w:rsidRPr="00A961C9" w:rsidRDefault="00B52EA3" w:rsidP="004B318D">
      <w:pPr>
        <w:spacing w:after="0"/>
        <w:ind w:firstLine="284"/>
        <w:jc w:val="both"/>
        <w:rPr>
          <w:rFonts w:eastAsia="Times New Roman" w:cstheme="minorHAnsi"/>
          <w:sz w:val="18"/>
          <w:szCs w:val="18"/>
          <w:lang w:val="en-US"/>
        </w:rPr>
      </w:pPr>
      <w:r w:rsidRPr="00A961C9">
        <w:rPr>
          <w:rFonts w:eastAsia="Times New Roman" w:cstheme="minorHAnsi"/>
          <w:sz w:val="18"/>
          <w:szCs w:val="18"/>
          <w:lang w:val="en-US"/>
        </w:rPr>
        <w:t>Tensile tests were also performed to study the mechanical properties of these materials – see Figure 4B, which show the most representative stress-strain curves for the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and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freestanding membranes, respectively. From these, it was possible to calculate important parameters like the Young’s modulus, the ultimate tensile strength and</w:t>
      </w:r>
      <w:r w:rsidR="005B6EA1">
        <w:rPr>
          <w:rFonts w:eastAsia="Times New Roman" w:cstheme="minorHAnsi"/>
          <w:sz w:val="18"/>
          <w:szCs w:val="18"/>
          <w:lang w:val="en-US"/>
        </w:rPr>
        <w:t xml:space="preserve"> the maximum extension (Figure 4</w:t>
      </w:r>
      <w:r w:rsidRPr="00A961C9">
        <w:rPr>
          <w:rFonts w:eastAsia="Times New Roman" w:cstheme="minorHAnsi"/>
          <w:sz w:val="18"/>
          <w:szCs w:val="18"/>
          <w:lang w:val="en-US"/>
        </w:rPr>
        <w:t>C) for each type of membrane. All parameters are higher for the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than for the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freestanding membranes, with significant differences in terms of Young’s modulus (8.3±1.47 MPa against 2.1±0.37 MPa) and ultimate tensile strength (1725.2±236.53 kPa against 654.3±125.19 kPa). </w:t>
      </w:r>
    </w:p>
    <w:p w:rsidR="00B52EA3" w:rsidRPr="00B52EA3" w:rsidRDefault="00B52EA3" w:rsidP="004B318D">
      <w:pPr>
        <w:spacing w:after="0"/>
        <w:jc w:val="both"/>
        <w:rPr>
          <w:rFonts w:ascii="Arno Pro" w:eastAsia="Times New Roman" w:hAnsi="Arno Pro" w:cs="Times New Roman"/>
          <w:sz w:val="19"/>
          <w:szCs w:val="19"/>
          <w:lang w:val="en-US"/>
        </w:rPr>
      </w:pPr>
      <w:r w:rsidRPr="00B52EA3">
        <w:rPr>
          <w:rFonts w:ascii="Arno Pro" w:eastAsia="Times New Roman" w:hAnsi="Arno Pro" w:cs="Times New Roman"/>
          <w:noProof/>
          <w:sz w:val="19"/>
          <w:szCs w:val="19"/>
          <w:lang w:val="en-US"/>
        </w:rPr>
        <w:drawing>
          <wp:inline distT="0" distB="0" distL="0" distR="0" wp14:anchorId="69D1D652" wp14:editId="3217E753">
            <wp:extent cx="3200001" cy="2880000"/>
            <wp:effectExtent l="0" t="0" r="63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001" cy="2880000"/>
                    </a:xfrm>
                    <a:prstGeom prst="rect">
                      <a:avLst/>
                    </a:prstGeom>
                  </pic:spPr>
                </pic:pic>
              </a:graphicData>
            </a:graphic>
          </wp:inline>
        </w:drawing>
      </w:r>
    </w:p>
    <w:p w:rsidR="00B52EA3" w:rsidRPr="00A961C9" w:rsidRDefault="00B52EA3" w:rsidP="004B318D">
      <w:pPr>
        <w:tabs>
          <w:tab w:val="left" w:pos="1418"/>
        </w:tabs>
        <w:jc w:val="both"/>
        <w:rPr>
          <w:rFonts w:eastAsia="Times New Roman" w:cstheme="minorHAnsi"/>
          <w:i/>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4</w:t>
      </w:r>
      <w:r w:rsidRPr="00A961C9">
        <w:rPr>
          <w:rFonts w:cstheme="minorHAnsi"/>
          <w:i/>
          <w:iCs/>
          <w:sz w:val="18"/>
          <w:szCs w:val="18"/>
          <w:lang w:val="en-US"/>
        </w:rPr>
        <w:fldChar w:fldCharType="end"/>
      </w:r>
      <w:r w:rsidRPr="00A961C9">
        <w:rPr>
          <w:rFonts w:cstheme="minorHAnsi"/>
          <w:iCs/>
          <w:sz w:val="18"/>
          <w:szCs w:val="18"/>
          <w:lang w:val="en-US"/>
        </w:rPr>
        <w:t>. A) Water uptake measurements of the [CHI/ALG/CHI/HA]</w:t>
      </w:r>
      <w:r w:rsidRPr="00A961C9">
        <w:rPr>
          <w:rFonts w:cstheme="minorHAnsi"/>
          <w:iCs/>
          <w:sz w:val="18"/>
          <w:szCs w:val="18"/>
          <w:vertAlign w:val="subscript"/>
          <w:lang w:val="en-US"/>
        </w:rPr>
        <w:t>100</w:t>
      </w:r>
      <w:r w:rsidRPr="00A961C9">
        <w:rPr>
          <w:rFonts w:cstheme="minorHAnsi"/>
          <w:iCs/>
          <w:sz w:val="18"/>
          <w:szCs w:val="18"/>
          <w:lang w:val="en-US"/>
        </w:rPr>
        <w:t xml:space="preserve"> and [CHI/ALG/CHI/HA-DN]</w:t>
      </w:r>
      <w:r w:rsidRPr="00A961C9">
        <w:rPr>
          <w:rFonts w:cstheme="minorHAnsi"/>
          <w:iCs/>
          <w:sz w:val="18"/>
          <w:szCs w:val="18"/>
          <w:vertAlign w:val="subscript"/>
          <w:lang w:val="en-US"/>
        </w:rPr>
        <w:t xml:space="preserve">100 </w:t>
      </w:r>
      <w:r w:rsidRPr="00A961C9">
        <w:rPr>
          <w:rFonts w:cstheme="minorHAnsi"/>
          <w:iCs/>
          <w:sz w:val="18"/>
          <w:szCs w:val="18"/>
          <w:lang w:val="en-US"/>
        </w:rPr>
        <w:t xml:space="preserve">freestanding multilayer membranes. B) </w:t>
      </w:r>
      <w:bookmarkStart w:id="7" w:name="_Hlk499710222"/>
      <w:r w:rsidRPr="00A961C9">
        <w:rPr>
          <w:rFonts w:cstheme="minorHAnsi"/>
          <w:iCs/>
          <w:sz w:val="18"/>
          <w:szCs w:val="18"/>
          <w:lang w:val="en-US"/>
        </w:rPr>
        <w:t>Representation of a stress-strain curve, during the tensile tests, for [CHI/ALG/CHI/HA]</w:t>
      </w:r>
      <w:r w:rsidRPr="00A961C9">
        <w:rPr>
          <w:rFonts w:cstheme="minorHAnsi"/>
          <w:iCs/>
          <w:sz w:val="18"/>
          <w:szCs w:val="18"/>
          <w:vertAlign w:val="subscript"/>
          <w:lang w:val="en-US"/>
        </w:rPr>
        <w:t>100</w:t>
      </w:r>
      <w:r w:rsidRPr="00A961C9">
        <w:rPr>
          <w:rFonts w:cstheme="minorHAnsi"/>
          <w:iCs/>
          <w:sz w:val="18"/>
          <w:szCs w:val="18"/>
          <w:lang w:val="en-US"/>
        </w:rPr>
        <w:t xml:space="preserve"> and [CHI/ALG/CHI/HA-DN]</w:t>
      </w:r>
      <w:r w:rsidRPr="00A961C9">
        <w:rPr>
          <w:rFonts w:cstheme="minorHAnsi"/>
          <w:iCs/>
          <w:sz w:val="18"/>
          <w:szCs w:val="18"/>
          <w:vertAlign w:val="subscript"/>
          <w:lang w:val="en-US"/>
        </w:rPr>
        <w:t xml:space="preserve">100 </w:t>
      </w:r>
      <w:r w:rsidRPr="00A961C9">
        <w:rPr>
          <w:rFonts w:cstheme="minorHAnsi"/>
          <w:iCs/>
          <w:sz w:val="18"/>
          <w:szCs w:val="18"/>
          <w:lang w:val="en-US"/>
        </w:rPr>
        <w:t>hydrated membranes.</w:t>
      </w:r>
      <w:bookmarkEnd w:id="7"/>
      <w:r w:rsidRPr="00A961C9">
        <w:rPr>
          <w:rFonts w:cstheme="minorHAnsi"/>
          <w:iCs/>
          <w:sz w:val="18"/>
          <w:szCs w:val="18"/>
          <w:lang w:val="en-US"/>
        </w:rPr>
        <w:t xml:space="preserve"> Representation of the mechanical properties of the FS evaluated by tensile tests: C) Young’s Modulus, ultimate tensile strength and maximum extension at rupture.</w:t>
      </w:r>
      <w:r w:rsidR="004936A9">
        <w:rPr>
          <w:rFonts w:cstheme="minorHAnsi"/>
          <w:iCs/>
          <w:sz w:val="18"/>
          <w:szCs w:val="18"/>
          <w:lang w:val="en-US"/>
        </w:rPr>
        <w:t xml:space="preserve"> D</w:t>
      </w:r>
      <w:r w:rsidR="004936A9" w:rsidRPr="00A961C9">
        <w:rPr>
          <w:rFonts w:cstheme="minorHAnsi"/>
          <w:iCs/>
          <w:sz w:val="18"/>
          <w:szCs w:val="18"/>
          <w:lang w:val="en-US"/>
        </w:rPr>
        <w:t xml:space="preserve">) Representative stress-strain curves, during the lap shear adhesion strength, for </w:t>
      </w:r>
      <w:r w:rsidR="004936A9" w:rsidRPr="00A961C9">
        <w:rPr>
          <w:rFonts w:cstheme="minorHAnsi"/>
          <w:iCs/>
          <w:sz w:val="18"/>
          <w:szCs w:val="18"/>
          <w:lang w:val="en-US"/>
        </w:rPr>
        <w:t>[CHI/ALG/CHI/HA]</w:t>
      </w:r>
      <w:r w:rsidR="004936A9" w:rsidRPr="00A961C9">
        <w:rPr>
          <w:rFonts w:cstheme="minorHAnsi"/>
          <w:iCs/>
          <w:sz w:val="18"/>
          <w:szCs w:val="18"/>
          <w:vertAlign w:val="subscript"/>
          <w:lang w:val="en-US"/>
        </w:rPr>
        <w:t>100</w:t>
      </w:r>
      <w:r w:rsidR="004936A9" w:rsidRPr="00A961C9">
        <w:rPr>
          <w:rFonts w:cstheme="minorHAnsi"/>
          <w:iCs/>
          <w:sz w:val="18"/>
          <w:szCs w:val="18"/>
          <w:lang w:val="en-US"/>
        </w:rPr>
        <w:t xml:space="preserve"> and [CHI/ALG/CHI/HA-DN]</w:t>
      </w:r>
      <w:r w:rsidR="004936A9" w:rsidRPr="00A961C9">
        <w:rPr>
          <w:rFonts w:cstheme="minorHAnsi"/>
          <w:iCs/>
          <w:sz w:val="18"/>
          <w:szCs w:val="18"/>
          <w:vertAlign w:val="subscript"/>
          <w:lang w:val="en-US"/>
        </w:rPr>
        <w:t>100</w:t>
      </w:r>
      <w:r w:rsidR="004936A9" w:rsidRPr="00A961C9">
        <w:rPr>
          <w:rFonts w:cstheme="minorHAnsi"/>
          <w:iCs/>
          <w:sz w:val="18"/>
          <w:szCs w:val="18"/>
          <w:lang w:val="en-US"/>
        </w:rPr>
        <w:t xml:space="preserve"> glued</w:t>
      </w:r>
      <w:r w:rsidR="004936A9" w:rsidRPr="00A961C9">
        <w:rPr>
          <w:rFonts w:cstheme="minorHAnsi"/>
          <w:iCs/>
          <w:sz w:val="18"/>
          <w:szCs w:val="18"/>
          <w:vertAlign w:val="subscript"/>
          <w:lang w:val="en-US"/>
        </w:rPr>
        <w:t xml:space="preserve"> </w:t>
      </w:r>
      <w:r w:rsidR="004936A9">
        <w:rPr>
          <w:rFonts w:cstheme="minorHAnsi"/>
          <w:iCs/>
          <w:sz w:val="18"/>
          <w:szCs w:val="18"/>
          <w:lang w:val="en-US"/>
        </w:rPr>
        <w:t>hydrated membranes. E</w:t>
      </w:r>
      <w:r w:rsidR="004936A9" w:rsidRPr="00A961C9">
        <w:rPr>
          <w:rFonts w:cstheme="minorHAnsi"/>
          <w:iCs/>
          <w:sz w:val="18"/>
          <w:szCs w:val="18"/>
          <w:lang w:val="en-US"/>
        </w:rPr>
        <w:t>) Lap shear strength tests for both [CHT/ALG/CHT/HA]</w:t>
      </w:r>
      <w:r w:rsidR="004936A9" w:rsidRPr="00A961C9">
        <w:rPr>
          <w:rFonts w:cstheme="minorHAnsi"/>
          <w:iCs/>
          <w:sz w:val="18"/>
          <w:szCs w:val="18"/>
          <w:vertAlign w:val="subscript"/>
          <w:lang w:val="en-US"/>
        </w:rPr>
        <w:t>100</w:t>
      </w:r>
      <w:r w:rsidR="004936A9" w:rsidRPr="00A961C9">
        <w:rPr>
          <w:rFonts w:cstheme="minorHAnsi"/>
          <w:iCs/>
          <w:sz w:val="18"/>
          <w:szCs w:val="18"/>
          <w:lang w:val="en-US"/>
        </w:rPr>
        <w:t xml:space="preserve"> and [CHT/ALG/CHT/HA-DN]</w:t>
      </w:r>
      <w:r w:rsidR="004936A9" w:rsidRPr="00A961C9">
        <w:rPr>
          <w:rFonts w:cstheme="minorHAnsi"/>
          <w:iCs/>
          <w:sz w:val="18"/>
          <w:szCs w:val="18"/>
          <w:vertAlign w:val="subscript"/>
          <w:lang w:val="en-US"/>
        </w:rPr>
        <w:t xml:space="preserve">100 </w:t>
      </w:r>
      <w:r w:rsidR="004936A9" w:rsidRPr="00A961C9">
        <w:rPr>
          <w:rFonts w:cstheme="minorHAnsi"/>
          <w:iCs/>
          <w:sz w:val="18"/>
          <w:szCs w:val="18"/>
          <w:lang w:val="en-US"/>
        </w:rPr>
        <w:t>membranes. Data is presented as average ± standard deviation where significant differences were found for p &lt; 0.001(***) and p &lt; 0.01(**)</w:t>
      </w:r>
      <w:r w:rsidR="004936A9">
        <w:rPr>
          <w:rFonts w:cstheme="minorHAnsi"/>
          <w:iCs/>
          <w:sz w:val="18"/>
          <w:szCs w:val="18"/>
          <w:lang w:val="en-US"/>
        </w:rPr>
        <w:t>.</w:t>
      </w:r>
    </w:p>
    <w:p w:rsidR="00B52EA3" w:rsidRPr="00A961C9" w:rsidRDefault="00B52EA3" w:rsidP="004B318D">
      <w:pPr>
        <w:tabs>
          <w:tab w:val="left" w:pos="1418"/>
        </w:tabs>
        <w:spacing w:after="0"/>
        <w:jc w:val="both"/>
        <w:rPr>
          <w:rFonts w:eastAsia="Times New Roman" w:cstheme="minorHAnsi"/>
          <w:b/>
          <w:sz w:val="18"/>
          <w:szCs w:val="18"/>
          <w:lang w:val="en-US"/>
        </w:rPr>
      </w:pPr>
      <w:r w:rsidRPr="00A961C9">
        <w:rPr>
          <w:rFonts w:eastAsia="Times New Roman" w:cstheme="minorHAnsi"/>
          <w:b/>
          <w:sz w:val="18"/>
          <w:szCs w:val="18"/>
          <w:lang w:val="en-US"/>
        </w:rPr>
        <w:t>“Bioactivity” properties: from adhesiveness to bacteriostatic</w:t>
      </w:r>
      <w:r w:rsidR="00A961C9">
        <w:rPr>
          <w:rFonts w:eastAsia="Times New Roman" w:cstheme="minorHAnsi"/>
          <w:b/>
          <w:sz w:val="18"/>
          <w:szCs w:val="18"/>
          <w:lang w:val="en-US"/>
        </w:rPr>
        <w:t xml:space="preserve">. </w:t>
      </w:r>
      <w:r w:rsidRPr="00A961C9">
        <w:rPr>
          <w:rFonts w:eastAsia="Times New Roman" w:cstheme="minorHAnsi"/>
          <w:noProof/>
          <w:sz w:val="18"/>
          <w:szCs w:val="18"/>
          <w:lang w:eastAsia="pt-PT"/>
        </w:rPr>
        <w:t xml:space="preserve">For the last years cathecols have been widely investigated to enhance adhesive </w:t>
      </w:r>
      <w:hyperlink w:anchor="_ENREF_47" w:tooltip="Sedó, 2013 #179" w:history="1">
        <w:r w:rsidR="00453533">
          <w:rPr>
            <w:rFonts w:eastAsia="Times New Roman" w:cstheme="minorHAnsi"/>
            <w:noProof/>
            <w:sz w:val="18"/>
            <w:szCs w:val="18"/>
            <w:lang w:eastAsia="pt-PT"/>
          </w:rPr>
          <w:fldChar w:fldCharType="begin"/>
        </w:r>
        <w:r w:rsidR="00453533">
          <w:rPr>
            <w:rFonts w:eastAsia="Times New Roman" w:cstheme="minorHAnsi"/>
            <w:noProof/>
            <w:sz w:val="18"/>
            <w:szCs w:val="18"/>
            <w:lang w:eastAsia="pt-PT"/>
          </w:rPr>
          <w:instrText xml:space="preserve"> ADDIN EN.CITE &lt;EndNote&gt;&lt;Cite&gt;&lt;Author&gt;Sedó&lt;/Author&gt;&lt;Year&gt;2013&lt;/Year&gt;&lt;RecNum&gt;179&lt;/RecNum&gt;&lt;DisplayText&gt;&lt;style face="superscript"&gt;47&lt;/style&gt;&lt;/DisplayText&gt;&lt;record&gt;&lt;rec-number&gt;179&lt;/rec-number&gt;&lt;foreign-keys&gt;&lt;key app="EN" db-id="2xt90ps9wz5vwre2vwnp5w0kar2etx9xv2sv"&gt;179&lt;/key&gt;&lt;/foreign-keys&gt;&lt;ref-type name="Journal Article"&gt;17&lt;/ref-type&gt;&lt;contributors&gt;&lt;authors&gt;&lt;author&gt;Sedó, Josep&lt;/author&gt;&lt;author&gt;Saiz-Poseu, Javier&lt;/author&gt;&lt;author&gt;Busqué, Felix&lt;/author&gt;&lt;author&gt;Ruiz-Molina, Daniel&lt;/author&gt;&lt;/authors&gt;&lt;/contributors&gt;&lt;titles&gt;&lt;title&gt;Catechol-Based Biomimetic Functional Materials&lt;/title&gt;&lt;secondary-title&gt;Advanced Materials&lt;/secondary-title&gt;&lt;/titles&gt;&lt;periodical&gt;&lt;full-title&gt;Advanced Materials&lt;/full-title&gt;&lt;/periodical&gt;&lt;pages&gt;653-701&lt;/pages&gt;&lt;volume&gt;25&lt;/volume&gt;&lt;number&gt;5&lt;/number&gt;&lt;keywords&gt;&lt;keyword&gt;catechols&lt;/keyword&gt;&lt;keyword&gt;biomimetic materials&lt;/keyword&gt;&lt;keyword&gt;surfaces&lt;/keyword&gt;&lt;keyword&gt;nanoparticles&lt;/keyword&gt;&lt;keyword&gt;switches&lt;/keyword&gt;&lt;keyword&gt;functional materials&lt;/keyword&gt;&lt;/keywords&gt;&lt;dates&gt;&lt;year&gt;2013&lt;/year&gt;&lt;/dates&gt;&lt;publisher&gt;WILEY-VCH Verlag&lt;/publisher&gt;&lt;isbn&gt;1521-4095&lt;/isbn&gt;&lt;urls&gt;&lt;related-urls&gt;&lt;url&gt;http://dx.doi.org/10.1002/adma.201202343&lt;/url&gt;&lt;/related-urls&gt;&lt;/urls&gt;&lt;electronic-resource-num&gt;10.1002/adma.201202343&lt;/electronic-resource-num&gt;&lt;/record&gt;&lt;/Cite&gt;&lt;/EndNote&gt;</w:instrText>
        </w:r>
        <w:r w:rsidR="00453533">
          <w:rPr>
            <w:rFonts w:eastAsia="Times New Roman" w:cstheme="minorHAnsi"/>
            <w:noProof/>
            <w:sz w:val="18"/>
            <w:szCs w:val="18"/>
            <w:lang w:eastAsia="pt-PT"/>
          </w:rPr>
          <w:fldChar w:fldCharType="separate"/>
        </w:r>
        <w:r w:rsidR="00453533" w:rsidRPr="00453533">
          <w:rPr>
            <w:rFonts w:eastAsia="Times New Roman" w:cstheme="minorHAnsi"/>
            <w:noProof/>
            <w:sz w:val="18"/>
            <w:szCs w:val="18"/>
            <w:vertAlign w:val="superscript"/>
            <w:lang w:eastAsia="pt-PT"/>
          </w:rPr>
          <w:t>47</w:t>
        </w:r>
        <w:r w:rsidR="00453533">
          <w:rPr>
            <w:rFonts w:eastAsia="Times New Roman" w:cstheme="minorHAnsi"/>
            <w:noProof/>
            <w:sz w:val="18"/>
            <w:szCs w:val="18"/>
            <w:lang w:eastAsia="pt-PT"/>
          </w:rPr>
          <w:fldChar w:fldCharType="end"/>
        </w:r>
      </w:hyperlink>
      <w:r w:rsidRPr="00A961C9">
        <w:rPr>
          <w:rFonts w:eastAsia="Times New Roman" w:cstheme="minorHAnsi"/>
          <w:noProof/>
          <w:sz w:val="18"/>
          <w:szCs w:val="18"/>
          <w:lang w:eastAsia="pt-PT"/>
        </w:rPr>
        <w:t xml:space="preserve"> and also bacteriostatic properties </w:t>
      </w:r>
      <w:hyperlink w:anchor="_ENREF_48" w:tooltip="Iqbal, 2012 #177" w:history="1">
        <w:r w:rsidR="00453533" w:rsidRPr="00A961C9">
          <w:rPr>
            <w:rFonts w:eastAsia="Times New Roman" w:cstheme="minorHAnsi"/>
            <w:noProof/>
            <w:sz w:val="18"/>
            <w:szCs w:val="18"/>
            <w:lang w:eastAsia="pt-PT"/>
          </w:rPr>
          <w:fldChar w:fldCharType="begin"/>
        </w:r>
        <w:r w:rsidR="00453533">
          <w:rPr>
            <w:rFonts w:eastAsia="Times New Roman" w:cstheme="minorHAnsi"/>
            <w:noProof/>
            <w:sz w:val="18"/>
            <w:szCs w:val="18"/>
            <w:lang w:eastAsia="pt-PT"/>
          </w:rPr>
          <w:instrText xml:space="preserve"> ADDIN EN.CITE &lt;EndNote&gt;&lt;Cite&gt;&lt;Author&gt;Iqbal&lt;/Author&gt;&lt;Year&gt;2012&lt;/Year&gt;&lt;RecNum&gt;177&lt;/RecNum&gt;&lt;DisplayText&gt;&lt;style face="superscript"&gt;48&lt;/style&gt;&lt;/DisplayText&gt;&lt;record&gt;&lt;rec-number&gt;177&lt;/rec-number&gt;&lt;foreign-keys&gt;&lt;key app="EN" db-id="2xt90ps9wz5vwre2vwnp5w0kar2etx9xv2sv"&gt;177&lt;/key&gt;&lt;/foreign-keys&gt;&lt;ref-type name="Journal Article"&gt;17&lt;/ref-type&gt;&lt;contributors&gt;&lt;authors&gt;&lt;author&gt;Iqbal, Zafar&lt;/author&gt;&lt;author&gt;Lai, Edward P. C.&lt;/author&gt;&lt;author&gt;Avis, Tyler J.&lt;/author&gt;&lt;/authors&gt;&lt;/contributors&gt;&lt;titles&gt;&lt;title&gt;Antimicrobial effect of polydopamine coating on Escherichia coli&lt;/title&gt;&lt;secondary-title&gt;Journal of Materials Chemistry&lt;/secondary-title&gt;&lt;/titles&gt;&lt;periodical&gt;&lt;full-title&gt;Journal of Materials Chemistry&lt;/full-title&gt;&lt;/periodical&gt;&lt;pages&gt;21608-21612&lt;/pages&gt;&lt;volume&gt;22&lt;/volume&gt;&lt;number&gt;40&lt;/number&gt;&lt;dates&gt;&lt;year&gt;2012&lt;/year&gt;&lt;/dates&gt;&lt;publisher&gt;The Royal Society of Chemistry&lt;/publisher&gt;&lt;isbn&gt;0959-9428&lt;/isbn&gt;&lt;work-type&gt;10.1039/C2JM34825J&lt;/work-type&gt;&lt;urls&gt;&lt;related-urls&gt;&lt;url&gt;http://dx.doi.org/10.1039/C2JM34825J&lt;/url&gt;&lt;/related-urls&gt;&lt;/urls&gt;&lt;electronic-resource-num&gt;10.1039/C2JM34825J&lt;/electronic-resource-num&gt;&lt;/record&gt;&lt;/Cite&gt;&lt;/EndNote&gt;</w:instrText>
        </w:r>
        <w:r w:rsidR="00453533" w:rsidRPr="00A961C9">
          <w:rPr>
            <w:rFonts w:eastAsia="Times New Roman" w:cstheme="minorHAnsi"/>
            <w:noProof/>
            <w:sz w:val="18"/>
            <w:szCs w:val="18"/>
            <w:lang w:eastAsia="pt-PT"/>
          </w:rPr>
          <w:fldChar w:fldCharType="separate"/>
        </w:r>
        <w:r w:rsidR="00453533" w:rsidRPr="00453533">
          <w:rPr>
            <w:rFonts w:eastAsia="Times New Roman" w:cstheme="minorHAnsi"/>
            <w:noProof/>
            <w:sz w:val="18"/>
            <w:szCs w:val="18"/>
            <w:vertAlign w:val="superscript"/>
            <w:lang w:eastAsia="pt-PT"/>
          </w:rPr>
          <w:t>48</w:t>
        </w:r>
        <w:r w:rsidR="00453533" w:rsidRPr="00A961C9">
          <w:rPr>
            <w:rFonts w:eastAsia="Times New Roman" w:cstheme="minorHAnsi"/>
            <w:noProof/>
            <w:sz w:val="18"/>
            <w:szCs w:val="18"/>
            <w:lang w:eastAsia="pt-PT"/>
          </w:rPr>
          <w:fldChar w:fldCharType="end"/>
        </w:r>
      </w:hyperlink>
      <w:r w:rsidRPr="00A961C9">
        <w:rPr>
          <w:rFonts w:eastAsia="Times New Roman" w:cstheme="minorHAnsi"/>
          <w:noProof/>
          <w:sz w:val="18"/>
          <w:szCs w:val="18"/>
          <w:lang w:eastAsia="pt-PT"/>
        </w:rPr>
        <w:t xml:space="preserve"> of different materials. Therefore the assessment of the lap shear adhesion strength and anti- bacterial tests were perfomed on the produced membranes. </w:t>
      </w:r>
    </w:p>
    <w:p w:rsidR="00B52EA3" w:rsidRPr="00A961C9" w:rsidRDefault="00B52EA3" w:rsidP="004B318D">
      <w:pPr>
        <w:tabs>
          <w:tab w:val="left" w:pos="1418"/>
        </w:tabs>
        <w:spacing w:after="0"/>
        <w:ind w:firstLine="284"/>
        <w:jc w:val="both"/>
        <w:rPr>
          <w:rFonts w:eastAsia="Times New Roman" w:cstheme="minorHAnsi"/>
          <w:noProof/>
          <w:sz w:val="18"/>
          <w:szCs w:val="18"/>
          <w:lang w:eastAsia="pt-PT"/>
        </w:rPr>
      </w:pPr>
      <w:r w:rsidRPr="00A961C9">
        <w:rPr>
          <w:rFonts w:eastAsia="Times New Roman" w:cstheme="minorHAnsi"/>
          <w:noProof/>
          <w:sz w:val="18"/>
          <w:szCs w:val="18"/>
          <w:lang w:eastAsia="pt-PT"/>
        </w:rPr>
        <w:t>Briefly, the HA-DN or HA side of a rectangle part of the membrane was put in contact with the CHT side of other rectangle part of the membrane and left under pressure stimuli overnight. Then, the samples were subbjected to adhesion tests where the required lap shear bonding strength necessary to detach the two parts of the sys</w:t>
      </w:r>
      <w:r w:rsidR="005B6EA1">
        <w:rPr>
          <w:rFonts w:eastAsia="Times New Roman" w:cstheme="minorHAnsi"/>
          <w:noProof/>
          <w:sz w:val="18"/>
          <w:szCs w:val="18"/>
          <w:lang w:eastAsia="pt-PT"/>
        </w:rPr>
        <w:t>tems was recorded– see Figure 4D</w:t>
      </w:r>
      <w:r w:rsidRPr="00A961C9">
        <w:rPr>
          <w:rFonts w:eastAsia="Times New Roman" w:cstheme="minorHAnsi"/>
          <w:noProof/>
          <w:sz w:val="18"/>
          <w:szCs w:val="18"/>
          <w:lang w:eastAsia="pt-PT"/>
        </w:rPr>
        <w:t xml:space="preserve">. </w:t>
      </w:r>
      <w:bookmarkStart w:id="8" w:name="_Hlk497824989"/>
      <w:r w:rsidRPr="00A961C9">
        <w:rPr>
          <w:rFonts w:eastAsia="Times New Roman" w:cstheme="minorHAnsi"/>
          <w:noProof/>
          <w:sz w:val="18"/>
          <w:szCs w:val="18"/>
          <w:lang w:eastAsia="pt-PT"/>
        </w:rPr>
        <w:t xml:space="preserve">Therefore, we found that </w:t>
      </w:r>
      <w:r w:rsidRPr="00A961C9">
        <w:rPr>
          <w:rFonts w:eastAsia="Times New Roman" w:cstheme="minorHAnsi"/>
          <w:sz w:val="18"/>
          <w:szCs w:val="18"/>
          <w:lang w:val="en-US"/>
        </w:rPr>
        <w:t>[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w:t>
      </w:r>
      <w:bookmarkEnd w:id="8"/>
      <w:r w:rsidRPr="00A961C9">
        <w:rPr>
          <w:rFonts w:eastAsia="Times New Roman" w:cstheme="minorHAnsi"/>
          <w:sz w:val="18"/>
          <w:szCs w:val="18"/>
          <w:lang w:val="en-US"/>
        </w:rPr>
        <w:t>required a lap shear adhesion strength of 1.1±0.2 MPa while [CHT/ALG/CHT</w:t>
      </w:r>
      <w:r w:rsidR="005B6EA1">
        <w:rPr>
          <w:rFonts w:eastAsia="Times New Roman" w:cstheme="minorHAnsi"/>
          <w:sz w:val="18"/>
          <w:szCs w:val="18"/>
          <w:lang w:val="en-US"/>
        </w:rPr>
        <w:t>D</w:t>
      </w:r>
      <w:r w:rsidRPr="00A961C9">
        <w:rPr>
          <w:rFonts w:eastAsia="Times New Roman" w:cstheme="minorHAnsi"/>
          <w:sz w:val="18"/>
          <w:szCs w:val="18"/>
          <w:lang w:val="en-US"/>
        </w:rPr>
        <w: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ones involved higher lap shear strength of about 2.0±0.2 MPa, a</w:t>
      </w:r>
      <w:r w:rsidR="005B6EA1">
        <w:rPr>
          <w:rFonts w:eastAsia="Times New Roman" w:cstheme="minorHAnsi"/>
          <w:sz w:val="18"/>
          <w:szCs w:val="18"/>
          <w:lang w:val="en-US"/>
        </w:rPr>
        <w:t>s show in the graph of Figure 4E</w:t>
      </w:r>
      <w:r w:rsidRPr="00A961C9">
        <w:rPr>
          <w:rFonts w:eastAsia="Times New Roman" w:cstheme="minorHAnsi"/>
          <w:sz w:val="18"/>
          <w:szCs w:val="18"/>
          <w:lang w:val="en-US"/>
        </w:rPr>
        <w:t xml:space="preserve">. It means that more strength was needed to detach the DN-containing freestanding membranes, allowing us to conclude that DN significantly contribute on enhancing the adhesive properties of the membranes. </w:t>
      </w:r>
    </w:p>
    <w:p w:rsidR="00B52EA3" w:rsidRPr="00A961C9" w:rsidRDefault="00B52EA3" w:rsidP="004B318D">
      <w:pPr>
        <w:tabs>
          <w:tab w:val="left" w:pos="1418"/>
        </w:tabs>
        <w:ind w:firstLine="284"/>
        <w:jc w:val="both"/>
        <w:rPr>
          <w:rFonts w:eastAsia="Times New Roman" w:cstheme="minorHAnsi"/>
          <w:noProof/>
          <w:sz w:val="18"/>
          <w:szCs w:val="18"/>
          <w:lang w:eastAsia="pt-PT"/>
        </w:rPr>
      </w:pPr>
      <w:r w:rsidRPr="00A961C9">
        <w:rPr>
          <w:rFonts w:eastAsia="Times New Roman" w:cstheme="minorHAnsi"/>
          <w:noProof/>
          <w:sz w:val="18"/>
          <w:szCs w:val="18"/>
          <w:lang w:eastAsia="pt-PT"/>
        </w:rPr>
        <w:t>Biofilm formation at the surface of the different materials w</w:t>
      </w:r>
      <w:r w:rsidR="005B6EA1">
        <w:rPr>
          <w:rFonts w:eastAsia="Times New Roman" w:cstheme="minorHAnsi"/>
          <w:noProof/>
          <w:sz w:val="18"/>
          <w:szCs w:val="18"/>
          <w:lang w:eastAsia="pt-PT"/>
        </w:rPr>
        <w:t>as assessed by SEM. In Figure 5</w:t>
      </w:r>
      <w:r w:rsidRPr="00A961C9">
        <w:rPr>
          <w:rFonts w:eastAsia="Times New Roman" w:cstheme="minorHAnsi"/>
          <w:noProof/>
          <w:sz w:val="18"/>
          <w:szCs w:val="18"/>
          <w:lang w:eastAsia="pt-PT"/>
        </w:rPr>
        <w:t xml:space="preserve">, it is possible to observe some bacteria at the surface of HA layer without DN and CHT layer, although their number is not enough to be considered a biolfim, for both strains. On the other hand, HA-DN showed an increased bacterial adhesion at its surface when in contact with </w:t>
      </w:r>
      <w:r w:rsidRPr="00A961C9">
        <w:rPr>
          <w:rFonts w:eastAsia="Times New Roman" w:cstheme="minorHAnsi"/>
          <w:i/>
          <w:noProof/>
          <w:sz w:val="18"/>
          <w:szCs w:val="18"/>
          <w:lang w:eastAsia="pt-PT"/>
        </w:rPr>
        <w:t xml:space="preserve">S. aureus </w:t>
      </w:r>
      <w:r w:rsidRPr="00A961C9">
        <w:rPr>
          <w:rFonts w:eastAsia="Times New Roman" w:cstheme="minorHAnsi"/>
          <w:noProof/>
          <w:sz w:val="18"/>
          <w:szCs w:val="18"/>
          <w:lang w:eastAsia="pt-PT"/>
        </w:rPr>
        <w:t>but</w:t>
      </w:r>
      <w:r w:rsidRPr="00A961C9">
        <w:rPr>
          <w:rFonts w:eastAsia="Times New Roman" w:cstheme="minorHAnsi"/>
          <w:i/>
          <w:noProof/>
          <w:sz w:val="18"/>
          <w:szCs w:val="18"/>
          <w:lang w:eastAsia="pt-PT"/>
        </w:rPr>
        <w:t xml:space="preserve"> </w:t>
      </w:r>
      <w:r w:rsidRPr="00A961C9">
        <w:rPr>
          <w:rFonts w:eastAsia="Times New Roman" w:cstheme="minorHAnsi"/>
          <w:noProof/>
          <w:sz w:val="18"/>
          <w:szCs w:val="18"/>
          <w:lang w:eastAsia="pt-PT"/>
        </w:rPr>
        <w:t xml:space="preserve">the inverse happenned for </w:t>
      </w:r>
      <w:r w:rsidRPr="00A961C9">
        <w:rPr>
          <w:rFonts w:eastAsia="Times New Roman" w:cstheme="minorHAnsi"/>
          <w:i/>
          <w:noProof/>
          <w:sz w:val="18"/>
          <w:szCs w:val="18"/>
          <w:lang w:eastAsia="pt-PT"/>
        </w:rPr>
        <w:t>E.coli</w:t>
      </w:r>
      <w:r w:rsidRPr="00A961C9">
        <w:rPr>
          <w:rFonts w:eastAsia="Times New Roman" w:cstheme="minorHAnsi"/>
          <w:noProof/>
          <w:sz w:val="18"/>
          <w:szCs w:val="18"/>
          <w:lang w:eastAsia="pt-PT"/>
        </w:rPr>
        <w:t xml:space="preserve">., where it is possible to observe that HA-DN and CHT layer did not present enough bacteria to be considered a biolfim. </w:t>
      </w:r>
    </w:p>
    <w:p w:rsidR="00B52EA3" w:rsidRPr="00A961C9" w:rsidRDefault="00B52EA3" w:rsidP="004B318D">
      <w:pPr>
        <w:tabs>
          <w:tab w:val="left" w:pos="1418"/>
        </w:tabs>
        <w:jc w:val="both"/>
        <w:rPr>
          <w:rFonts w:eastAsia="Times New Roman" w:cstheme="minorHAnsi"/>
          <w:noProof/>
          <w:sz w:val="18"/>
          <w:szCs w:val="18"/>
          <w:lang w:eastAsia="pt-PT"/>
        </w:rPr>
      </w:pPr>
      <w:r w:rsidRPr="00A961C9">
        <w:rPr>
          <w:rFonts w:eastAsia="Times New Roman" w:cstheme="minorHAnsi"/>
          <w:noProof/>
          <w:sz w:val="18"/>
          <w:szCs w:val="18"/>
          <w:lang w:eastAsia="pt-PT"/>
        </w:rPr>
        <w:drawing>
          <wp:inline distT="0" distB="0" distL="0" distR="0" wp14:anchorId="5A122555" wp14:editId="052F00FA">
            <wp:extent cx="3044825" cy="1415418"/>
            <wp:effectExtent l="0" t="0" r="317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 new.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825" cy="1415418"/>
                    </a:xfrm>
                    <a:prstGeom prst="rect">
                      <a:avLst/>
                    </a:prstGeom>
                  </pic:spPr>
                </pic:pic>
              </a:graphicData>
            </a:graphic>
          </wp:inline>
        </w:drawing>
      </w:r>
    </w:p>
    <w:p w:rsidR="00B52EA3" w:rsidRPr="00A961C9" w:rsidRDefault="00B52EA3" w:rsidP="004B318D">
      <w:pPr>
        <w:tabs>
          <w:tab w:val="left" w:pos="1418"/>
        </w:tabs>
        <w:jc w:val="both"/>
        <w:rPr>
          <w:rFonts w:cstheme="minorHAnsi"/>
          <w:iCs/>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5</w:t>
      </w:r>
      <w:r w:rsidRPr="00A961C9">
        <w:rPr>
          <w:rFonts w:cstheme="minorHAnsi"/>
          <w:i/>
          <w:iCs/>
          <w:sz w:val="18"/>
          <w:szCs w:val="18"/>
          <w:lang w:val="en-US"/>
        </w:rPr>
        <w:fldChar w:fldCharType="end"/>
      </w:r>
      <w:r w:rsidRPr="00A961C9">
        <w:rPr>
          <w:rFonts w:cstheme="minorHAnsi"/>
          <w:i/>
          <w:iCs/>
          <w:sz w:val="18"/>
          <w:szCs w:val="18"/>
          <w:lang w:val="en-US"/>
        </w:rPr>
        <w:t>.</w:t>
      </w:r>
      <w:r w:rsidRPr="00A961C9">
        <w:rPr>
          <w:rFonts w:cstheme="minorHAnsi"/>
          <w:iCs/>
          <w:sz w:val="18"/>
          <w:szCs w:val="18"/>
          <w:lang w:val="en-US"/>
        </w:rPr>
        <w:t xml:space="preserve"> SEM images of biofilm formation for </w:t>
      </w:r>
      <w:r w:rsidRPr="00A961C9">
        <w:rPr>
          <w:rFonts w:cstheme="minorHAnsi"/>
          <w:i/>
          <w:iCs/>
          <w:sz w:val="18"/>
          <w:szCs w:val="18"/>
          <w:lang w:val="en-US"/>
        </w:rPr>
        <w:t xml:space="preserve">S. aureus </w:t>
      </w:r>
      <w:r w:rsidRPr="00A961C9">
        <w:rPr>
          <w:rFonts w:cstheme="minorHAnsi"/>
          <w:iCs/>
          <w:sz w:val="18"/>
          <w:szCs w:val="18"/>
          <w:lang w:val="en-US"/>
        </w:rPr>
        <w:t xml:space="preserve">and </w:t>
      </w:r>
      <w:r w:rsidRPr="00A961C9">
        <w:rPr>
          <w:rFonts w:cstheme="minorHAnsi"/>
          <w:i/>
          <w:iCs/>
          <w:sz w:val="18"/>
          <w:szCs w:val="18"/>
          <w:lang w:val="en-US"/>
        </w:rPr>
        <w:t>E. coli</w:t>
      </w:r>
      <w:r w:rsidRPr="00A961C9">
        <w:rPr>
          <w:rFonts w:cstheme="minorHAnsi"/>
          <w:iCs/>
          <w:sz w:val="18"/>
          <w:szCs w:val="18"/>
          <w:lang w:val="en-US"/>
        </w:rPr>
        <w:t xml:space="preserve"> at the surface of the HA layer, CHT layer and HA-DN layer. </w:t>
      </w:r>
    </w:p>
    <w:p w:rsidR="00B52EA3" w:rsidRPr="00A961C9" w:rsidRDefault="00B52EA3" w:rsidP="004B318D">
      <w:pPr>
        <w:tabs>
          <w:tab w:val="left" w:pos="1418"/>
        </w:tabs>
        <w:jc w:val="both"/>
        <w:rPr>
          <w:rFonts w:eastAsia="Times New Roman" w:cstheme="minorHAnsi"/>
          <w:i/>
          <w:sz w:val="18"/>
          <w:szCs w:val="18"/>
          <w:lang w:val="en-US"/>
        </w:rPr>
      </w:pPr>
    </w:p>
    <w:p w:rsidR="00B52EA3" w:rsidRPr="00A961C9" w:rsidRDefault="00B52EA3" w:rsidP="004B318D">
      <w:pPr>
        <w:tabs>
          <w:tab w:val="left" w:pos="1418"/>
        </w:tabs>
        <w:jc w:val="both"/>
        <w:rPr>
          <w:rFonts w:eastAsia="Times New Roman" w:cstheme="minorHAnsi"/>
          <w:b/>
          <w:sz w:val="18"/>
          <w:szCs w:val="18"/>
          <w:lang w:val="en-US"/>
        </w:rPr>
      </w:pPr>
      <w:r w:rsidRPr="00A961C9">
        <w:rPr>
          <w:rFonts w:eastAsia="Times New Roman" w:cstheme="minorHAnsi"/>
          <w:b/>
          <w:sz w:val="18"/>
          <w:szCs w:val="18"/>
          <w:lang w:val="en-US"/>
        </w:rPr>
        <w:t xml:space="preserve"> </w:t>
      </w:r>
      <w:r w:rsidRPr="00A961C9">
        <w:rPr>
          <w:rFonts w:eastAsia="Times New Roman" w:cstheme="minorHAnsi"/>
          <w:b/>
          <w:i/>
          <w:sz w:val="18"/>
          <w:szCs w:val="18"/>
          <w:lang w:val="en-US"/>
        </w:rPr>
        <w:t>In vitro</w:t>
      </w:r>
      <w:r w:rsidRPr="00A961C9">
        <w:rPr>
          <w:rFonts w:eastAsia="Times New Roman" w:cstheme="minorHAnsi"/>
          <w:b/>
          <w:sz w:val="18"/>
          <w:szCs w:val="18"/>
          <w:lang w:val="en-US"/>
        </w:rPr>
        <w:t xml:space="preserve"> cell culture with HDFs</w:t>
      </w:r>
    </w:p>
    <w:p w:rsidR="00B52EA3" w:rsidRPr="00A961C9" w:rsidRDefault="00B52EA3" w:rsidP="004B318D">
      <w:pPr>
        <w:tabs>
          <w:tab w:val="left" w:pos="1418"/>
        </w:tabs>
        <w:ind w:firstLine="284"/>
        <w:jc w:val="both"/>
        <w:rPr>
          <w:rFonts w:eastAsia="Times New Roman" w:cstheme="minorHAnsi"/>
          <w:b/>
          <w:sz w:val="18"/>
          <w:szCs w:val="18"/>
          <w:lang w:val="en-US"/>
        </w:rPr>
      </w:pPr>
      <w:r w:rsidRPr="00A961C9">
        <w:rPr>
          <w:rFonts w:eastAsia="Times New Roman" w:cstheme="minorHAnsi"/>
          <w:sz w:val="18"/>
          <w:szCs w:val="18"/>
          <w:lang w:val="en-US"/>
        </w:rPr>
        <w:t>HDF cells were cultured over both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and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 xml:space="preserve">freestanding multilayers membranes for 7 days. </w:t>
      </w:r>
    </w:p>
    <w:p w:rsidR="00B52EA3" w:rsidRPr="00A961C9" w:rsidRDefault="00B52EA3" w:rsidP="004B318D">
      <w:pPr>
        <w:tabs>
          <w:tab w:val="left" w:pos="1418"/>
        </w:tabs>
        <w:jc w:val="both"/>
        <w:rPr>
          <w:rFonts w:eastAsia="Times New Roman" w:cstheme="minorHAnsi"/>
          <w:b/>
          <w:sz w:val="18"/>
          <w:szCs w:val="18"/>
          <w:lang w:val="en-US"/>
        </w:rPr>
      </w:pPr>
      <w:r w:rsidRPr="00A961C9">
        <w:rPr>
          <w:rFonts w:eastAsia="Times New Roman" w:cstheme="minorHAnsi"/>
          <w:b/>
          <w:sz w:val="18"/>
          <w:szCs w:val="18"/>
          <w:lang w:val="en-US"/>
        </w:rPr>
        <w:lastRenderedPageBreak/>
        <w:t>Cellular meta</w:t>
      </w:r>
      <w:r w:rsidR="00A961C9">
        <w:rPr>
          <w:rFonts w:eastAsia="Times New Roman" w:cstheme="minorHAnsi"/>
          <w:b/>
          <w:sz w:val="18"/>
          <w:szCs w:val="18"/>
          <w:lang w:val="en-US"/>
        </w:rPr>
        <w:t xml:space="preserve">bolic activity and cell content. </w:t>
      </w:r>
      <w:r w:rsidRPr="00A961C9">
        <w:rPr>
          <w:rFonts w:eastAsia="Times New Roman" w:cstheme="minorHAnsi"/>
          <w:sz w:val="18"/>
          <w:szCs w:val="18"/>
          <w:lang w:val="en-US"/>
        </w:rPr>
        <w:t>The metabolic activity gave an indication about the cell viability and capability to proliferate – see Figure 6A. From the first day of culture significant differences (</w:t>
      </w:r>
      <w:r w:rsidRPr="00A961C9">
        <w:rPr>
          <w:rFonts w:eastAsia="Times New Roman" w:cstheme="minorHAnsi"/>
          <w:i/>
          <w:sz w:val="18"/>
          <w:szCs w:val="18"/>
          <w:lang w:val="en-US"/>
        </w:rPr>
        <w:t>p</w:t>
      </w:r>
      <w:r w:rsidRPr="00A961C9">
        <w:rPr>
          <w:rFonts w:eastAsia="Times New Roman" w:cstheme="minorHAnsi"/>
          <w:sz w:val="18"/>
          <w:szCs w:val="18"/>
          <w:lang w:val="en-US"/>
        </w:rPr>
        <w:t xml:space="preserve"> &lt; 0.01) were found between cells cultured over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and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ultilayers, with the DN-containing membranes presenting higher values of metabolic activity. This trend was maintained at 3 and 7 days (</w:t>
      </w:r>
      <w:r w:rsidRPr="00A961C9">
        <w:rPr>
          <w:rFonts w:eastAsia="Times New Roman" w:cstheme="minorHAnsi"/>
          <w:i/>
          <w:sz w:val="18"/>
          <w:szCs w:val="18"/>
          <w:lang w:val="en-US"/>
        </w:rPr>
        <w:t>p</w:t>
      </w:r>
      <w:r w:rsidRPr="00A961C9">
        <w:rPr>
          <w:rFonts w:eastAsia="Times New Roman" w:cstheme="minorHAnsi"/>
          <w:sz w:val="18"/>
          <w:szCs w:val="18"/>
          <w:lang w:val="en-US"/>
        </w:rPr>
        <w:t>&lt;0.001), suggesting good cell viability and activity on the surface of catechol-containing membrane. A more accurate measurement of proliferation was done by DNA quantification - see Figure 6B. Overall, these results are in accordance with the ones obtained for the metabolic activity, with higher values of DNA content for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ultilayers. For the first day of culture, significant differences (</w:t>
      </w:r>
      <w:r w:rsidRPr="00A961C9">
        <w:rPr>
          <w:rFonts w:eastAsia="Times New Roman" w:cstheme="minorHAnsi"/>
          <w:i/>
          <w:sz w:val="18"/>
          <w:szCs w:val="18"/>
          <w:lang w:val="en-US"/>
        </w:rPr>
        <w:t>p</w:t>
      </w:r>
      <w:r w:rsidRPr="00A961C9">
        <w:rPr>
          <w:rFonts w:eastAsia="Times New Roman" w:cstheme="minorHAnsi"/>
          <w:sz w:val="18"/>
          <w:szCs w:val="18"/>
          <w:lang w:val="en-US"/>
        </w:rPr>
        <w:t>&lt;0.01) were already found between the different formulations, suggesting that more cells attached to the surface. For the third and the seventh day of culture, these differences were even more pronounced (</w:t>
      </w:r>
      <w:r w:rsidRPr="00A961C9">
        <w:rPr>
          <w:rFonts w:eastAsia="Times New Roman" w:cstheme="minorHAnsi"/>
          <w:i/>
          <w:sz w:val="18"/>
          <w:szCs w:val="18"/>
          <w:lang w:val="en-US"/>
        </w:rPr>
        <w:t>p</w:t>
      </w:r>
      <w:r w:rsidRPr="00A961C9">
        <w:rPr>
          <w:rFonts w:eastAsia="Times New Roman" w:cstheme="minorHAnsi"/>
          <w:sz w:val="18"/>
          <w:szCs w:val="18"/>
          <w:lang w:val="en-US"/>
        </w:rPr>
        <w:t>&lt;0.001).</w:t>
      </w:r>
    </w:p>
    <w:p w:rsidR="00B52EA3" w:rsidRPr="00A961C9" w:rsidRDefault="00B52EA3" w:rsidP="004B318D">
      <w:pPr>
        <w:tabs>
          <w:tab w:val="left" w:pos="1418"/>
        </w:tabs>
        <w:jc w:val="both"/>
        <w:rPr>
          <w:rFonts w:eastAsia="Times New Roman" w:cstheme="minorHAnsi"/>
          <w:sz w:val="18"/>
          <w:szCs w:val="18"/>
          <w:lang w:val="en-US"/>
        </w:rPr>
      </w:pPr>
      <w:r w:rsidRPr="00A961C9">
        <w:rPr>
          <w:rFonts w:eastAsia="Times New Roman" w:cstheme="minorHAnsi"/>
          <w:noProof/>
          <w:sz w:val="18"/>
          <w:szCs w:val="18"/>
          <w:lang w:val="en-US"/>
        </w:rPr>
        <w:drawing>
          <wp:inline distT="0" distB="0" distL="0" distR="0" wp14:anchorId="77453B27" wp14:editId="35FB3A2F">
            <wp:extent cx="1764000" cy="3002295"/>
            <wp:effectExtent l="0" t="0" r="8255"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6.tif"/>
                    <pic:cNvPicPr/>
                  </pic:nvPicPr>
                  <pic:blipFill>
                    <a:blip r:embed="rId19">
                      <a:extLst>
                        <a:ext uri="{28A0092B-C50C-407E-A947-70E740481C1C}">
                          <a14:useLocalDpi xmlns:a14="http://schemas.microsoft.com/office/drawing/2010/main" val="0"/>
                        </a:ext>
                      </a:extLst>
                    </a:blip>
                    <a:stretch>
                      <a:fillRect/>
                    </a:stretch>
                  </pic:blipFill>
                  <pic:spPr>
                    <a:xfrm>
                      <a:off x="0" y="0"/>
                      <a:ext cx="1764000" cy="3002295"/>
                    </a:xfrm>
                    <a:prstGeom prst="rect">
                      <a:avLst/>
                    </a:prstGeom>
                  </pic:spPr>
                </pic:pic>
              </a:graphicData>
            </a:graphic>
          </wp:inline>
        </w:drawing>
      </w:r>
    </w:p>
    <w:p w:rsidR="00B52EA3" w:rsidRPr="00A961C9" w:rsidRDefault="00B52EA3" w:rsidP="004B318D">
      <w:pPr>
        <w:tabs>
          <w:tab w:val="left" w:pos="1418"/>
        </w:tabs>
        <w:jc w:val="both"/>
        <w:rPr>
          <w:rFonts w:cstheme="minorHAnsi"/>
          <w:iCs/>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6</w:t>
      </w:r>
      <w:r w:rsidRPr="00A961C9">
        <w:rPr>
          <w:rFonts w:cstheme="minorHAnsi"/>
          <w:i/>
          <w:iCs/>
          <w:sz w:val="18"/>
          <w:szCs w:val="18"/>
          <w:lang w:val="en-US"/>
        </w:rPr>
        <w:fldChar w:fldCharType="end"/>
      </w:r>
      <w:r w:rsidRPr="00A961C9">
        <w:rPr>
          <w:rFonts w:cstheme="minorHAnsi"/>
          <w:i/>
          <w:iCs/>
          <w:sz w:val="18"/>
          <w:szCs w:val="18"/>
          <w:lang w:val="en-US"/>
        </w:rPr>
        <w:t>.</w:t>
      </w:r>
      <w:r w:rsidRPr="00A961C9">
        <w:rPr>
          <w:rFonts w:cstheme="minorHAnsi"/>
          <w:iCs/>
          <w:sz w:val="18"/>
          <w:szCs w:val="18"/>
          <w:lang w:val="en-US"/>
        </w:rPr>
        <w:t xml:space="preserve"> A) Metabolic activity through the absorbance of HDFs seeded above the freestanding membranes (MTS assay) and B) cellular proliferation through the determination of the DNA content (DNA quantification assay), both for 1, 3 and 7 days. TCPS was used as positive control and latex as negative control. Significant differences were found for </w:t>
      </w:r>
      <w:bookmarkStart w:id="9" w:name="_Hlk498304139"/>
      <w:r w:rsidRPr="00A961C9">
        <w:rPr>
          <w:rFonts w:cstheme="minorHAnsi"/>
          <w:iCs/>
          <w:sz w:val="18"/>
          <w:szCs w:val="18"/>
          <w:lang w:val="en-US"/>
        </w:rPr>
        <w:t xml:space="preserve">p &gt; 0.05 (*); p &gt; 0.01(**) and p &gt; 0.001(***), </w:t>
      </w:r>
      <w:bookmarkEnd w:id="9"/>
      <w:r w:rsidRPr="00A961C9">
        <w:rPr>
          <w:rFonts w:cstheme="minorHAnsi"/>
          <w:iCs/>
          <w:sz w:val="18"/>
          <w:szCs w:val="18"/>
          <w:lang w:val="en-US"/>
        </w:rPr>
        <w:t xml:space="preserve">between the membranes’ systems. Moreover, significant differences with the positive control TCPS were found for p &gt; 0.01(++) and p &gt; 0.001(+++) and with negative control latex for p &gt; 0.05 (-); p &gt; 0.01(--) and p &gt; 0.001(---). Significant differences with each previous time points were found for p&lt;0.001(#). </w:t>
      </w:r>
    </w:p>
    <w:p w:rsidR="00B52EA3" w:rsidRPr="00A961C9" w:rsidRDefault="00B52EA3" w:rsidP="004B318D">
      <w:pPr>
        <w:tabs>
          <w:tab w:val="left" w:pos="1418"/>
        </w:tabs>
        <w:jc w:val="both"/>
        <w:rPr>
          <w:rFonts w:eastAsia="Times New Roman" w:cstheme="minorHAnsi"/>
          <w:i/>
          <w:sz w:val="18"/>
          <w:szCs w:val="18"/>
          <w:lang w:val="en-US"/>
        </w:rPr>
      </w:pPr>
    </w:p>
    <w:p w:rsidR="00B52EA3" w:rsidRPr="00522C20" w:rsidRDefault="00A961C9" w:rsidP="004B318D">
      <w:pPr>
        <w:tabs>
          <w:tab w:val="left" w:pos="1418"/>
        </w:tabs>
        <w:jc w:val="both"/>
        <w:rPr>
          <w:rFonts w:eastAsia="Times New Roman" w:cstheme="minorHAnsi"/>
          <w:b/>
          <w:sz w:val="18"/>
          <w:szCs w:val="18"/>
          <w:lang w:val="en-US"/>
        </w:rPr>
      </w:pPr>
      <w:r>
        <w:rPr>
          <w:rFonts w:eastAsia="Times New Roman" w:cstheme="minorHAnsi"/>
          <w:b/>
          <w:sz w:val="18"/>
          <w:szCs w:val="18"/>
          <w:lang w:val="en-US"/>
        </w:rPr>
        <w:t xml:space="preserve">Cell Morphology. </w:t>
      </w:r>
      <w:r w:rsidR="00B52EA3" w:rsidRPr="00A961C9">
        <w:rPr>
          <w:rFonts w:eastAsia="Times New Roman" w:cstheme="minorHAnsi"/>
          <w:sz w:val="18"/>
          <w:szCs w:val="18"/>
          <w:lang w:val="en-US"/>
        </w:rPr>
        <w:t xml:space="preserve">The morphology of the HDFs when adhered above the freestanding membranes was also evaluated by phalloidin-DAPI staining – see Figure 7. After 1 day of culture, the cells adhered above </w:t>
      </w:r>
      <w:r w:rsidR="00B52EA3" w:rsidRPr="00A961C9">
        <w:rPr>
          <w:rFonts w:eastAsia="Times New Roman" w:cstheme="minorHAnsi"/>
          <w:sz w:val="18"/>
          <w:szCs w:val="18"/>
          <w:lang w:val="en-US"/>
        </w:rPr>
        <w:t>the freestanding membranes presented a more rounded shape than when adhered above TCPS. Nevertheless, this round morphology was altered along the days of culture; after 3 and 7 days, the cells present a spread morphology with well-defined actin filamentous and a spindle-like shape, either for both type of freestanding membranes or TCPS. Curiously, the cells adhered above the [CHT/ALGCHT/HA-DN]</w:t>
      </w:r>
      <w:r w:rsidR="00B52EA3" w:rsidRPr="00A961C9">
        <w:rPr>
          <w:rFonts w:eastAsia="Times New Roman" w:cstheme="minorHAnsi"/>
          <w:sz w:val="18"/>
          <w:szCs w:val="18"/>
          <w:vertAlign w:val="subscript"/>
          <w:lang w:val="en-US"/>
        </w:rPr>
        <w:t xml:space="preserve">100 </w:t>
      </w:r>
      <w:r w:rsidR="00B52EA3" w:rsidRPr="00A961C9">
        <w:rPr>
          <w:rFonts w:eastAsia="Times New Roman" w:cstheme="minorHAnsi"/>
          <w:sz w:val="18"/>
          <w:szCs w:val="18"/>
          <w:lang w:val="en-US"/>
        </w:rPr>
        <w:t>freestanding multilayer membranes seemed to grow starting from an aggregated portion of cells that connect one with each other, resulting in an interconnected cell network. Even that</w:t>
      </w:r>
      <w:r w:rsidR="00B52EA3" w:rsidRPr="00060D00">
        <w:rPr>
          <w:rFonts w:eastAsia="Times New Roman" w:cstheme="minorHAnsi"/>
          <w:sz w:val="18"/>
          <w:szCs w:val="18"/>
          <w:lang w:val="en-US"/>
        </w:rPr>
        <w:t>, the cells seemed strongly adhered to the surface of the membrane unlike it happens with the cells adhered above the [CHT/ALG/CHT/HA]</w:t>
      </w:r>
      <w:r w:rsidR="00B52EA3" w:rsidRPr="00060D00">
        <w:rPr>
          <w:rFonts w:eastAsia="Times New Roman" w:cstheme="minorHAnsi"/>
          <w:sz w:val="18"/>
          <w:szCs w:val="18"/>
          <w:vertAlign w:val="subscript"/>
          <w:lang w:val="en-US"/>
        </w:rPr>
        <w:t xml:space="preserve">100 </w:t>
      </w:r>
      <w:r w:rsidR="00B52EA3" w:rsidRPr="00060D00">
        <w:rPr>
          <w:rFonts w:eastAsia="Times New Roman" w:cstheme="minorHAnsi"/>
          <w:sz w:val="18"/>
          <w:szCs w:val="18"/>
          <w:lang w:val="en-US"/>
        </w:rPr>
        <w:t>freestanding membranes. After 7 days of culture, there are much less HDFs adhered above the surface and the ones that exist seemed poorly adhered to the surface. In terms of cell density, we observed again more cells adhered and distributed above the [CHT/ALG/CHT/HA-DN]</w:t>
      </w:r>
      <w:r w:rsidR="00B52EA3" w:rsidRPr="00060D00">
        <w:rPr>
          <w:rFonts w:eastAsia="Times New Roman" w:cstheme="minorHAnsi"/>
          <w:sz w:val="18"/>
          <w:szCs w:val="18"/>
          <w:vertAlign w:val="subscript"/>
          <w:lang w:val="en-US"/>
        </w:rPr>
        <w:t xml:space="preserve">100 </w:t>
      </w:r>
      <w:r w:rsidR="00B52EA3" w:rsidRPr="00060D00">
        <w:rPr>
          <w:rFonts w:eastAsia="Times New Roman" w:cstheme="minorHAnsi"/>
          <w:sz w:val="18"/>
          <w:szCs w:val="18"/>
          <w:lang w:val="en-US"/>
        </w:rPr>
        <w:t>fr</w:t>
      </w:r>
      <w:r w:rsidR="00522C20" w:rsidRPr="00060D00">
        <w:rPr>
          <w:rFonts w:eastAsia="Times New Roman" w:cstheme="minorHAnsi"/>
          <w:sz w:val="18"/>
          <w:szCs w:val="18"/>
          <w:lang w:val="en-US"/>
        </w:rPr>
        <w:t>eestanding multilayer membranes than above the [CHT/ALG/CHT/HA]</w:t>
      </w:r>
      <w:r w:rsidR="00522C20" w:rsidRPr="00060D00">
        <w:rPr>
          <w:rFonts w:eastAsia="Times New Roman" w:cstheme="minorHAnsi"/>
          <w:sz w:val="18"/>
          <w:szCs w:val="18"/>
          <w:vertAlign w:val="subscript"/>
          <w:lang w:val="en-US"/>
        </w:rPr>
        <w:t>100</w:t>
      </w:r>
      <w:r w:rsidR="00522C20" w:rsidRPr="00060D00">
        <w:rPr>
          <w:rFonts w:eastAsia="Times New Roman" w:cstheme="minorHAnsi"/>
          <w:sz w:val="18"/>
          <w:szCs w:val="18"/>
          <w:lang w:val="en-US"/>
        </w:rPr>
        <w:t>.</w:t>
      </w:r>
    </w:p>
    <w:p w:rsidR="00B52EA3" w:rsidRPr="00A961C9" w:rsidRDefault="00B52EA3" w:rsidP="004B318D">
      <w:pPr>
        <w:tabs>
          <w:tab w:val="left" w:pos="1418"/>
        </w:tabs>
        <w:jc w:val="both"/>
        <w:rPr>
          <w:rFonts w:eastAsia="Times New Roman" w:cstheme="minorHAnsi"/>
          <w:sz w:val="18"/>
          <w:szCs w:val="18"/>
          <w:lang w:val="en-US"/>
        </w:rPr>
      </w:pPr>
      <w:r w:rsidRPr="00A961C9">
        <w:rPr>
          <w:rFonts w:eastAsia="Times New Roman" w:cstheme="minorHAnsi"/>
          <w:noProof/>
          <w:sz w:val="18"/>
          <w:szCs w:val="18"/>
          <w:lang w:val="en-US"/>
        </w:rPr>
        <w:lastRenderedPageBreak/>
        <w:drawing>
          <wp:inline distT="0" distB="0" distL="0" distR="0" wp14:anchorId="01F3F006" wp14:editId="064BCC95">
            <wp:extent cx="2880000" cy="6245592"/>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7.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6245592"/>
                    </a:xfrm>
                    <a:prstGeom prst="rect">
                      <a:avLst/>
                    </a:prstGeom>
                  </pic:spPr>
                </pic:pic>
              </a:graphicData>
            </a:graphic>
          </wp:inline>
        </w:drawing>
      </w:r>
    </w:p>
    <w:p w:rsidR="00B52EA3" w:rsidRPr="00A961C9" w:rsidRDefault="00B52EA3" w:rsidP="004B318D">
      <w:pPr>
        <w:tabs>
          <w:tab w:val="left" w:pos="1418"/>
        </w:tabs>
        <w:jc w:val="both"/>
        <w:rPr>
          <w:rFonts w:cstheme="minorHAnsi"/>
          <w:iCs/>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7</w:t>
      </w:r>
      <w:r w:rsidRPr="00A961C9">
        <w:rPr>
          <w:rFonts w:cstheme="minorHAnsi"/>
          <w:i/>
          <w:iCs/>
          <w:sz w:val="18"/>
          <w:szCs w:val="18"/>
          <w:lang w:val="en-US"/>
        </w:rPr>
        <w:fldChar w:fldCharType="end"/>
      </w:r>
      <w:r w:rsidRPr="00A961C9">
        <w:rPr>
          <w:rFonts w:cstheme="minorHAnsi"/>
          <w:iCs/>
          <w:sz w:val="18"/>
          <w:szCs w:val="18"/>
          <w:lang w:val="en-US"/>
        </w:rPr>
        <w:t>. Representative images of HDFs cells over the [CHT/ALG/CHT/HA]</w:t>
      </w:r>
      <w:r w:rsidRPr="00A961C9">
        <w:rPr>
          <w:rFonts w:cstheme="minorHAnsi"/>
          <w:iCs/>
          <w:sz w:val="18"/>
          <w:szCs w:val="18"/>
          <w:vertAlign w:val="subscript"/>
          <w:lang w:val="en-US"/>
        </w:rPr>
        <w:t>100</w:t>
      </w:r>
      <w:r w:rsidRPr="00A961C9">
        <w:rPr>
          <w:rFonts w:cstheme="minorHAnsi"/>
          <w:iCs/>
          <w:sz w:val="18"/>
          <w:szCs w:val="18"/>
          <w:lang w:val="en-US"/>
        </w:rPr>
        <w:t xml:space="preserve"> and [CHT/ALG/CHT/HA-DN]</w:t>
      </w:r>
      <w:r w:rsidRPr="00A961C9">
        <w:rPr>
          <w:rFonts w:cstheme="minorHAnsi"/>
          <w:iCs/>
          <w:sz w:val="18"/>
          <w:szCs w:val="18"/>
          <w:vertAlign w:val="subscript"/>
          <w:lang w:val="en-US"/>
        </w:rPr>
        <w:t xml:space="preserve">100 </w:t>
      </w:r>
      <w:r w:rsidRPr="00A961C9">
        <w:rPr>
          <w:rFonts w:cstheme="minorHAnsi"/>
          <w:iCs/>
          <w:sz w:val="18"/>
          <w:szCs w:val="18"/>
          <w:lang w:val="en-US"/>
        </w:rPr>
        <w:t>membranes, represented by DAPI−phalloidin fluorescence assay at 1, 3 and 7 days. Cells nuclei are stained in blue by DAPI and F-actin filaments are stained in red by phalloidin. The scale bar is representative for all images.</w:t>
      </w:r>
    </w:p>
    <w:p w:rsidR="00B52EA3" w:rsidRPr="00A961C9" w:rsidRDefault="00B52EA3" w:rsidP="004B318D">
      <w:pPr>
        <w:tabs>
          <w:tab w:val="left" w:pos="1418"/>
        </w:tabs>
        <w:jc w:val="both"/>
        <w:rPr>
          <w:rFonts w:eastAsia="Times New Roman" w:cstheme="minorHAnsi"/>
          <w:i/>
          <w:sz w:val="18"/>
          <w:szCs w:val="18"/>
          <w:lang w:val="en-US"/>
        </w:rPr>
      </w:pPr>
    </w:p>
    <w:p w:rsidR="00B52EA3" w:rsidRPr="00A961C9" w:rsidRDefault="00B52EA3" w:rsidP="004B318D">
      <w:pPr>
        <w:tabs>
          <w:tab w:val="left" w:pos="1418"/>
        </w:tabs>
        <w:jc w:val="both"/>
        <w:rPr>
          <w:rFonts w:eastAsia="Times New Roman" w:cstheme="minorHAnsi"/>
          <w:b/>
          <w:sz w:val="18"/>
          <w:szCs w:val="18"/>
          <w:lang w:val="en-US"/>
        </w:rPr>
      </w:pPr>
      <w:r w:rsidRPr="00A961C9">
        <w:rPr>
          <w:rFonts w:eastAsia="Times New Roman" w:cstheme="minorHAnsi"/>
          <w:b/>
          <w:i/>
          <w:sz w:val="18"/>
          <w:szCs w:val="18"/>
          <w:lang w:val="en-US"/>
        </w:rPr>
        <w:t>In vivo</w:t>
      </w:r>
      <w:r w:rsidRPr="00A961C9">
        <w:rPr>
          <w:rFonts w:eastAsia="Times New Roman" w:cstheme="minorHAnsi"/>
          <w:b/>
          <w:sz w:val="18"/>
          <w:szCs w:val="18"/>
          <w:lang w:val="en-US"/>
        </w:rPr>
        <w:t xml:space="preserve"> assay</w:t>
      </w:r>
    </w:p>
    <w:p w:rsidR="00B52EA3" w:rsidRPr="00A961C9" w:rsidRDefault="00B52EA3" w:rsidP="004B318D">
      <w:pPr>
        <w:tabs>
          <w:tab w:val="left" w:pos="1418"/>
        </w:tabs>
        <w:spacing w:after="0"/>
        <w:ind w:firstLine="284"/>
        <w:jc w:val="both"/>
        <w:rPr>
          <w:rFonts w:eastAsia="Times New Roman" w:cstheme="minorHAnsi"/>
          <w:sz w:val="18"/>
          <w:szCs w:val="18"/>
          <w:lang w:val="en-US"/>
        </w:rPr>
      </w:pPr>
      <w:r w:rsidRPr="00A961C9">
        <w:rPr>
          <w:rFonts w:eastAsia="Times New Roman" w:cstheme="minorHAnsi"/>
          <w:sz w:val="18"/>
          <w:szCs w:val="18"/>
          <w:lang w:val="en-US"/>
        </w:rPr>
        <w:t xml:space="preserve">A Hematoxylin-Eosin (H&amp;E) staining of the skin wound tissues was performed during each timepoint of the assay – see Figure 8A. A broad region of hyper-proliferative epithelial layer is a hallmark of the regenerating wound edge </w:t>
      </w:r>
      <w:hyperlink w:anchor="_ENREF_49" w:tooltip="Silva, 2004 #82"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ilva&lt;/Author&gt;&lt;Year&gt;2004&lt;/Year&gt;&lt;RecNum&gt;82&lt;/RecNum&gt;&lt;DisplayText&gt;&lt;style face="superscript"&gt;49&lt;/style&gt;&lt;/DisplayText&gt;&lt;record&gt;&lt;rec-number&gt;82&lt;/rec-number&gt;&lt;foreign-keys&gt;&lt;key app="EN" db-id="2xt90ps9wz5vwre2vwnp5w0kar2etx9xv2sv"&gt;82&lt;/key&gt;&lt;/foreign-keys&gt;&lt;ref-type name="Journal Article"&gt;17&lt;/ref-type&gt;&lt;contributors&gt;&lt;authors&gt;&lt;author&gt;Silva, R.M.&lt;/author&gt;&lt;author&gt;Silva, G.A.&lt;/author&gt;&lt;author&gt;Coutinho, O.P.&lt;/author&gt;&lt;author&gt;Mano, J.F.&lt;/author&gt;&lt;author&gt;Reis, R.L.&lt;/author&gt;&lt;/authors&gt;&lt;/contributors&gt;&lt;titles&gt;&lt;title&gt;Preparation and characterisation in simulated body conditions of glutaraldehyde crosslinked chitosan membranes.&lt;/title&gt;&lt;secondary-title&gt;Journal of Materials Science-Materials in Medicine&lt;/secondary-title&gt;&lt;/titles&gt;&lt;periodical&gt;&lt;full-title&gt;Journal of Materials Science-Materials in Medicine&lt;/full-title&gt;&lt;/periodical&gt;&lt;pages&gt;1105-1112&lt;/pages&gt;&lt;volume&gt;15&lt;/volume&gt;&lt;number&gt;10&lt;/number&gt;&lt;dates&gt;&lt;year&gt;2004&lt;/year&gt;&lt;/dates&gt;&lt;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49</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Typically, during wound maturation, </w:t>
      </w:r>
      <w:r w:rsidRPr="00A961C9">
        <w:rPr>
          <w:rFonts w:eastAsia="Times New Roman" w:cstheme="minorHAnsi"/>
          <w:sz w:val="18"/>
          <w:szCs w:val="18"/>
          <w:lang w:val="en-US"/>
        </w:rPr>
        <w:t>the epidermal region narrows until it gets re-established to its original appearance, i.e., a very thin layer.</w:t>
      </w:r>
    </w:p>
    <w:p w:rsidR="00B52EA3" w:rsidRPr="00A961C9" w:rsidRDefault="00B52EA3" w:rsidP="004B318D">
      <w:pPr>
        <w:tabs>
          <w:tab w:val="left" w:pos="1418"/>
        </w:tabs>
        <w:spacing w:after="0"/>
        <w:ind w:firstLine="284"/>
        <w:jc w:val="both"/>
        <w:rPr>
          <w:rFonts w:eastAsia="Times New Roman" w:cstheme="minorHAnsi"/>
          <w:sz w:val="18"/>
          <w:szCs w:val="18"/>
          <w:lang w:val="en-US"/>
        </w:rPr>
      </w:pPr>
      <w:r w:rsidRPr="00A961C9">
        <w:rPr>
          <w:rFonts w:eastAsia="Times New Roman" w:cstheme="minorHAnsi"/>
          <w:sz w:val="18"/>
          <w:szCs w:val="18"/>
          <w:lang w:val="en-US"/>
        </w:rPr>
        <w:t xml:space="preserve">Clearly, for the wound area covered with the freestanding membrane, the inflammatory process was quite exuberant, i.e., the presence of inflammatory cells was more abundant. However, the wound healing process progresses to the next phases and the fibroblast proliferation and dermis production were evident, after 21 days. </w:t>
      </w:r>
    </w:p>
    <w:p w:rsidR="00B52EA3" w:rsidRPr="00A961C9" w:rsidRDefault="00B52EA3" w:rsidP="004B318D">
      <w:pPr>
        <w:tabs>
          <w:tab w:val="left" w:pos="1418"/>
        </w:tabs>
        <w:ind w:firstLine="284"/>
        <w:jc w:val="both"/>
        <w:rPr>
          <w:rFonts w:eastAsia="Times New Roman" w:cstheme="minorHAnsi"/>
          <w:sz w:val="18"/>
          <w:szCs w:val="18"/>
          <w:lang w:val="en-US"/>
        </w:rPr>
      </w:pPr>
      <w:r w:rsidRPr="00A961C9">
        <w:rPr>
          <w:rFonts w:eastAsia="Times New Roman" w:cstheme="minorHAnsi"/>
          <w:sz w:val="18"/>
          <w:szCs w:val="18"/>
          <w:lang w:val="en-US"/>
        </w:rPr>
        <w:t xml:space="preserve">In groups 1 and 3, we could see an epidermal region with an appearance of a thin layer without epidermal annexes formation. Unlike, group 2 showed a thin epidermal layer as well as the establishment of epidermal papillaes. Hence, we could observe that wounds treated with DN membranes were in an advanced stage of the healing process (please see table 1 for further information), after 21 days. </w:t>
      </w:r>
    </w:p>
    <w:p w:rsidR="00B52EA3" w:rsidRPr="00A961C9" w:rsidRDefault="00B52EA3" w:rsidP="004B318D">
      <w:pPr>
        <w:keepNext/>
        <w:tabs>
          <w:tab w:val="left" w:pos="1418"/>
        </w:tabs>
        <w:jc w:val="both"/>
        <w:rPr>
          <w:rFonts w:cstheme="minorHAnsi"/>
          <w:iCs/>
          <w:sz w:val="18"/>
          <w:szCs w:val="18"/>
          <w:lang w:val="en-US"/>
        </w:rPr>
      </w:pPr>
      <w:r w:rsidRPr="00A961C9">
        <w:rPr>
          <w:rFonts w:cstheme="minorHAnsi"/>
          <w:i/>
          <w:iCs/>
          <w:sz w:val="18"/>
          <w:szCs w:val="18"/>
          <w:lang w:val="en-US"/>
        </w:rPr>
        <w:t xml:space="preserve">Table </w:t>
      </w:r>
      <w:r w:rsidRPr="00A961C9">
        <w:rPr>
          <w:rFonts w:cstheme="minorHAnsi"/>
          <w:i/>
          <w:iCs/>
          <w:sz w:val="18"/>
          <w:szCs w:val="18"/>
          <w:lang w:val="en-US"/>
        </w:rPr>
        <w:fldChar w:fldCharType="begin"/>
      </w:r>
      <w:r w:rsidRPr="00A961C9">
        <w:rPr>
          <w:rFonts w:cstheme="minorHAnsi"/>
          <w:i/>
          <w:iCs/>
          <w:sz w:val="18"/>
          <w:szCs w:val="18"/>
          <w:lang w:val="en-US"/>
        </w:rPr>
        <w:instrText xml:space="preserve"> SEQ Table \* ARABIC </w:instrText>
      </w:r>
      <w:r w:rsidRPr="00A961C9">
        <w:rPr>
          <w:rFonts w:cstheme="minorHAnsi"/>
          <w:i/>
          <w:iCs/>
          <w:sz w:val="18"/>
          <w:szCs w:val="18"/>
          <w:lang w:val="en-US"/>
        </w:rPr>
        <w:fldChar w:fldCharType="separate"/>
      </w:r>
      <w:r w:rsidR="00AA78AD">
        <w:rPr>
          <w:rFonts w:cstheme="minorHAnsi"/>
          <w:i/>
          <w:iCs/>
          <w:noProof/>
          <w:sz w:val="18"/>
          <w:szCs w:val="18"/>
          <w:lang w:val="en-US"/>
        </w:rPr>
        <w:t>1</w:t>
      </w:r>
      <w:r w:rsidRPr="00A961C9">
        <w:rPr>
          <w:rFonts w:cstheme="minorHAnsi"/>
          <w:i/>
          <w:iCs/>
          <w:sz w:val="18"/>
          <w:szCs w:val="18"/>
          <w:lang w:val="en-US"/>
        </w:rPr>
        <w:fldChar w:fldCharType="end"/>
      </w:r>
      <w:r w:rsidRPr="00A961C9">
        <w:rPr>
          <w:rFonts w:cstheme="minorHAnsi"/>
          <w:i/>
          <w:iCs/>
          <w:sz w:val="18"/>
          <w:szCs w:val="18"/>
          <w:lang w:val="en-US"/>
        </w:rPr>
        <w:t>.</w:t>
      </w:r>
      <w:r w:rsidRPr="00A961C9">
        <w:rPr>
          <w:rFonts w:cstheme="minorHAnsi"/>
          <w:iCs/>
          <w:sz w:val="18"/>
          <w:szCs w:val="18"/>
          <w:lang w:val="en-US"/>
        </w:rPr>
        <w:t xml:space="preserve"> Histological Findings of H&amp;E Stain</w:t>
      </w:r>
    </w:p>
    <w:tbl>
      <w:tblPr>
        <w:tblStyle w:val="TabelaSimples2"/>
        <w:tblW w:w="0" w:type="auto"/>
        <w:tblLook w:val="04A0" w:firstRow="1" w:lastRow="0" w:firstColumn="1" w:lastColumn="0" w:noHBand="0" w:noVBand="1"/>
      </w:tblPr>
      <w:tblGrid>
        <w:gridCol w:w="1446"/>
        <w:gridCol w:w="1181"/>
        <w:gridCol w:w="1181"/>
        <w:gridCol w:w="1181"/>
      </w:tblGrid>
      <w:tr w:rsidR="00B52EA3" w:rsidRPr="00A961C9" w:rsidTr="00B52E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rsidR="00B52EA3" w:rsidRPr="00A961C9" w:rsidRDefault="00B52EA3" w:rsidP="004B318D">
            <w:pPr>
              <w:tabs>
                <w:tab w:val="left" w:pos="1418"/>
              </w:tabs>
              <w:spacing w:line="276" w:lineRule="auto"/>
              <w:jc w:val="both"/>
              <w:rPr>
                <w:rFonts w:hAnsiTheme="minorHAnsi" w:cstheme="minorHAnsi"/>
                <w:sz w:val="18"/>
                <w:szCs w:val="18"/>
              </w:rPr>
            </w:pPr>
          </w:p>
        </w:tc>
        <w:tc>
          <w:tcPr>
            <w:tcW w:w="1654" w:type="dxa"/>
          </w:tcPr>
          <w:p w:rsidR="00B52EA3" w:rsidRPr="00A961C9" w:rsidRDefault="00B52EA3" w:rsidP="004B318D">
            <w:pPr>
              <w:tabs>
                <w:tab w:val="left" w:pos="1418"/>
              </w:tabs>
              <w:spacing w:line="276" w:lineRule="auto"/>
              <w:jc w:val="both"/>
              <w:cnfStyle w:val="100000000000" w:firstRow="1"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Group 1</w:t>
            </w:r>
          </w:p>
        </w:tc>
        <w:tc>
          <w:tcPr>
            <w:tcW w:w="1654" w:type="dxa"/>
          </w:tcPr>
          <w:p w:rsidR="00B52EA3" w:rsidRPr="00A961C9" w:rsidRDefault="00B52EA3" w:rsidP="004B318D">
            <w:pPr>
              <w:tabs>
                <w:tab w:val="left" w:pos="1418"/>
              </w:tabs>
              <w:spacing w:line="276" w:lineRule="auto"/>
              <w:jc w:val="both"/>
              <w:cnfStyle w:val="100000000000" w:firstRow="1"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Group 2</w:t>
            </w:r>
          </w:p>
        </w:tc>
        <w:tc>
          <w:tcPr>
            <w:tcW w:w="1654" w:type="dxa"/>
          </w:tcPr>
          <w:p w:rsidR="00B52EA3" w:rsidRPr="00A961C9" w:rsidRDefault="00B52EA3" w:rsidP="004B318D">
            <w:pPr>
              <w:tabs>
                <w:tab w:val="left" w:pos="1418"/>
              </w:tabs>
              <w:spacing w:line="276" w:lineRule="auto"/>
              <w:jc w:val="both"/>
              <w:cnfStyle w:val="100000000000" w:firstRow="1"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Group 3</w:t>
            </w:r>
          </w:p>
        </w:tc>
      </w:tr>
      <w:tr w:rsidR="00B52EA3" w:rsidRPr="00A961C9" w:rsidTr="00B52E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rsidR="00B52EA3" w:rsidRPr="00A961C9" w:rsidRDefault="00B52EA3" w:rsidP="004B318D">
            <w:pPr>
              <w:tabs>
                <w:tab w:val="left" w:pos="1418"/>
              </w:tabs>
              <w:spacing w:line="276" w:lineRule="auto"/>
              <w:jc w:val="both"/>
              <w:rPr>
                <w:rFonts w:hAnsiTheme="minorHAnsi" w:cstheme="minorHAnsi"/>
                <w:sz w:val="18"/>
                <w:szCs w:val="18"/>
              </w:rPr>
            </w:pPr>
            <w:r w:rsidRPr="00A961C9">
              <w:rPr>
                <w:rFonts w:hAnsiTheme="minorHAnsi" w:cstheme="minorHAnsi"/>
                <w:sz w:val="18"/>
                <w:szCs w:val="18"/>
              </w:rPr>
              <w:t>Granular Layer</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r>
      <w:tr w:rsidR="00B52EA3" w:rsidRPr="00A961C9" w:rsidTr="00B52EA3">
        <w:tc>
          <w:tcPr>
            <w:cnfStyle w:val="001000000000" w:firstRow="0" w:lastRow="0" w:firstColumn="1" w:lastColumn="0" w:oddVBand="0" w:evenVBand="0" w:oddHBand="0" w:evenHBand="0" w:firstRowFirstColumn="0" w:firstRowLastColumn="0" w:lastRowFirstColumn="0" w:lastRowLastColumn="0"/>
            <w:tcW w:w="1878" w:type="dxa"/>
          </w:tcPr>
          <w:p w:rsidR="00B52EA3" w:rsidRPr="00A961C9" w:rsidRDefault="00B52EA3" w:rsidP="004B318D">
            <w:pPr>
              <w:tabs>
                <w:tab w:val="left" w:pos="1418"/>
              </w:tabs>
              <w:spacing w:line="276" w:lineRule="auto"/>
              <w:jc w:val="both"/>
              <w:rPr>
                <w:rFonts w:hAnsiTheme="minorHAnsi" w:cstheme="minorHAnsi"/>
                <w:sz w:val="18"/>
                <w:szCs w:val="18"/>
              </w:rPr>
            </w:pPr>
            <w:r w:rsidRPr="00A961C9">
              <w:rPr>
                <w:rFonts w:hAnsiTheme="minorHAnsi" w:cstheme="minorHAnsi"/>
                <w:sz w:val="18"/>
                <w:szCs w:val="18"/>
              </w:rPr>
              <w:t>Squamous Cell Layer</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r>
      <w:tr w:rsidR="00B52EA3" w:rsidRPr="00A961C9" w:rsidTr="00B52E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rsidR="00B52EA3" w:rsidRPr="00A961C9" w:rsidRDefault="00B52EA3" w:rsidP="004B318D">
            <w:pPr>
              <w:tabs>
                <w:tab w:val="left" w:pos="1418"/>
              </w:tabs>
              <w:spacing w:line="276" w:lineRule="auto"/>
              <w:jc w:val="both"/>
              <w:rPr>
                <w:rFonts w:hAnsiTheme="minorHAnsi" w:cstheme="minorHAnsi"/>
                <w:sz w:val="18"/>
                <w:szCs w:val="18"/>
              </w:rPr>
            </w:pPr>
            <w:r w:rsidRPr="00A961C9">
              <w:rPr>
                <w:rFonts w:hAnsiTheme="minorHAnsi" w:cstheme="minorHAnsi"/>
                <w:sz w:val="18"/>
                <w:szCs w:val="18"/>
              </w:rPr>
              <w:t>Basal Layer</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100000" w:firstRow="0" w:lastRow="0" w:firstColumn="0" w:lastColumn="0" w:oddVBand="0" w:evenVBand="0" w:oddHBand="1"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r>
      <w:tr w:rsidR="00B52EA3" w:rsidRPr="00A961C9" w:rsidTr="00B52EA3">
        <w:tc>
          <w:tcPr>
            <w:cnfStyle w:val="001000000000" w:firstRow="0" w:lastRow="0" w:firstColumn="1" w:lastColumn="0" w:oddVBand="0" w:evenVBand="0" w:oddHBand="0" w:evenHBand="0" w:firstRowFirstColumn="0" w:firstRowLastColumn="0" w:lastRowFirstColumn="0" w:lastRowLastColumn="0"/>
            <w:tcW w:w="1878" w:type="dxa"/>
          </w:tcPr>
          <w:p w:rsidR="00B52EA3" w:rsidRPr="00A961C9" w:rsidRDefault="00B52EA3" w:rsidP="004B318D">
            <w:pPr>
              <w:tabs>
                <w:tab w:val="left" w:pos="1418"/>
              </w:tabs>
              <w:spacing w:line="276" w:lineRule="auto"/>
              <w:jc w:val="both"/>
              <w:rPr>
                <w:rFonts w:hAnsiTheme="minorHAnsi" w:cstheme="minorHAnsi"/>
                <w:sz w:val="18"/>
                <w:szCs w:val="18"/>
              </w:rPr>
            </w:pPr>
            <w:r w:rsidRPr="00A961C9">
              <w:rPr>
                <w:rFonts w:hAnsiTheme="minorHAnsi" w:cstheme="minorHAnsi"/>
                <w:sz w:val="18"/>
                <w:szCs w:val="18"/>
              </w:rPr>
              <w:t>Reticular Dermis</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c>
          <w:tcPr>
            <w:tcW w:w="1654" w:type="dxa"/>
          </w:tcPr>
          <w:p w:rsidR="00B52EA3" w:rsidRPr="00A961C9" w:rsidRDefault="00B52EA3" w:rsidP="004B318D">
            <w:pPr>
              <w:tabs>
                <w:tab w:val="left" w:pos="1418"/>
              </w:tabs>
              <w:spacing w:line="276" w:lineRule="auto"/>
              <w:jc w:val="both"/>
              <w:cnfStyle w:val="000000000000" w:firstRow="0" w:lastRow="0" w:firstColumn="0" w:lastColumn="0" w:oddVBand="0" w:evenVBand="0" w:oddHBand="0" w:evenHBand="0" w:firstRowFirstColumn="0" w:firstRowLastColumn="0" w:lastRowFirstColumn="0" w:lastRowLastColumn="0"/>
              <w:rPr>
                <w:rFonts w:hAnsiTheme="minorHAnsi" w:cstheme="minorHAnsi"/>
                <w:sz w:val="18"/>
                <w:szCs w:val="18"/>
              </w:rPr>
            </w:pPr>
            <w:r w:rsidRPr="00A961C9">
              <w:rPr>
                <w:rFonts w:hAnsiTheme="minorHAnsi" w:cstheme="minorHAnsi"/>
                <w:sz w:val="18"/>
                <w:szCs w:val="18"/>
              </w:rPr>
              <w:t>++</w:t>
            </w:r>
          </w:p>
        </w:tc>
      </w:tr>
    </w:tbl>
    <w:p w:rsidR="00B52EA3" w:rsidRPr="00A961C9" w:rsidRDefault="00B52EA3" w:rsidP="004B318D">
      <w:pPr>
        <w:tabs>
          <w:tab w:val="left" w:pos="1418"/>
        </w:tabs>
        <w:ind w:left="142"/>
        <w:jc w:val="both"/>
        <w:rPr>
          <w:rFonts w:eastAsia="Times New Roman" w:cstheme="minorHAnsi"/>
          <w:sz w:val="18"/>
          <w:szCs w:val="18"/>
          <w:lang w:val="en-US"/>
        </w:rPr>
      </w:pPr>
      <w:r w:rsidRPr="00A961C9">
        <w:rPr>
          <w:rFonts w:eastAsia="Times New Roman" w:cstheme="minorHAnsi"/>
          <w:sz w:val="18"/>
          <w:szCs w:val="18"/>
          <w:lang w:val="en-US"/>
        </w:rPr>
        <w:t>Note: -, low; +/-, moderate; +, much; ++, much more.</w:t>
      </w:r>
    </w:p>
    <w:p w:rsidR="00B52EA3" w:rsidRPr="00A961C9" w:rsidRDefault="00B52EA3" w:rsidP="004B318D">
      <w:pPr>
        <w:tabs>
          <w:tab w:val="left" w:pos="1418"/>
        </w:tabs>
        <w:ind w:firstLine="284"/>
        <w:jc w:val="both"/>
        <w:rPr>
          <w:rFonts w:eastAsia="Times New Roman" w:cstheme="minorHAnsi"/>
          <w:sz w:val="18"/>
          <w:szCs w:val="18"/>
          <w:lang w:val="en-US"/>
        </w:rPr>
      </w:pPr>
      <w:r w:rsidRPr="00A961C9">
        <w:rPr>
          <w:rFonts w:eastAsia="Times New Roman" w:cstheme="minorHAnsi"/>
          <w:sz w:val="18"/>
          <w:szCs w:val="18"/>
          <w:lang w:val="en-US"/>
        </w:rPr>
        <w:t xml:space="preserve">Additionally, a blue toluidine staining was used to highlight the presence of mastocyte cells, where their cytoplasm contains granules composed of heparin and histamine that become blue or violet stained- see Figure 8B </w:t>
      </w:r>
      <w:hyperlink w:anchor="_ENREF_50" w:tooltip="Donot, 2012 #86"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Donot&lt;/Author&gt;&lt;Year&gt;2012&lt;/Year&gt;&lt;RecNum&gt;86&lt;/RecNum&gt;&lt;DisplayText&gt;&lt;style face="superscript"&gt;50&lt;/style&gt;&lt;/DisplayText&gt;&lt;record&gt;&lt;rec-number&gt;86&lt;/rec-number&gt;&lt;foreign-keys&gt;&lt;key app="EN" db-id="2xt90ps9wz5vwre2vwnp5w0kar2etx9xv2sv"&gt;86&lt;/key&gt;&lt;/foreign-keys&gt;&lt;ref-type name="Journal Article"&gt;17&lt;/ref-type&gt;&lt;contributors&gt;&lt;authors&gt;&lt;author&gt;Donot, F.&lt;/author&gt;&lt;author&gt;Fontana, A.&lt;/author&gt;&lt;author&gt;Baccou, J.C.&lt;/author&gt;&lt;author&gt;Schorr-Galindo, S.&lt;/author&gt;&lt;/authors&gt;&lt;/contributors&gt;&lt;titles&gt;&lt;title&gt;Microbial exopolysaccharides: main examples of synthesis, excretion, genetics and extraction&lt;/title&gt;&lt;secondary-title&gt;Carbohydrate Polymers&lt;/secondary-title&gt;&lt;/titles&gt;&lt;periodical&gt;&lt;full-title&gt;Carbohydrate Polymers&lt;/full-title&gt;&lt;/periodical&gt;&lt;pages&gt;951&lt;/pages&gt;&lt;volume&gt;87&lt;/volume&gt;&lt;dates&gt;&lt;year&gt;2012&lt;/year&gt;&lt;/dates&gt;&lt;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50</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The results show that group 2 presented the higher level of inflammation compared to the other groups, as it displays a lot of mastocyte cells after 10 days. In fact, all groups, except the control, showed a lot of mastocyte cells, probably due to the presence of a foreign material in the organism. However, after 21 days, in group 2 the mastocytes population was significantly reduced, resulting on the highest decreasing of inflammation between the 10</w:t>
      </w:r>
      <w:r w:rsidRPr="00A961C9">
        <w:rPr>
          <w:rFonts w:eastAsia="Times New Roman" w:cstheme="minorHAnsi"/>
          <w:sz w:val="18"/>
          <w:szCs w:val="18"/>
          <w:vertAlign w:val="superscript"/>
          <w:lang w:val="en-US"/>
        </w:rPr>
        <w:t>th</w:t>
      </w:r>
      <w:r w:rsidRPr="00A961C9">
        <w:rPr>
          <w:rFonts w:eastAsia="Times New Roman" w:cstheme="minorHAnsi"/>
          <w:sz w:val="18"/>
          <w:szCs w:val="18"/>
          <w:lang w:val="en-US"/>
        </w:rPr>
        <w:t xml:space="preserve"> and the 21</w:t>
      </w:r>
      <w:r w:rsidRPr="00A961C9">
        <w:rPr>
          <w:rFonts w:eastAsia="Times New Roman" w:cstheme="minorHAnsi"/>
          <w:sz w:val="18"/>
          <w:szCs w:val="18"/>
          <w:vertAlign w:val="superscript"/>
          <w:lang w:val="en-US"/>
        </w:rPr>
        <w:t>st</w:t>
      </w:r>
      <w:r w:rsidRPr="00A961C9">
        <w:rPr>
          <w:rFonts w:eastAsia="Times New Roman" w:cstheme="minorHAnsi"/>
          <w:sz w:val="18"/>
          <w:szCs w:val="18"/>
          <w:lang w:val="en-US"/>
        </w:rPr>
        <w:t xml:space="preserve"> days, among the different samples (please see Figure 8C for more data). Such results highlight the potential of using DN impregnated on HA membranes. </w:t>
      </w:r>
    </w:p>
    <w:p w:rsidR="00B52EA3" w:rsidRPr="00A961C9" w:rsidRDefault="00B52EA3" w:rsidP="004B318D">
      <w:pPr>
        <w:tabs>
          <w:tab w:val="left" w:pos="1418"/>
        </w:tabs>
        <w:jc w:val="both"/>
        <w:rPr>
          <w:rFonts w:eastAsia="Times New Roman" w:cstheme="minorHAnsi"/>
          <w:sz w:val="18"/>
          <w:szCs w:val="18"/>
          <w:lang w:val="en-US"/>
        </w:rPr>
      </w:pPr>
      <w:r w:rsidRPr="00A961C9">
        <w:rPr>
          <w:rFonts w:eastAsia="Times New Roman" w:cstheme="minorHAnsi"/>
          <w:noProof/>
          <w:sz w:val="18"/>
          <w:szCs w:val="18"/>
          <w:lang w:val="en-US"/>
        </w:rPr>
        <w:lastRenderedPageBreak/>
        <w:drawing>
          <wp:inline distT="0" distB="0" distL="0" distR="0" wp14:anchorId="24F41EAA" wp14:editId="44492282">
            <wp:extent cx="3024000" cy="4857782"/>
            <wp:effectExtent l="0" t="0" r="508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8.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24000" cy="4857782"/>
                    </a:xfrm>
                    <a:prstGeom prst="rect">
                      <a:avLst/>
                    </a:prstGeom>
                  </pic:spPr>
                </pic:pic>
              </a:graphicData>
            </a:graphic>
          </wp:inline>
        </w:drawing>
      </w:r>
    </w:p>
    <w:p w:rsidR="00B52EA3" w:rsidRPr="00A961C9" w:rsidRDefault="00B52EA3" w:rsidP="004B318D">
      <w:pPr>
        <w:tabs>
          <w:tab w:val="left" w:pos="1418"/>
        </w:tabs>
        <w:jc w:val="both"/>
        <w:rPr>
          <w:rFonts w:cstheme="minorHAnsi"/>
          <w:iCs/>
          <w:sz w:val="18"/>
          <w:szCs w:val="18"/>
          <w:lang w:val="en-US"/>
        </w:rPr>
      </w:pPr>
      <w:r w:rsidRPr="00A961C9">
        <w:rPr>
          <w:rFonts w:cstheme="minorHAnsi"/>
          <w:i/>
          <w:iCs/>
          <w:sz w:val="18"/>
          <w:szCs w:val="18"/>
          <w:lang w:val="en-US"/>
        </w:rPr>
        <w:t xml:space="preserve">Figure </w:t>
      </w:r>
      <w:r w:rsidRPr="00A961C9">
        <w:rPr>
          <w:rFonts w:cstheme="minorHAnsi"/>
          <w:i/>
          <w:iCs/>
          <w:sz w:val="18"/>
          <w:szCs w:val="18"/>
          <w:lang w:val="en-US"/>
        </w:rPr>
        <w:fldChar w:fldCharType="begin"/>
      </w:r>
      <w:r w:rsidRPr="00A961C9">
        <w:rPr>
          <w:rFonts w:cstheme="minorHAnsi"/>
          <w:i/>
          <w:iCs/>
          <w:sz w:val="18"/>
          <w:szCs w:val="18"/>
          <w:lang w:val="en-US"/>
        </w:rPr>
        <w:instrText xml:space="preserve"> SEQ Figure \* ARABIC </w:instrText>
      </w:r>
      <w:r w:rsidRPr="00A961C9">
        <w:rPr>
          <w:rFonts w:cstheme="minorHAnsi"/>
          <w:i/>
          <w:iCs/>
          <w:sz w:val="18"/>
          <w:szCs w:val="18"/>
          <w:lang w:val="en-US"/>
        </w:rPr>
        <w:fldChar w:fldCharType="separate"/>
      </w:r>
      <w:r w:rsidR="00AA78AD">
        <w:rPr>
          <w:rFonts w:cstheme="minorHAnsi"/>
          <w:i/>
          <w:iCs/>
          <w:noProof/>
          <w:sz w:val="18"/>
          <w:szCs w:val="18"/>
          <w:lang w:val="en-US"/>
        </w:rPr>
        <w:t>8</w:t>
      </w:r>
      <w:r w:rsidRPr="00A961C9">
        <w:rPr>
          <w:rFonts w:cstheme="minorHAnsi"/>
          <w:i/>
          <w:iCs/>
          <w:sz w:val="18"/>
          <w:szCs w:val="18"/>
          <w:lang w:val="en-US"/>
        </w:rPr>
        <w:fldChar w:fldCharType="end"/>
      </w:r>
      <w:r w:rsidRPr="00A961C9">
        <w:rPr>
          <w:rFonts w:cstheme="minorHAnsi"/>
          <w:i/>
          <w:iCs/>
          <w:sz w:val="18"/>
          <w:szCs w:val="18"/>
          <w:lang w:val="en-US"/>
        </w:rPr>
        <w:t>.</w:t>
      </w:r>
      <w:r w:rsidRPr="00A961C9">
        <w:rPr>
          <w:rFonts w:cstheme="minorHAnsi"/>
          <w:iCs/>
          <w:sz w:val="18"/>
          <w:szCs w:val="18"/>
          <w:lang w:val="en-US"/>
        </w:rPr>
        <w:t xml:space="preserve"> Representative images of H&amp;E-stained histological sections of explants at day 10 and 21, highlighting the wound healing progression along the time frame chosen. B) Micrographs of the different samples stained with blue toluidine after 10 and 21 days (magnification of 400x). C) Mastocyte cell number after 10 and 21 days in contact with the different materials. A p value lower than 0.001 (***) was considered statistically significant. HS: healthy skin; RE: re-epithelization; SB:scab. Group 1 – HA membrane; Group 2 – HA-DN membrane; Group 3 – Control.</w:t>
      </w:r>
    </w:p>
    <w:p w:rsidR="00A961C9" w:rsidRPr="00A961C9" w:rsidRDefault="00A961C9" w:rsidP="004B318D">
      <w:pPr>
        <w:pStyle w:val="RSCB04AHeadingSection"/>
        <w:spacing w:line="276" w:lineRule="auto"/>
        <w:jc w:val="both"/>
        <w:rPr>
          <w:szCs w:val="18"/>
        </w:rPr>
      </w:pPr>
      <w:r w:rsidRPr="00A961C9">
        <w:rPr>
          <w:szCs w:val="18"/>
        </w:rPr>
        <w:t>Discussion</w:t>
      </w:r>
    </w:p>
    <w:p w:rsidR="00A961C9" w:rsidRPr="00A961C9" w:rsidRDefault="00A961C9" w:rsidP="004B318D">
      <w:pPr>
        <w:spacing w:after="160"/>
        <w:contextualSpacing/>
        <w:jc w:val="both"/>
        <w:rPr>
          <w:rFonts w:cstheme="minorHAnsi"/>
          <w:b/>
          <w:sz w:val="18"/>
          <w:szCs w:val="18"/>
          <w:lang w:val="en-US"/>
        </w:rPr>
      </w:pPr>
    </w:p>
    <w:p w:rsidR="00D91787" w:rsidRPr="00060D00" w:rsidRDefault="00A961C9" w:rsidP="004B318D">
      <w:pPr>
        <w:spacing w:after="0"/>
        <w:ind w:firstLine="284"/>
        <w:jc w:val="both"/>
        <w:rPr>
          <w:rFonts w:eastAsia="Times New Roman" w:cstheme="minorHAnsi"/>
          <w:color w:val="000000"/>
          <w:sz w:val="18"/>
          <w:szCs w:val="18"/>
          <w:shd w:val="clear" w:color="auto" w:fill="FFFFFF"/>
          <w:lang w:val="en-US"/>
        </w:rPr>
      </w:pPr>
      <w:r w:rsidRPr="00A961C9">
        <w:rPr>
          <w:rFonts w:eastAsia="Times New Roman" w:cstheme="minorHAnsi"/>
          <w:sz w:val="18"/>
          <w:szCs w:val="18"/>
          <w:lang w:val="en-US"/>
        </w:rPr>
        <w:t xml:space="preserve">Being the biggest and most exposed tissue of the human body, skin is always on the light of defects, trauma or burns. Considerable efforts have been employed to develop ideal scaffolds for skin tissue engineering and medicine regenerative purposes, inclusive to promote skin wound healing </w:t>
      </w:r>
      <w:r w:rsidRPr="00A961C9">
        <w:rPr>
          <w:rFonts w:eastAsia="Times New Roman" w:cstheme="minorHAnsi"/>
          <w:sz w:val="18"/>
          <w:szCs w:val="18"/>
          <w:lang w:val="en-US"/>
        </w:rPr>
        <w:fldChar w:fldCharType="begin">
          <w:fldData xml:space="preserve">PEVuZE5vdGU+PENpdGU+PEF1dGhvcj5NZXRjYWxmZTwvQXV0aG9yPjxZZWFyPjIwMDc8L1llYXI+
PFJlY051bT4xPC9SZWNOdW0+PERpc3BsYXlUZXh0PjxzdHlsZSBmYWNlPSJzdXBlcnNjcmlwdCI+
MSwgMiwgNTwvc3R5bGU+PC9EaXNwbGF5VGV4dD48cmVjb3JkPjxyZWMtbnVtYmVyPjE8L3JlYy1u
dW1iZXI+PGZvcmVpZ24ta2V5cz48a2V5IGFwcD0iRU4iIGRiLWlkPSIyeHQ5MHBzOXd6NXZ3cmUy
dnducDV3MGthcjJldHg5eHYyc3YiPjE8L2tleT48L2ZvcmVpZ24ta2V5cz48cmVmLXR5cGUgbmFt
ZT0iSm91cm5hbCBBcnRpY2xlIj4xNzwvcmVmLXR5cGU+PGNvbnRyaWJ1dG9ycz48YXV0aG9ycz48
YXV0aG9yPk1ldGNhbGZlLCBBbnRob255IEQuPC9hdXRob3I+PGF1dGhvcj5GZXJndXNvbiwgTWFy
ayBXLiBKLjwvYXV0aG9yPjwvYXV0aG9ycz48L2NvbnRyaWJ1dG9ycz48dGl0bGVzPjx0aXRsZT5U
aXNzdWUgZW5naW5lZXJpbmcgb2YgcmVwbGFjZW1lbnQgc2tpbjogdGhlIGNyb3Nzcm9hZHMgb2Yg
YmlvbWF0ZXJpYWxzLCB3b3VuZCBoZWFsaW5nLCBlbWJyeW9uaWMgZGV2ZWxvcG1lbnQsIHN0ZW0g
Y2VsbHMgYW5kIHJlZ2VuZXJhdGlvbjwvdGl0bGU+PHNlY29uZGFyeS10aXRsZT5Kb3VybmFsIG9m
IHRoZSBSb3lhbCBTb2NpZXR5IEludGVyZmFjZTwvc2Vjb25kYXJ5LXRpdGxlPjwvdGl0bGVzPjxw
ZXJpb2RpY2FsPjxmdWxsLXRpdGxlPkpvdXJuYWwgb2YgdGhlIFJveWFsIFNvY2lldHkgSW50ZXJm
YWNlPC9mdWxsLXRpdGxlPjwvcGVyaW9kaWNhbD48cGFnZXM+NDEzLTQzNzwvcGFnZXM+PHZvbHVt
ZT40PC92b2x1bWU+PG51bWJlcj4xNDwvbnVtYmVyPjxkYXRlcz48eWVhcj4yMDA3PC95ZWFyPjxw
dWItZGF0ZXM+PGRhdGU+MTIvMDUmI3hEOzA4LzA4L3JlY2VpdmVkJiN4RDswOS8wOC9hY2NlcHRl
ZDwvZGF0ZT48L3B1Yi1kYXRlcz48L2RhdGVzPjxwdWItbG9jYXRpb24+TG9uZG9uPC9wdWItbG9j
YXRpb24+PHB1Ymxpc2hlcj5UaGUgUm95YWwgU29jaWV0eTwvcHVibGlzaGVyPjxpc2JuPjE3NDIt
NTY4OSYjeEQ7MTc0Mi01NjYyPC9pc2JuPjxhY2Nlc3Npb24tbnVtPlBNQzIzNzM0MTE8L2FjY2Vz
c2lvbi1udW0+PHVybHM+PHJlbGF0ZWQtdXJscz48dXJsPmh0dHA6Ly93d3cubmNiaS5ubG0ubmlo
Lmdvdi9wbWMvYXJ0aWNsZXMvUE1DMjM3MzQxMS88L3VybD48L3JlbGF0ZWQtdXJscz48L3VybHM+
PGVsZWN0cm9uaWMtcmVzb3VyY2UtbnVtPjEwLjEwOTgvcnNpZi4yMDA2LjAxNzk8L2VsZWN0cm9u
aWMtcmVzb3VyY2UtbnVtPjxyZW1vdGUtZGF0YWJhc2UtbmFtZT5QTUM8L3JlbW90ZS1kYXRhYmFz
ZS1uYW1lPjwvcmVjb3JkPjwvQ2l0ZT48Q2l0ZT48QXV0aG9yPkNoZW48L0F1dGhvcj48WWVhcj4y
MDA5PC9ZZWFyPjxSZWNOdW0+MjwvUmVjTnVtPjxyZWNvcmQ+PHJlYy1udW1iZXI+MjwvcmVjLW51
bWJlcj48Zm9yZWlnbi1rZXlzPjxrZXkgYXBwPSJFTiIgZGItaWQ9IjJ4dDkwcHM5d3o1dndyZTJ2
d25wNXcwa2FyMmV0eDl4djJzdiI+Mjwva2V5PjwvZm9yZWlnbi1rZXlzPjxyZWYtdHlwZSBuYW1l
PSJKb3VybmFsIEFydGljbGUiPjE3PC9yZWYtdHlwZT48Y29udHJpYnV0b3JzPjxhdXRob3JzPjxh
dXRob3I+Q2hlbiwgTWluZzwvYXV0aG9yPjxhdXRob3I+UHJ6eWJvcm93c2tpLCBNZWxpc3NhPC9h
dXRob3I+PGF1dGhvcj5CZXJ0aGlhdW1lLCBGcmFuY29pczwvYXV0aG9yPjwvYXV0aG9ycz48L2Nv
bnRyaWJ1dG9ycz48dGl0bGVzPjx0aXRsZT5TdGVtIENlbGxzIGZvciBTa2luIFRpc3N1ZSBFbmdp
bmVlcmluZyBhbmQgV291bmQgSGVhbGluZzwvdGl0bGU+PHNlY29uZGFyeS10aXRsZT5Dcml0aWNh
bCByZXZpZXdzIGluIGJpb21lZGljYWwgZW5naW5lZXJpbmc8L3NlY29uZGFyeS10aXRsZT48L3Rp
dGxlcz48cGVyaW9kaWNhbD48ZnVsbC10aXRsZT5Dcml0aWNhbCByZXZpZXdzIGluIGJpb21lZGlj
YWwgZW5naW5lZXJpbmc8L2Z1bGwtdGl0bGU+PC9wZXJpb2RpY2FsPjxwYWdlcz4zOTktNDIxPC9w
YWdlcz48dm9sdW1lPjM3PC92b2x1bWU+PG51bWJlcj40LTU8L251bWJlcj48ZGF0ZXM+PHllYXI+
MjAwOTwveWVhcj48L2RhdGVzPjxpc2JuPjAyNzgtOTQwWDwvaXNibj48YWNjZXNzaW9uLW51bT5Q
TUMzMjIzNDg3PC9hY2Nlc3Npb24tbnVtPjx1cmxzPjxyZWxhdGVkLXVybHM+PHVybD5odHRwOi8v
d3d3Lm5jYmkubmxtLm5paC5nb3YvcG1jL2FydGljbGVzL1BNQzMyMjM0ODcvPC91cmw+PC9yZWxh
dGVkLXVybHM+PC91cmxzPjxyZW1vdGUtZGF0YWJhc2UtbmFtZT5QTUM8L3JlbW90ZS1kYXRhYmFz
ZS1uYW1lPjwvcmVjb3JkPjwvQ2l0ZT48Q2l0ZT48QXV0aG9yPkFuZGVyc3NvbjwvQXV0aG9yPjxZ
ZWFyPjIwMDk8L1llYXI+PFJlY051bT43PC9SZWNOdW0+PHJlY29yZD48cmVjLW51bWJlcj43PC9y
ZWMtbnVtYmVyPjxmb3JlaWduLWtleXM+PGtleSBhcHA9IkVOIiBkYi1pZD0iMnh0OTBwczl3ejV2
d3JlMnZ3bnA1dzBrYXIyZXR4OXh2MnN2Ij43PC9rZXk+PC9mb3JlaWduLWtleXM+PHJlZi10eXBl
IG5hbWU9IkJvb2sgU2VjdGlvbiI+NTwvcmVmLXR5cGU+PGNvbnRyaWJ1dG9ycz48YXV0aG9ycz48
YXV0aG9yPkFuZGVyc3NvbiwgTC4gQy48L2F1dGhvcj48YXV0aG9yPk5ldHRlbGJsYWQsIEguQy48
L2F1dGhvcj48YXV0aG9yPktyYXR6LCBHLjwvYXV0aG9yPjwvYXV0aG9ycz48c2Vjb25kYXJ5LWF1
dGhvcnM+PGF1dGhvcj5IYWtpbSwgTmFkZXkgUy48L2F1dGhvcj48L3NlY29uZGFyeS1hdXRob3Jz
PjwvY29udHJpYnV0b3JzPjx0aXRsZXM+PHRpdGxlPkZyb20gQmFzaWMgV291bmQgSGVhbGluZyB0
byBNb2Rlcm4gU2tpbiBFbmdpbmVlcmluZzwvdGl0bGU+PHNlY29uZGFyeS10aXRsZT5BcnRpZmlj
aWFsIE9yZ2Fuczwvc2Vjb25kYXJ5LXRpdGxlPjwvdGl0bGVzPjxwYWdlcz45My0xMDU8L3BhZ2Vz
PjxkYXRlcz48eWVhcj4yMDA5PC95ZWFyPjwvZGF0ZXM+PHB1Yi1sb2NhdGlvbj5Mb25kb248L3B1
Yi1sb2NhdGlvbj48cHVibGlzaGVyPlNwcmluZ2VyIExvbmRvbjwvcHVibGlzaGVyPjxpc2JuPjk3
OC0xLTg0ODgyLTI4My0yPC9pc2JuPjxsYWJlbD5BbmRlcnNzb24yMDA5PC9sYWJlbD48dXJscz48
cmVsYXRlZC11cmxzPjx1cmw+aHR0cHM6Ly9kb2kub3JnLzEwLjEwMDcvOTc4LTEtODQ4ODItMjgz
LTJfNjwvdXJsPjwvcmVsYXRlZC11cmxzPjwvdXJscz48ZWxlY3Ryb25pYy1yZXNvdXJjZS1udW0+
MTAuMTAwNy85NzgtMS04NDg4Mi0yODMtMl82PC9lbGVjdHJvbmljLXJlc291cmNlLW51bT48L3Jl
Y29yZD48L0NpdGU+PC9FbmROb3RlPgB=
</w:fldData>
        </w:fldChar>
      </w:r>
      <w:r w:rsidR="008E3692">
        <w:rPr>
          <w:rFonts w:eastAsia="Times New Roman" w:cstheme="minorHAnsi"/>
          <w:sz w:val="18"/>
          <w:szCs w:val="18"/>
          <w:lang w:val="en-US"/>
        </w:rPr>
        <w:instrText xml:space="preserve"> ADDIN EN.CITE </w:instrText>
      </w:r>
      <w:r w:rsidR="008E3692">
        <w:rPr>
          <w:rFonts w:eastAsia="Times New Roman" w:cstheme="minorHAnsi"/>
          <w:sz w:val="18"/>
          <w:szCs w:val="18"/>
          <w:lang w:val="en-US"/>
        </w:rPr>
        <w:fldChar w:fldCharType="begin">
          <w:fldData xml:space="preserve">PEVuZE5vdGU+PENpdGU+PEF1dGhvcj5NZXRjYWxmZTwvQXV0aG9yPjxZZWFyPjIwMDc8L1llYXI+
PFJlY051bT4xPC9SZWNOdW0+PERpc3BsYXlUZXh0PjxzdHlsZSBmYWNlPSJzdXBlcnNjcmlwdCI+
MSwgMiwgNTwvc3R5bGU+PC9EaXNwbGF5VGV4dD48cmVjb3JkPjxyZWMtbnVtYmVyPjE8L3JlYy1u
dW1iZXI+PGZvcmVpZ24ta2V5cz48a2V5IGFwcD0iRU4iIGRiLWlkPSIyeHQ5MHBzOXd6NXZ3cmUy
dnducDV3MGthcjJldHg5eHYyc3YiPjE8L2tleT48L2ZvcmVpZ24ta2V5cz48cmVmLXR5cGUgbmFt
ZT0iSm91cm5hbCBBcnRpY2xlIj4xNzwvcmVmLXR5cGU+PGNvbnRyaWJ1dG9ycz48YXV0aG9ycz48
YXV0aG9yPk1ldGNhbGZlLCBBbnRob255IEQuPC9hdXRob3I+PGF1dGhvcj5GZXJndXNvbiwgTWFy
ayBXLiBKLjwvYXV0aG9yPjwvYXV0aG9ycz48L2NvbnRyaWJ1dG9ycz48dGl0bGVzPjx0aXRsZT5U
aXNzdWUgZW5naW5lZXJpbmcgb2YgcmVwbGFjZW1lbnQgc2tpbjogdGhlIGNyb3Nzcm9hZHMgb2Yg
YmlvbWF0ZXJpYWxzLCB3b3VuZCBoZWFsaW5nLCBlbWJyeW9uaWMgZGV2ZWxvcG1lbnQsIHN0ZW0g
Y2VsbHMgYW5kIHJlZ2VuZXJhdGlvbjwvdGl0bGU+PHNlY29uZGFyeS10aXRsZT5Kb3VybmFsIG9m
IHRoZSBSb3lhbCBTb2NpZXR5IEludGVyZmFjZTwvc2Vjb25kYXJ5LXRpdGxlPjwvdGl0bGVzPjxw
ZXJpb2RpY2FsPjxmdWxsLXRpdGxlPkpvdXJuYWwgb2YgdGhlIFJveWFsIFNvY2lldHkgSW50ZXJm
YWNlPC9mdWxsLXRpdGxlPjwvcGVyaW9kaWNhbD48cGFnZXM+NDEzLTQzNzwvcGFnZXM+PHZvbHVt
ZT40PC92b2x1bWU+PG51bWJlcj4xNDwvbnVtYmVyPjxkYXRlcz48eWVhcj4yMDA3PC95ZWFyPjxw
dWItZGF0ZXM+PGRhdGU+MTIvMDUmI3hEOzA4LzA4L3JlY2VpdmVkJiN4RDswOS8wOC9hY2NlcHRl
ZDwvZGF0ZT48L3B1Yi1kYXRlcz48L2RhdGVzPjxwdWItbG9jYXRpb24+TG9uZG9uPC9wdWItbG9j
YXRpb24+PHB1Ymxpc2hlcj5UaGUgUm95YWwgU29jaWV0eTwvcHVibGlzaGVyPjxpc2JuPjE3NDIt
NTY4OSYjeEQ7MTc0Mi01NjYyPC9pc2JuPjxhY2Nlc3Npb24tbnVtPlBNQzIzNzM0MTE8L2FjY2Vz
c2lvbi1udW0+PHVybHM+PHJlbGF0ZWQtdXJscz48dXJsPmh0dHA6Ly93d3cubmNiaS5ubG0ubmlo
Lmdvdi9wbWMvYXJ0aWNsZXMvUE1DMjM3MzQxMS88L3VybD48L3JlbGF0ZWQtdXJscz48L3VybHM+
PGVsZWN0cm9uaWMtcmVzb3VyY2UtbnVtPjEwLjEwOTgvcnNpZi4yMDA2LjAxNzk8L2VsZWN0cm9u
aWMtcmVzb3VyY2UtbnVtPjxyZW1vdGUtZGF0YWJhc2UtbmFtZT5QTUM8L3JlbW90ZS1kYXRhYmFz
ZS1uYW1lPjwvcmVjb3JkPjwvQ2l0ZT48Q2l0ZT48QXV0aG9yPkNoZW48L0F1dGhvcj48WWVhcj4y
MDA5PC9ZZWFyPjxSZWNOdW0+MjwvUmVjTnVtPjxyZWNvcmQ+PHJlYy1udW1iZXI+MjwvcmVjLW51
bWJlcj48Zm9yZWlnbi1rZXlzPjxrZXkgYXBwPSJFTiIgZGItaWQ9IjJ4dDkwcHM5d3o1dndyZTJ2
d25wNXcwa2FyMmV0eDl4djJzdiI+Mjwva2V5PjwvZm9yZWlnbi1rZXlzPjxyZWYtdHlwZSBuYW1l
PSJKb3VybmFsIEFydGljbGUiPjE3PC9yZWYtdHlwZT48Y29udHJpYnV0b3JzPjxhdXRob3JzPjxh
dXRob3I+Q2hlbiwgTWluZzwvYXV0aG9yPjxhdXRob3I+UHJ6eWJvcm93c2tpLCBNZWxpc3NhPC9h
dXRob3I+PGF1dGhvcj5CZXJ0aGlhdW1lLCBGcmFuY29pczwvYXV0aG9yPjwvYXV0aG9ycz48L2Nv
bnRyaWJ1dG9ycz48dGl0bGVzPjx0aXRsZT5TdGVtIENlbGxzIGZvciBTa2luIFRpc3N1ZSBFbmdp
bmVlcmluZyBhbmQgV291bmQgSGVhbGluZzwvdGl0bGU+PHNlY29uZGFyeS10aXRsZT5Dcml0aWNh
bCByZXZpZXdzIGluIGJpb21lZGljYWwgZW5naW5lZXJpbmc8L3NlY29uZGFyeS10aXRsZT48L3Rp
dGxlcz48cGVyaW9kaWNhbD48ZnVsbC10aXRsZT5Dcml0aWNhbCByZXZpZXdzIGluIGJpb21lZGlj
YWwgZW5naW5lZXJpbmc8L2Z1bGwtdGl0bGU+PC9wZXJpb2RpY2FsPjxwYWdlcz4zOTktNDIxPC9w
YWdlcz48dm9sdW1lPjM3PC92b2x1bWU+PG51bWJlcj40LTU8L251bWJlcj48ZGF0ZXM+PHllYXI+
MjAwOTwveWVhcj48L2RhdGVzPjxpc2JuPjAyNzgtOTQwWDwvaXNibj48YWNjZXNzaW9uLW51bT5Q
TUMzMjIzNDg3PC9hY2Nlc3Npb24tbnVtPjx1cmxzPjxyZWxhdGVkLXVybHM+PHVybD5odHRwOi8v
d3d3Lm5jYmkubmxtLm5paC5nb3YvcG1jL2FydGljbGVzL1BNQzMyMjM0ODcvPC91cmw+PC9yZWxh
dGVkLXVybHM+PC91cmxzPjxyZW1vdGUtZGF0YWJhc2UtbmFtZT5QTUM8L3JlbW90ZS1kYXRhYmFz
ZS1uYW1lPjwvcmVjb3JkPjwvQ2l0ZT48Q2l0ZT48QXV0aG9yPkFuZGVyc3NvbjwvQXV0aG9yPjxZ
ZWFyPjIwMDk8L1llYXI+PFJlY051bT43PC9SZWNOdW0+PHJlY29yZD48cmVjLW51bWJlcj43PC9y
ZWMtbnVtYmVyPjxmb3JlaWduLWtleXM+PGtleSBhcHA9IkVOIiBkYi1pZD0iMnh0OTBwczl3ejV2
d3JlMnZ3bnA1dzBrYXIyZXR4OXh2MnN2Ij43PC9rZXk+PC9mb3JlaWduLWtleXM+PHJlZi10eXBl
IG5hbWU9IkJvb2sgU2VjdGlvbiI+NTwvcmVmLXR5cGU+PGNvbnRyaWJ1dG9ycz48YXV0aG9ycz48
YXV0aG9yPkFuZGVyc3NvbiwgTC4gQy48L2F1dGhvcj48YXV0aG9yPk5ldHRlbGJsYWQsIEguQy48
L2F1dGhvcj48YXV0aG9yPktyYXR6LCBHLjwvYXV0aG9yPjwvYXV0aG9ycz48c2Vjb25kYXJ5LWF1
dGhvcnM+PGF1dGhvcj5IYWtpbSwgTmFkZXkgUy48L2F1dGhvcj48L3NlY29uZGFyeS1hdXRob3Jz
PjwvY29udHJpYnV0b3JzPjx0aXRsZXM+PHRpdGxlPkZyb20gQmFzaWMgV291bmQgSGVhbGluZyB0
byBNb2Rlcm4gU2tpbiBFbmdpbmVlcmluZzwvdGl0bGU+PHNlY29uZGFyeS10aXRsZT5BcnRpZmlj
aWFsIE9yZ2Fuczwvc2Vjb25kYXJ5LXRpdGxlPjwvdGl0bGVzPjxwYWdlcz45My0xMDU8L3BhZ2Vz
PjxkYXRlcz48eWVhcj4yMDA5PC95ZWFyPjwvZGF0ZXM+PHB1Yi1sb2NhdGlvbj5Mb25kb248L3B1
Yi1sb2NhdGlvbj48cHVibGlzaGVyPlNwcmluZ2VyIExvbmRvbjwvcHVibGlzaGVyPjxpc2JuPjk3
OC0xLTg0ODgyLTI4My0yPC9pc2JuPjxsYWJlbD5BbmRlcnNzb24yMDA5PC9sYWJlbD48dXJscz48
cmVsYXRlZC11cmxzPjx1cmw+aHR0cHM6Ly9kb2kub3JnLzEwLjEwMDcvOTc4LTEtODQ4ODItMjgz
LTJfNjwvdXJsPjwvcmVsYXRlZC11cmxzPjwvdXJscz48ZWxlY3Ryb25pYy1yZXNvdXJjZS1udW0+
MTAuMTAwNy85NzgtMS04NDg4Mi0yODMtMl82PC9lbGVjdHJvbmljLXJlc291cmNlLW51bT48L3Jl
Y29yZD48L0NpdGU+PC9FbmROb3RlPgB=
</w:fldData>
        </w:fldChar>
      </w:r>
      <w:r w:rsidR="008E3692">
        <w:rPr>
          <w:rFonts w:eastAsia="Times New Roman" w:cstheme="minorHAnsi"/>
          <w:sz w:val="18"/>
          <w:szCs w:val="18"/>
          <w:lang w:val="en-US"/>
        </w:rPr>
        <w:instrText xml:space="preserve"> ADDIN EN.CITE.DATA </w:instrText>
      </w:r>
      <w:r w:rsidR="008E3692">
        <w:rPr>
          <w:rFonts w:eastAsia="Times New Roman" w:cstheme="minorHAnsi"/>
          <w:sz w:val="18"/>
          <w:szCs w:val="18"/>
          <w:lang w:val="en-US"/>
        </w:rPr>
      </w:r>
      <w:r w:rsidR="008E3692">
        <w:rPr>
          <w:rFonts w:eastAsia="Times New Roman" w:cstheme="minorHAnsi"/>
          <w:sz w:val="18"/>
          <w:szCs w:val="18"/>
          <w:lang w:val="en-US"/>
        </w:rPr>
        <w:fldChar w:fldCharType="end"/>
      </w:r>
      <w:r w:rsidRPr="00A961C9">
        <w:rPr>
          <w:rFonts w:eastAsia="Times New Roman" w:cstheme="minorHAnsi"/>
          <w:sz w:val="18"/>
          <w:szCs w:val="18"/>
          <w:lang w:val="en-US"/>
        </w:rPr>
      </w:r>
      <w:r w:rsidRPr="00A961C9">
        <w:rPr>
          <w:rFonts w:eastAsia="Times New Roman" w:cstheme="minorHAnsi"/>
          <w:sz w:val="18"/>
          <w:szCs w:val="18"/>
          <w:lang w:val="en-US"/>
        </w:rPr>
        <w:fldChar w:fldCharType="separate"/>
      </w:r>
      <w:hyperlink w:anchor="_ENREF_1" w:tooltip="Metcalfe, 2007 #1" w:history="1">
        <w:r w:rsidR="00453533" w:rsidRPr="008E3692">
          <w:rPr>
            <w:rFonts w:eastAsia="Times New Roman" w:cstheme="minorHAnsi"/>
            <w:noProof/>
            <w:sz w:val="18"/>
            <w:szCs w:val="18"/>
            <w:vertAlign w:val="superscript"/>
            <w:lang w:val="en-US"/>
          </w:rPr>
          <w:t>1</w:t>
        </w:r>
      </w:hyperlink>
      <w:r w:rsidR="008E3692" w:rsidRPr="008E3692">
        <w:rPr>
          <w:rFonts w:eastAsia="Times New Roman" w:cstheme="minorHAnsi"/>
          <w:noProof/>
          <w:sz w:val="18"/>
          <w:szCs w:val="18"/>
          <w:vertAlign w:val="superscript"/>
          <w:lang w:val="en-US"/>
        </w:rPr>
        <w:t xml:space="preserve">, </w:t>
      </w:r>
      <w:hyperlink w:anchor="_ENREF_2" w:tooltip="Chen, 2009 #2" w:history="1">
        <w:r w:rsidR="00453533" w:rsidRPr="008E3692">
          <w:rPr>
            <w:rFonts w:eastAsia="Times New Roman" w:cstheme="minorHAnsi"/>
            <w:noProof/>
            <w:sz w:val="18"/>
            <w:szCs w:val="18"/>
            <w:vertAlign w:val="superscript"/>
            <w:lang w:val="en-US"/>
          </w:rPr>
          <w:t>2</w:t>
        </w:r>
      </w:hyperlink>
      <w:r w:rsidR="008E3692" w:rsidRPr="008E3692">
        <w:rPr>
          <w:rFonts w:eastAsia="Times New Roman" w:cstheme="minorHAnsi"/>
          <w:noProof/>
          <w:sz w:val="18"/>
          <w:szCs w:val="18"/>
          <w:vertAlign w:val="superscript"/>
          <w:lang w:val="en-US"/>
        </w:rPr>
        <w:t xml:space="preserve">, </w:t>
      </w:r>
      <w:hyperlink w:anchor="_ENREF_5" w:tooltip="Andersson, 2009 #7" w:history="1">
        <w:r w:rsidR="00453533" w:rsidRPr="008E3692">
          <w:rPr>
            <w:rFonts w:eastAsia="Times New Roman" w:cstheme="minorHAnsi"/>
            <w:noProof/>
            <w:sz w:val="18"/>
            <w:szCs w:val="18"/>
            <w:vertAlign w:val="superscript"/>
            <w:lang w:val="en-US"/>
          </w:rPr>
          <w:t>5</w:t>
        </w:r>
      </w:hyperlink>
      <w:r w:rsidRPr="00A961C9">
        <w:rPr>
          <w:rFonts w:eastAsia="Times New Roman" w:cstheme="minorHAnsi"/>
          <w:sz w:val="18"/>
          <w:szCs w:val="18"/>
          <w:lang w:val="en-US"/>
        </w:rPr>
        <w:fldChar w:fldCharType="end"/>
      </w:r>
      <w:r w:rsidRPr="00A961C9">
        <w:rPr>
          <w:rFonts w:eastAsia="Times New Roman" w:cstheme="minorHAnsi"/>
          <w:sz w:val="18"/>
          <w:szCs w:val="18"/>
          <w:lang w:val="en-US"/>
        </w:rPr>
        <w:t>. Nowadays, scientists are focused on mimicking the structure, composition, topography, mechanical properties and even the biological function of ECM to achieve better materials</w:t>
      </w:r>
      <w:hyperlink w:anchor="_ENREF_3" w:tooltip="Zhong, 2010 #3" w:history="1">
        <w:r w:rsidR="00453533">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Zhong&lt;/Author&gt;&lt;Year&gt;2010&lt;/Year&gt;&lt;RecNum&gt;3&lt;/RecNum&gt;&lt;DisplayText&gt;&lt;style face="superscript"&gt;3&lt;/style&gt;&lt;/DisplayText&gt;&lt;record&gt;&lt;rec-number&gt;3&lt;/rec-number&gt;&lt;foreign-keys&gt;&lt;key app="EN" db-id="2xt90ps9wz5vwre2vwnp5w0kar2etx9xv2sv"&gt;3&lt;/key&gt;&lt;/foreign-keys&gt;&lt;ref-type name="Journal Article"&gt;17&lt;/ref-type&gt;&lt;contributors&gt;&lt;authors&gt;&lt;author&gt;Zhong, S. P.&lt;/author&gt;&lt;author&gt;Zhang, Y. Z.&lt;/author&gt;&lt;author&gt;Lim, C. T.&lt;/author&gt;&lt;/authors&gt;&lt;/contributors&gt;&lt;titles&gt;&lt;title&gt;Tissue scaffolds for skin wound healing and dermal reconstruction&lt;/title&gt;&lt;secondary-title&gt;Wiley Interdisciplinary Reviews: Nanomedicine and Nanobiotechnology&lt;/secondary-title&gt;&lt;/titles&gt;&lt;periodical&gt;&lt;full-title&gt;Wiley Interdisciplinary Reviews: Nanomedicine and Nanobiotechnology&lt;/full-title&gt;&lt;/periodical&gt;&lt;pages&gt;510-525&lt;/pages&gt;&lt;volume&gt;2&lt;/volume&gt;&lt;number&gt;5&lt;/number&gt;&lt;dates&gt;&lt;year&gt;2010&lt;/year&gt;&lt;/dates&gt;&lt;publisher&gt;John Wiley &amp;amp; Sons, Inc.&lt;/publisher&gt;&lt;isbn&gt;1939-0041&lt;/isbn&gt;&lt;urls&gt;&lt;related-urls&gt;&lt;url&gt;http://dx.doi.org/10.1002/wnan.100&lt;/url&gt;&lt;/related-urls&gt;&lt;/urls&gt;&lt;electronic-resource-num&gt;10.1002/wnan.100&lt;/electronic-resource-num&gt;&lt;/record&gt;&lt;/Cite&gt;&lt;/EndNote&gt;</w:instrText>
        </w:r>
        <w:r w:rsidR="00453533">
          <w:rPr>
            <w:rFonts w:eastAsia="Times New Roman" w:cstheme="minorHAnsi"/>
            <w:sz w:val="18"/>
            <w:szCs w:val="18"/>
            <w:lang w:val="en-US"/>
          </w:rPr>
          <w:fldChar w:fldCharType="separate"/>
        </w:r>
        <w:r w:rsidR="00453533" w:rsidRPr="00A33E68">
          <w:rPr>
            <w:rFonts w:eastAsia="Times New Roman" w:cstheme="minorHAnsi"/>
            <w:noProof/>
            <w:sz w:val="18"/>
            <w:szCs w:val="18"/>
            <w:vertAlign w:val="superscript"/>
            <w:lang w:val="en-US"/>
          </w:rPr>
          <w:t>3</w:t>
        </w:r>
        <w:r w:rsidR="00453533">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Herein, we identified some criteria that must be taken into account in skin substitute production: besides </w:t>
      </w:r>
      <w:r w:rsidRPr="00A961C9">
        <w:rPr>
          <w:rFonts w:eastAsia="Times New Roman" w:cstheme="minorHAnsi"/>
          <w:color w:val="000000"/>
          <w:sz w:val="18"/>
          <w:szCs w:val="18"/>
          <w:shd w:val="clear" w:color="auto" w:fill="FFFFFF"/>
          <w:lang w:val="en-US"/>
        </w:rPr>
        <w:t xml:space="preserve">being easy to handle and apply to the wound site, it should provide vital barrier </w:t>
      </w:r>
      <w:r w:rsidRPr="00A961C9">
        <w:rPr>
          <w:rFonts w:eastAsia="Times New Roman" w:cstheme="minorHAnsi"/>
          <w:color w:val="000000"/>
          <w:sz w:val="18"/>
          <w:szCs w:val="18"/>
          <w:shd w:val="clear" w:color="auto" w:fill="FFFFFF"/>
          <w:lang w:val="en-US"/>
        </w:rPr>
        <w:t>function with appropriate water flux and be readily adherent, presenting suitable physical and mechanical properties</w:t>
      </w:r>
      <w:hyperlink w:anchor="_ENREF_3" w:tooltip="Zhong, 2010 #3" w:history="1">
        <w:r w:rsidR="00453533">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Zhong&lt;/Author&gt;&lt;Year&gt;2010&lt;/Year&gt;&lt;RecNum&gt;3&lt;/RecNum&gt;&lt;DisplayText&gt;&lt;style face="superscript"&gt;3&lt;/style&gt;&lt;/DisplayText&gt;&lt;record&gt;&lt;rec-number&gt;3&lt;/rec-number&gt;&lt;foreign-keys&gt;&lt;key app="EN" db-id="2xt90ps9wz5vwre2vwnp5w0kar2etx9xv2sv"&gt;3&lt;/key&gt;&lt;/foreign-keys&gt;&lt;ref-type name="Journal Article"&gt;17&lt;/ref-type&gt;&lt;contributors&gt;&lt;authors&gt;&lt;author&gt;Zhong, S. P.&lt;/author&gt;&lt;author&gt;Zhang, Y. Z.&lt;/author&gt;&lt;author&gt;Lim, C. T.&lt;/author&gt;&lt;/authors&gt;&lt;/contributors&gt;&lt;titles&gt;&lt;title&gt;Tissue scaffolds for skin wound healing and dermal reconstruction&lt;/title&gt;&lt;secondary-title&gt;Wiley Interdisciplinary Reviews: Nanomedicine and Nanobiotechnology&lt;/secondary-title&gt;&lt;/titles&gt;&lt;periodical&gt;&lt;full-title&gt;Wiley Interdisciplinary Reviews: Nanomedicine and Nanobiotechnology&lt;/full-title&gt;&lt;/periodical&gt;&lt;pages&gt;510-525&lt;/pages&gt;&lt;volume&gt;2&lt;/volume&gt;&lt;number&gt;5&lt;/number&gt;&lt;dates&gt;&lt;year&gt;2010&lt;/year&gt;&lt;/dates&gt;&lt;publisher&gt;John Wiley &amp;amp; Sons, Inc.&lt;/publisher&gt;&lt;isbn&gt;1939-0041&lt;/isbn&gt;&lt;urls&gt;&lt;related-urls&gt;&lt;url&gt;http://dx.doi.org/10.1002/wnan.100&lt;/url&gt;&lt;/related-urls&gt;&lt;/urls&gt;&lt;electronic-resource-num&gt;10.1002/wnan.100&lt;/electronic-resource-num&gt;&lt;/record&gt;&lt;/Cite&gt;&lt;/EndNote&gt;</w:instrText>
        </w:r>
        <w:r w:rsidR="00453533">
          <w:rPr>
            <w:rFonts w:eastAsia="Times New Roman" w:cstheme="minorHAnsi"/>
            <w:color w:val="000000"/>
            <w:sz w:val="18"/>
            <w:szCs w:val="18"/>
            <w:shd w:val="clear" w:color="auto" w:fill="FFFFFF"/>
            <w:lang w:val="en-US"/>
          </w:rPr>
          <w:fldChar w:fldCharType="separate"/>
        </w:r>
        <w:r w:rsidR="00453533" w:rsidRPr="00C250C3">
          <w:rPr>
            <w:rFonts w:eastAsia="Times New Roman" w:cstheme="minorHAnsi"/>
            <w:noProof/>
            <w:color w:val="000000"/>
            <w:sz w:val="18"/>
            <w:szCs w:val="18"/>
            <w:shd w:val="clear" w:color="auto" w:fill="FFFFFF"/>
            <w:vertAlign w:val="superscript"/>
            <w:lang w:val="en-US"/>
          </w:rPr>
          <w:t>3</w:t>
        </w:r>
        <w:r w:rsidR="00453533">
          <w:rPr>
            <w:rFonts w:eastAsia="Times New Roman" w:cstheme="minorHAnsi"/>
            <w:color w:val="000000"/>
            <w:sz w:val="18"/>
            <w:szCs w:val="18"/>
            <w:shd w:val="clear" w:color="auto" w:fill="FFFFFF"/>
            <w:lang w:val="en-US"/>
          </w:rPr>
          <w:fldChar w:fldCharType="end"/>
        </w:r>
      </w:hyperlink>
      <w:r w:rsidRPr="00A961C9">
        <w:rPr>
          <w:rFonts w:eastAsia="Times New Roman" w:cstheme="minorHAnsi"/>
          <w:color w:val="000000"/>
          <w:sz w:val="18"/>
          <w:szCs w:val="18"/>
          <w:shd w:val="clear" w:color="auto" w:fill="FFFFFF"/>
          <w:lang w:val="en-US"/>
        </w:rPr>
        <w:t xml:space="preserve">. Therefore, we got inspiration on mussel’s bonding abilities, to develop a conjugated polymer capable of adding adhesive properties to our material, modifying the HA backbones </w:t>
      </w:r>
      <w:r w:rsidRPr="00A961C9">
        <w:rPr>
          <w:rFonts w:eastAsia="Times New Roman" w:cstheme="minorHAnsi"/>
          <w:sz w:val="18"/>
          <w:szCs w:val="18"/>
          <w:shd w:val="clear" w:color="auto" w:fill="FFFFFF"/>
          <w:lang w:val="en-US"/>
        </w:rPr>
        <w:t>chains with the catecholamine</w:t>
      </w:r>
      <w:r w:rsidRPr="00A961C9">
        <w:rPr>
          <w:rFonts w:eastAsia="Times New Roman" w:cstheme="minorHAnsi"/>
          <w:color w:val="000000"/>
          <w:sz w:val="18"/>
          <w:szCs w:val="18"/>
          <w:shd w:val="clear" w:color="auto" w:fill="FFFFFF"/>
          <w:lang w:val="en-US"/>
        </w:rPr>
        <w:t xml:space="preserve"> DN, using a carbodiimide chemistry reaction. The UV-vis spectra for HA and HA-DN solutions showed that only the conjugate HA-DN presented the characteristic peak band</w:t>
      </w:r>
      <w:r w:rsidR="00F64783">
        <w:rPr>
          <w:rFonts w:eastAsia="Times New Roman" w:cstheme="minorHAnsi"/>
          <w:color w:val="000000"/>
          <w:sz w:val="18"/>
          <w:szCs w:val="18"/>
          <w:shd w:val="clear" w:color="auto" w:fill="FFFFFF"/>
          <w:lang w:val="en-US"/>
        </w:rPr>
        <w:t xml:space="preserve"> of DN, at 280 nm (see Figure 1</w:t>
      </w:r>
      <w:r w:rsidRPr="00A961C9">
        <w:rPr>
          <w:rFonts w:eastAsia="Times New Roman" w:cstheme="minorHAnsi"/>
          <w:color w:val="000000"/>
          <w:sz w:val="18"/>
          <w:szCs w:val="18"/>
          <w:shd w:val="clear" w:color="auto" w:fill="FFFFFF"/>
          <w:lang w:val="en-US"/>
        </w:rPr>
        <w:t>). In fact, we could also determinate the degree of DN substitution by preparing a standard curve of known concentration of free DN and then following thei</w:t>
      </w:r>
      <w:r w:rsidR="00DC2E5C">
        <w:rPr>
          <w:rFonts w:eastAsia="Times New Roman" w:cstheme="minorHAnsi"/>
          <w:color w:val="000000"/>
          <w:sz w:val="18"/>
          <w:szCs w:val="18"/>
          <w:shd w:val="clear" w:color="auto" w:fill="FFFFFF"/>
          <w:lang w:val="en-US"/>
        </w:rPr>
        <w:t>r UV excitation curve (Figure S2</w:t>
      </w:r>
      <w:r w:rsidRPr="00A961C9">
        <w:rPr>
          <w:rFonts w:eastAsia="Times New Roman" w:cstheme="minorHAnsi"/>
          <w:color w:val="000000"/>
          <w:sz w:val="18"/>
          <w:szCs w:val="18"/>
          <w:shd w:val="clear" w:color="auto" w:fill="FFFFFF"/>
          <w:lang w:val="en-US"/>
        </w:rPr>
        <w:t xml:space="preserve">). The obtained </w:t>
      </w:r>
      <w:r w:rsidR="00DF23E2">
        <w:rPr>
          <w:rFonts w:eastAsia="Times New Roman" w:cstheme="minorHAnsi"/>
          <w:color w:val="000000"/>
          <w:sz w:val="18"/>
          <w:szCs w:val="18"/>
          <w:shd w:val="clear" w:color="auto" w:fill="FFFFFF"/>
          <w:lang w:val="en-US"/>
        </w:rPr>
        <w:t xml:space="preserve">substitution degree was </w:t>
      </w:r>
      <w:r w:rsidRPr="00A961C9">
        <w:rPr>
          <w:rFonts w:eastAsia="Times New Roman" w:cstheme="minorHAnsi"/>
          <w:color w:val="000000"/>
          <w:sz w:val="18"/>
          <w:szCs w:val="18"/>
          <w:shd w:val="clear" w:color="auto" w:fill="FFFFFF"/>
          <w:lang w:val="en-US"/>
        </w:rPr>
        <w:t xml:space="preserve">24%. This value is higher than some similar substitutions already reported in literature, indicating a better </w:t>
      </w:r>
      <w:r w:rsidRPr="00060D00">
        <w:rPr>
          <w:rFonts w:eastAsia="Times New Roman" w:cstheme="minorHAnsi"/>
          <w:color w:val="000000"/>
          <w:sz w:val="18"/>
          <w:szCs w:val="18"/>
          <w:shd w:val="clear" w:color="auto" w:fill="FFFFFF"/>
          <w:lang w:val="en-US"/>
        </w:rPr>
        <w:t xml:space="preserve">performance of our chemical conjugation reaction </w:t>
      </w:r>
      <w:hyperlink w:anchor="_ENREF_51" w:tooltip="Neto, 2014 #87"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Neto&lt;/Author&gt;&lt;Year&gt;2014&lt;/Year&gt;&lt;RecNum&gt;87&lt;/RecNum&gt;&lt;DisplayText&gt;&lt;style face="superscript"&gt;51&lt;/style&gt;&lt;/DisplayText&gt;&lt;record&gt;&lt;rec-number&gt;87&lt;/rec-number&gt;&lt;foreign-keys&gt;&lt;key app="EN" db-id="2xt90ps9wz5vwre2vwnp5w0kar2etx9xv2sv"&gt;87&lt;/key&gt;&lt;/foreign-keys&gt;&lt;ref-type name="Journal Article"&gt;17&lt;/ref-type&gt;&lt;contributors&gt;&lt;authors&gt;&lt;author&gt;Neto, Ana I.&lt;/author&gt;&lt;author&gt;Cibrão, Ana&lt;/author&gt;&lt;author&gt;Correia, Clara R.&lt;/author&gt;&lt;author&gt;Carvalho, Rita R.&lt;/author&gt;&lt;author&gt;Luz, Gisela&lt;/author&gt;&lt;author&gt;Ferrer, Glória G.&lt;/author&gt;&lt;author&gt;Botelho, Gabriela&lt;/author&gt;&lt;author&gt;Picart, Catherine&lt;/author&gt;&lt;author&gt;Alves, N. M.&lt;/author&gt;&lt;author&gt;Mano, J. F.&lt;/author&gt;&lt;/authors&gt;&lt;/contributors&gt;&lt;titles&gt;&lt;title&gt;Nanostructured polymeric coatings based on chitosan and dopamine-modified hyaluronic acid for biomedical applications&lt;/title&gt;&lt;secondary-title&gt;Small&lt;/secondary-title&gt;&lt;/titles&gt;&lt;periodical&gt;&lt;full-title&gt;Small&lt;/full-title&gt;&lt;/periodical&gt;&lt;pages&gt;2459-2469&lt;/pages&gt;&lt;volume&gt;10&lt;/volume&gt;&lt;number&gt;12&lt;/number&gt;&lt;dates&gt;&lt;year&gt;2014&lt;/year&gt;&lt;/dates&gt;&lt;publisher&gt;John Wiley &amp;amp;amp; Sons&lt;/publisher&gt;&lt;urls&gt;&lt;related-urls&gt;&lt;url&gt;http://repositorium.sdum.uminho.pt/handle/1822/29315&lt;/url&gt;&lt;/related-urls&gt;&lt;/urls&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51</w:t>
        </w:r>
        <w:r w:rsidR="00453533" w:rsidRPr="00060D00">
          <w:rPr>
            <w:rFonts w:eastAsia="Times New Roman" w:cstheme="minorHAnsi"/>
            <w:color w:val="000000"/>
            <w:sz w:val="18"/>
            <w:szCs w:val="18"/>
            <w:shd w:val="clear" w:color="auto" w:fill="FFFFFF"/>
            <w:lang w:val="en-US"/>
          </w:rPr>
          <w:fldChar w:fldCharType="end"/>
        </w:r>
      </w:hyperlink>
      <w:r w:rsidR="00D91787" w:rsidRPr="00060D00">
        <w:rPr>
          <w:rFonts w:eastAsia="Times New Roman" w:cstheme="minorHAnsi"/>
          <w:color w:val="000000"/>
          <w:sz w:val="18"/>
          <w:szCs w:val="18"/>
          <w:shd w:val="clear" w:color="auto" w:fill="FFFFFF"/>
          <w:lang w:val="en-US"/>
        </w:rPr>
        <w:t xml:space="preserve">. </w:t>
      </w:r>
    </w:p>
    <w:p w:rsidR="003B7D3A" w:rsidRPr="00060D00" w:rsidRDefault="003B7D3A" w:rsidP="00D91787">
      <w:pPr>
        <w:spacing w:after="0"/>
        <w:ind w:firstLine="284"/>
        <w:jc w:val="both"/>
        <w:rPr>
          <w:rFonts w:eastAsia="Times New Roman" w:cstheme="minorHAnsi"/>
          <w:color w:val="000000"/>
          <w:sz w:val="18"/>
          <w:szCs w:val="18"/>
          <w:shd w:val="clear" w:color="auto" w:fill="FFFFFF"/>
          <w:lang w:val="en-US"/>
        </w:rPr>
      </w:pPr>
      <w:r w:rsidRPr="00060D00">
        <w:rPr>
          <w:rFonts w:eastAsia="Times New Roman" w:cstheme="minorHAnsi"/>
          <w:color w:val="000000"/>
          <w:sz w:val="18"/>
          <w:szCs w:val="18"/>
          <w:shd w:val="clear" w:color="auto" w:fill="FFFFFF"/>
          <w:lang w:val="en-US"/>
        </w:rPr>
        <w:t xml:space="preserve">Both the results of UV–vis spectroscopy and </w:t>
      </w:r>
      <w:r w:rsidRPr="00060D00">
        <w:rPr>
          <w:rFonts w:eastAsia="Times New Roman" w:cstheme="minorHAnsi"/>
          <w:color w:val="000000"/>
          <w:sz w:val="18"/>
          <w:szCs w:val="18"/>
          <w:shd w:val="clear" w:color="auto" w:fill="FFFFFF"/>
          <w:vertAlign w:val="superscript"/>
          <w:lang w:val="en-US"/>
        </w:rPr>
        <w:t>1</w:t>
      </w:r>
      <w:r w:rsidRPr="00060D00">
        <w:rPr>
          <w:rFonts w:eastAsia="Times New Roman" w:cstheme="minorHAnsi"/>
          <w:color w:val="000000"/>
          <w:sz w:val="18"/>
          <w:szCs w:val="18"/>
          <w:shd w:val="clear" w:color="auto" w:fill="FFFFFF"/>
          <w:lang w:val="en-US"/>
        </w:rPr>
        <w:t xml:space="preserve">H-NMR confirmed that DN was presented in the conjugated HA-DN. Therefore, we believe that the chosen conditions were an adequate commitment between substitution and waste of material and would have a considerable impact on the adhesion properties of the resulting scaffold. </w:t>
      </w:r>
    </w:p>
    <w:p w:rsidR="00A961C9" w:rsidRPr="00060D00" w:rsidRDefault="00A961C9" w:rsidP="004B318D">
      <w:pPr>
        <w:spacing w:after="0"/>
        <w:ind w:firstLine="284"/>
        <w:jc w:val="both"/>
        <w:rPr>
          <w:rFonts w:eastAsia="Times New Roman" w:cstheme="minorHAnsi"/>
          <w:color w:val="000000"/>
          <w:sz w:val="18"/>
          <w:szCs w:val="18"/>
          <w:shd w:val="clear" w:color="auto" w:fill="FFFFFF"/>
          <w:lang w:val="en-US"/>
        </w:rPr>
      </w:pPr>
      <w:r w:rsidRPr="00060D00">
        <w:rPr>
          <w:rFonts w:eastAsia="Times New Roman" w:cstheme="minorHAnsi"/>
          <w:color w:val="000000"/>
          <w:sz w:val="18"/>
          <w:szCs w:val="18"/>
          <w:shd w:val="clear" w:color="auto" w:fill="FFFFFF"/>
          <w:lang w:val="en-US"/>
        </w:rPr>
        <w:t>Additionally</w:t>
      </w:r>
      <w:r w:rsidRPr="00A961C9">
        <w:rPr>
          <w:rFonts w:eastAsia="Times New Roman" w:cstheme="minorHAnsi"/>
          <w:color w:val="000000"/>
          <w:sz w:val="18"/>
          <w:szCs w:val="18"/>
          <w:shd w:val="clear" w:color="auto" w:fill="FFFFFF"/>
          <w:lang w:val="en-US"/>
        </w:rPr>
        <w:t>, this scaffold should undergo controlled degradation, be sterile, non-cytotoxic and evoke minimal inflammatory reactivity, w</w:t>
      </w:r>
      <w:r w:rsidR="00C250C3">
        <w:rPr>
          <w:rFonts w:eastAsia="Times New Roman" w:cstheme="minorHAnsi"/>
          <w:color w:val="000000"/>
          <w:sz w:val="18"/>
          <w:szCs w:val="18"/>
          <w:shd w:val="clear" w:color="auto" w:fill="FFFFFF"/>
          <w:lang w:val="en-US"/>
        </w:rPr>
        <w:t>hile still being cost effective</w:t>
      </w:r>
      <w:hyperlink w:anchor="_ENREF_3" w:tooltip="Zhong, 2010 #3" w:history="1">
        <w:r w:rsidR="00453533">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Zhong&lt;/Author&gt;&lt;Year&gt;2010&lt;/Year&gt;&lt;RecNum&gt;3&lt;/RecNum&gt;&lt;DisplayText&gt;&lt;style face="superscript"&gt;3&lt;/style&gt;&lt;/DisplayText&gt;&lt;record&gt;&lt;rec-number&gt;3&lt;/rec-number&gt;&lt;foreign-keys&gt;&lt;key app="EN" db-id="2xt90ps9wz5vwre2vwnp5w0kar2etx9xv2sv"&gt;3&lt;/key&gt;&lt;/foreign-keys&gt;&lt;ref-type name="Journal Article"&gt;17&lt;/ref-type&gt;&lt;contributors&gt;&lt;authors&gt;&lt;author&gt;Zhong, S. P.&lt;/author&gt;&lt;author&gt;Zhang, Y. Z.&lt;/author&gt;&lt;author&gt;Lim, C. T.&lt;/author&gt;&lt;/authors&gt;&lt;/contributors&gt;&lt;titles&gt;&lt;title&gt;Tissue scaffolds for skin wound healing and dermal reconstruction&lt;/title&gt;&lt;secondary-title&gt;Wiley Interdisciplinary Reviews: Nanomedicine and Nanobiotechnology&lt;/secondary-title&gt;&lt;/titles&gt;&lt;periodical&gt;&lt;full-title&gt;Wiley Interdisciplinary Reviews: Nanomedicine and Nanobiotechnology&lt;/full-title&gt;&lt;/periodical&gt;&lt;pages&gt;510-525&lt;/pages&gt;&lt;volume&gt;2&lt;/volume&gt;&lt;number&gt;5&lt;/number&gt;&lt;dates&gt;&lt;year&gt;2010&lt;/year&gt;&lt;/dates&gt;&lt;publisher&gt;John Wiley &amp;amp; Sons, Inc.&lt;/publisher&gt;&lt;isbn&gt;1939-0041&lt;/isbn&gt;&lt;urls&gt;&lt;related-urls&gt;&lt;url&gt;http://dx.doi.org/10.1002/wnan.100&lt;/url&gt;&lt;/related-urls&gt;&lt;/urls&gt;&lt;electronic-resource-num&gt;10.1002/wnan.100&lt;/electronic-resource-num&gt;&lt;/record&gt;&lt;/Cite&gt;&lt;/EndNote&gt;</w:instrText>
        </w:r>
        <w:r w:rsidR="00453533">
          <w:rPr>
            <w:rFonts w:eastAsia="Times New Roman" w:cstheme="minorHAnsi"/>
            <w:color w:val="000000"/>
            <w:sz w:val="18"/>
            <w:szCs w:val="18"/>
            <w:shd w:val="clear" w:color="auto" w:fill="FFFFFF"/>
            <w:lang w:val="en-US"/>
          </w:rPr>
          <w:fldChar w:fldCharType="separate"/>
        </w:r>
        <w:r w:rsidR="00453533" w:rsidRPr="00C250C3">
          <w:rPr>
            <w:rFonts w:eastAsia="Times New Roman" w:cstheme="minorHAnsi"/>
            <w:noProof/>
            <w:color w:val="000000"/>
            <w:sz w:val="18"/>
            <w:szCs w:val="18"/>
            <w:shd w:val="clear" w:color="auto" w:fill="FFFFFF"/>
            <w:vertAlign w:val="superscript"/>
            <w:lang w:val="en-US"/>
          </w:rPr>
          <w:t>3</w:t>
        </w:r>
        <w:r w:rsidR="00453533">
          <w:rPr>
            <w:rFonts w:eastAsia="Times New Roman" w:cstheme="minorHAnsi"/>
            <w:color w:val="000000"/>
            <w:sz w:val="18"/>
            <w:szCs w:val="18"/>
            <w:shd w:val="clear" w:color="auto" w:fill="FFFFFF"/>
            <w:lang w:val="en-US"/>
          </w:rPr>
          <w:fldChar w:fldCharType="end"/>
        </w:r>
      </w:hyperlink>
      <w:r w:rsidR="00C250C3">
        <w:rPr>
          <w:rFonts w:eastAsia="Times New Roman" w:cstheme="minorHAnsi"/>
          <w:color w:val="000000"/>
          <w:sz w:val="18"/>
          <w:szCs w:val="18"/>
          <w:shd w:val="clear" w:color="auto" w:fill="FFFFFF"/>
          <w:lang w:val="en-US"/>
        </w:rPr>
        <w:t xml:space="preserve">. </w:t>
      </w:r>
      <w:r w:rsidRPr="00A961C9">
        <w:rPr>
          <w:rFonts w:eastAsia="Times New Roman" w:cstheme="minorHAnsi"/>
          <w:color w:val="000000"/>
          <w:sz w:val="18"/>
          <w:szCs w:val="18"/>
          <w:shd w:val="clear" w:color="auto" w:fill="FFFFFF"/>
          <w:lang w:val="en-US"/>
        </w:rPr>
        <w:t>The size of the skin wounds can be variable; therefore, it is highly recommendable to have a scaffold which acts like a patch on the skin wound and that we could cut according with the size of the defect. LbL is a cost-effective technique to produce multilayer structured membranes for tissue engineering</w:t>
      </w:r>
      <w:hyperlink w:anchor="_ENREF_20" w:tooltip="Costa, 2014 #35" w:history="1">
        <w:r w:rsidR="00453533">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Costa&lt;/Author&gt;&lt;Year&gt;2014&lt;/Year&gt;&lt;RecNum&gt;35&lt;/RecNum&gt;&lt;DisplayText&gt;&lt;style face="superscript"&gt;20&lt;/style&gt;&lt;/DisplayText&gt;&lt;record&gt;&lt;rec-number&gt;35&lt;/rec-number&gt;&lt;foreign-keys&gt;&lt;key app="EN" db-id="2xt90ps9wz5vwre2vwnp5w0kar2etx9xv2sv"&gt;35&lt;/key&gt;&lt;/foreign-keys&gt;&lt;ref-type name="Journal Article"&gt;17&lt;/ref-type&gt;&lt;contributors&gt;&lt;authors&gt;&lt;author&gt;Costa, Rui R.&lt;/author&gt;&lt;author&gt;Mano, Joao F.&lt;/author&gt;&lt;/authors&gt;&lt;/contributors&gt;&lt;titles&gt;&lt;title&gt;Polyelectrolyte multilayered assemblies in biomedical technologies&lt;/title&gt;&lt;secondary-title&gt;Chemical Society Reviews&lt;/secondary-title&gt;&lt;/titles&gt;&lt;periodical&gt;&lt;full-title&gt;Chemical Society Reviews&lt;/full-title&gt;&lt;/periodical&gt;&lt;pages&gt;3453-3479&lt;/pages&gt;&lt;volume&gt;43&lt;/volume&gt;&lt;number&gt;10&lt;/number&gt;&lt;dates&gt;&lt;year&gt;2014&lt;/year&gt;&lt;/dates&gt;&lt;publisher&gt;The Royal Society of Chemistry&lt;/publisher&gt;&lt;isbn&gt;0306-0012&lt;/isbn&gt;&lt;work-type&gt;10.1039/C3CS60393H&lt;/work-type&gt;&lt;urls&gt;&lt;related-urls&gt;&lt;url&gt;http://dx.doi.org/10.1039/C3CS60393H&lt;/url&gt;&lt;/related-urls&gt;&lt;/urls&gt;&lt;electronic-resource-num&gt;10.1039/C3CS60393H&lt;/electronic-resource-num&gt;&lt;/record&gt;&lt;/Cite&gt;&lt;/EndNote&gt;</w:instrText>
        </w:r>
        <w:r w:rsidR="00453533">
          <w:rPr>
            <w:rFonts w:eastAsia="Times New Roman" w:cstheme="minorHAnsi"/>
            <w:color w:val="000000"/>
            <w:sz w:val="18"/>
            <w:szCs w:val="18"/>
            <w:shd w:val="clear" w:color="auto" w:fill="FFFFFF"/>
            <w:lang w:val="en-US"/>
          </w:rPr>
          <w:fldChar w:fldCharType="separate"/>
        </w:r>
        <w:r w:rsidR="00453533" w:rsidRPr="00C250C3">
          <w:rPr>
            <w:rFonts w:eastAsia="Times New Roman" w:cstheme="minorHAnsi"/>
            <w:noProof/>
            <w:color w:val="000000"/>
            <w:sz w:val="18"/>
            <w:szCs w:val="18"/>
            <w:shd w:val="clear" w:color="auto" w:fill="FFFFFF"/>
            <w:vertAlign w:val="superscript"/>
            <w:lang w:val="en-US"/>
          </w:rPr>
          <w:t>20</w:t>
        </w:r>
        <w:r w:rsidR="00453533">
          <w:rPr>
            <w:rFonts w:eastAsia="Times New Roman" w:cstheme="minorHAnsi"/>
            <w:color w:val="000000"/>
            <w:sz w:val="18"/>
            <w:szCs w:val="18"/>
            <w:shd w:val="clear" w:color="auto" w:fill="FFFFFF"/>
            <w:lang w:val="en-US"/>
          </w:rPr>
          <w:fldChar w:fldCharType="end"/>
        </w:r>
      </w:hyperlink>
      <w:r w:rsidRPr="00A961C9">
        <w:rPr>
          <w:rFonts w:eastAsia="Times New Roman" w:cstheme="minorHAnsi"/>
          <w:color w:val="000000"/>
          <w:sz w:val="18"/>
          <w:szCs w:val="18"/>
          <w:shd w:val="clear" w:color="auto" w:fill="FFFFFF"/>
          <w:lang w:val="en-US"/>
        </w:rPr>
        <w:t xml:space="preserve">. QCM-D monitoring confirmed the construction of a film composed by CHT, ALG and HA-DN or HA at the surface of the quartz sensor. Several QCM-D monitoring studies </w:t>
      </w:r>
      <w:r w:rsidR="00C250C3">
        <w:rPr>
          <w:rFonts w:eastAsia="Times New Roman" w:cstheme="minorHAnsi"/>
          <w:color w:val="000000"/>
          <w:sz w:val="18"/>
          <w:szCs w:val="18"/>
          <w:shd w:val="clear" w:color="auto" w:fill="FFFFFF"/>
          <w:lang w:val="en-US"/>
        </w:rPr>
        <w:t>have been done with CHT and ALG</w:t>
      </w:r>
      <w:hyperlink w:anchor="_ENREF_45" w:tooltip="Alves, 2009 #70" w:history="1">
        <w:r w:rsidR="00453533">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Alves&lt;/Author&gt;&lt;Year&gt;2009&lt;/Year&gt;&lt;RecNum&gt;70&lt;/RecNum&gt;&lt;DisplayText&gt;&lt;style face="superscript"&gt;45&lt;/style&gt;&lt;/DisplayText&gt;&lt;record&gt;&lt;rec-number&gt;70&lt;/rec-number&gt;&lt;foreign-keys&gt;&lt;key app="EN" db-id="2xt90ps9wz5vwre2vwnp5w0kar2etx9xv2sv"&gt;70&lt;/key&gt;&lt;/foreign-keys&gt;&lt;ref-type name="Journal Article"&gt;17&lt;/ref-type&gt;&lt;contributors&gt;&lt;authors&gt;&lt;author&gt;Alves, Natália M.&lt;/author&gt;&lt;author&gt;Picart, Catherine&lt;/author&gt;&lt;author&gt;Mano, João F.&lt;/author&gt;&lt;/authors&gt;&lt;/contributors&gt;&lt;titles&gt;&lt;title&gt;Self Assembling and Crosslinking of Polyelectrolyte Multilayer Films of Chitosan and Alginate Studied by QCM and IR Spectroscopy &lt;/title&gt;&lt;secondary-title&gt;Macromolecular Bioscience&lt;/secondary-title&gt;&lt;/titles&gt;&lt;periodical&gt;&lt;full-title&gt;Macromol Biosci&lt;/full-title&gt;&lt;abbr-1&gt;Macromolecular bioscience&lt;/abbr-1&gt;&lt;/periodical&gt;&lt;pages&gt;776-785&lt;/pages&gt;&lt;volume&gt;9&lt;/volume&gt;&lt;number&gt;8&lt;/number&gt;&lt;dates&gt;&lt;year&gt;2009&lt;/year&gt;&lt;/dates&gt;&lt;urls&gt;&lt;/urls&gt;&lt;/record&gt;&lt;/Cite&gt;&lt;/EndNote&gt;</w:instrText>
        </w:r>
        <w:r w:rsidR="00453533">
          <w:rPr>
            <w:rFonts w:eastAsia="Times New Roman" w:cstheme="minorHAnsi"/>
            <w:color w:val="000000"/>
            <w:sz w:val="18"/>
            <w:szCs w:val="18"/>
            <w:shd w:val="clear" w:color="auto" w:fill="FFFFFF"/>
            <w:lang w:val="en-US"/>
          </w:rPr>
          <w:fldChar w:fldCharType="separate"/>
        </w:r>
        <w:r w:rsidR="00453533" w:rsidRPr="00453533">
          <w:rPr>
            <w:rFonts w:eastAsia="Times New Roman" w:cstheme="minorHAnsi"/>
            <w:noProof/>
            <w:color w:val="000000"/>
            <w:sz w:val="18"/>
            <w:szCs w:val="18"/>
            <w:shd w:val="clear" w:color="auto" w:fill="FFFFFF"/>
            <w:vertAlign w:val="superscript"/>
            <w:lang w:val="en-US"/>
          </w:rPr>
          <w:t>45</w:t>
        </w:r>
        <w:r w:rsidR="00453533">
          <w:rPr>
            <w:rFonts w:eastAsia="Times New Roman" w:cstheme="minorHAnsi"/>
            <w:color w:val="000000"/>
            <w:sz w:val="18"/>
            <w:szCs w:val="18"/>
            <w:shd w:val="clear" w:color="auto" w:fill="FFFFFF"/>
            <w:lang w:val="en-US"/>
          </w:rPr>
          <w:fldChar w:fldCharType="end"/>
        </w:r>
      </w:hyperlink>
      <w:r w:rsidR="00C250C3">
        <w:rPr>
          <w:rFonts w:eastAsia="Times New Roman" w:cstheme="minorHAnsi"/>
          <w:color w:val="000000"/>
          <w:sz w:val="18"/>
          <w:szCs w:val="18"/>
          <w:shd w:val="clear" w:color="auto" w:fill="FFFFFF"/>
          <w:lang w:val="en-US"/>
        </w:rPr>
        <w:t xml:space="preserve"> </w:t>
      </w:r>
      <w:r w:rsidRPr="00A961C9">
        <w:rPr>
          <w:rFonts w:eastAsia="Times New Roman" w:cstheme="minorHAnsi"/>
          <w:color w:val="000000"/>
          <w:sz w:val="18"/>
          <w:szCs w:val="18"/>
          <w:shd w:val="clear" w:color="auto" w:fill="FFFFFF"/>
          <w:lang w:val="en-US"/>
        </w:rPr>
        <w:t>and with CHT and HA</w:t>
      </w:r>
      <w:hyperlink w:anchor="_ENREF_52" w:tooltip="Neto, 2014 #124" w:history="1">
        <w:r w:rsidR="00453533">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Neto&lt;/Author&gt;&lt;Year&gt;2014&lt;/Year&gt;&lt;RecNum&gt;124&lt;/RecNum&gt;&lt;DisplayText&gt;&lt;style face="superscript"&gt;52&lt;/style&gt;&lt;/DisplayText&gt;&lt;record&gt;&lt;rec-number&gt;124&lt;/rec-number&gt;&lt;foreign-keys&gt;&lt;key app="EN" db-id="2xt90ps9wz5vwre2vwnp5w0kar2etx9xv2sv"&gt;124&lt;/key&gt;&lt;/foreign-keys&gt;&lt;ref-type name="Journal Article"&gt;17&lt;/ref-type&gt;&lt;contributors&gt;&lt;authors&gt;&lt;author&gt;Neto, Ana I.&lt;/author&gt;&lt;author&gt;Cibrão, Ana C.&lt;/author&gt;&lt;author&gt;Correia, Clara R.&lt;/author&gt;&lt;author&gt;Carvalho, Rita R.&lt;/author&gt;&lt;author&gt;Luz, Gisela M.&lt;/author&gt;&lt;author&gt;Ferrer, Gloria G.&lt;/author&gt;&lt;author&gt;Botelho, Gabriela&lt;/author&gt;&lt;author&gt;Picart, Catherine&lt;/author&gt;&lt;author&gt;Alves, Natália M.&lt;/author&gt;&lt;author&gt;Mano, João F.&lt;/author&gt;&lt;/authors&gt;&lt;/contributors&gt;&lt;titles&gt;&lt;title&gt;Nanostructured Polymeric Coatings Based on Chitosan and Dopamine-Modified Hyaluronic Acid for Biomedical Applications&lt;/title&gt;&lt;secondary-title&gt;Small&lt;/secondary-title&gt;&lt;/titles&gt;&lt;periodical&gt;&lt;full-title&gt;Small&lt;/full-title&gt;&lt;/periodical&gt;&lt;pages&gt;2459-2469&lt;/pages&gt;&lt;volume&gt;10&lt;/volume&gt;&lt;number&gt;12&lt;/number&gt;&lt;keywords&gt;&lt;keyword&gt;multilayer films&lt;/keyword&gt;&lt;keyword&gt;dopamine&lt;/keyword&gt;&lt;keyword&gt;surface modification&lt;/keyword&gt;&lt;keyword&gt;marine mussels&lt;/keyword&gt;&lt;keyword&gt;adhesion&lt;/keyword&gt;&lt;/keywords&gt;&lt;dates&gt;&lt;year&gt;2014&lt;/year&gt;&lt;/dates&gt;&lt;isbn&gt;1613-6829&lt;/isbn&gt;&lt;urls&gt;&lt;related-urls&gt;&lt;url&gt;http://dx.doi.org/10.1002/smll.201303568&lt;/url&gt;&lt;/related-urls&gt;&lt;/urls&gt;&lt;electronic-resource-num&gt;10.1002/smll.201303568&lt;/electronic-resource-num&gt;&lt;/record&gt;&lt;/Cite&gt;&lt;/EndNote&gt;</w:instrText>
        </w:r>
        <w:r w:rsidR="00453533">
          <w:rPr>
            <w:rFonts w:eastAsia="Times New Roman" w:cstheme="minorHAnsi"/>
            <w:color w:val="000000"/>
            <w:sz w:val="18"/>
            <w:szCs w:val="18"/>
            <w:shd w:val="clear" w:color="auto" w:fill="FFFFFF"/>
            <w:lang w:val="en-US"/>
          </w:rPr>
          <w:fldChar w:fldCharType="separate"/>
        </w:r>
        <w:r w:rsidR="00453533" w:rsidRPr="00453533">
          <w:rPr>
            <w:rFonts w:eastAsia="Times New Roman" w:cstheme="minorHAnsi"/>
            <w:noProof/>
            <w:color w:val="000000"/>
            <w:sz w:val="18"/>
            <w:szCs w:val="18"/>
            <w:shd w:val="clear" w:color="auto" w:fill="FFFFFF"/>
            <w:vertAlign w:val="superscript"/>
            <w:lang w:val="en-US"/>
          </w:rPr>
          <w:t>52</w:t>
        </w:r>
        <w:r w:rsidR="00453533">
          <w:rPr>
            <w:rFonts w:eastAsia="Times New Roman" w:cstheme="minorHAnsi"/>
            <w:color w:val="000000"/>
            <w:sz w:val="18"/>
            <w:szCs w:val="18"/>
            <w:shd w:val="clear" w:color="auto" w:fill="FFFFFF"/>
            <w:lang w:val="en-US"/>
          </w:rPr>
          <w:fldChar w:fldCharType="end"/>
        </w:r>
      </w:hyperlink>
      <w:r w:rsidRPr="00A961C9">
        <w:rPr>
          <w:rFonts w:eastAsia="Times New Roman" w:cstheme="minorHAnsi"/>
          <w:color w:val="000000"/>
          <w:sz w:val="18"/>
          <w:szCs w:val="18"/>
          <w:shd w:val="clear" w:color="auto" w:fill="FFFFFF"/>
          <w:lang w:val="en-US"/>
        </w:rPr>
        <w:t xml:space="preserve">, but it is the first time that all polymers were combined. This fact is mainly related with the desired degradation rate and offering more robustness for the developed material. When inside human body, HA is known by its fast degradation through the action of hyaluronidases </w:t>
      </w:r>
      <w:hyperlink w:anchor="_ENREF_53" w:tooltip="Zhong, 1994 #125" w:history="1">
        <w:r w:rsidR="00453533" w:rsidRPr="00A961C9">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Zhong&lt;/Author&gt;&lt;Year&gt;1994&lt;/Year&gt;&lt;RecNum&gt;125&lt;/RecNum&gt;&lt;DisplayText&gt;&lt;style face="superscript"&gt;53&lt;/style&gt;&lt;/DisplayText&gt;&lt;record&gt;&lt;rec-number&gt;125&lt;/rec-number&gt;&lt;foreign-keys&gt;&lt;key app="EN" db-id="2xt90ps9wz5vwre2vwnp5w0kar2etx9xv2sv"&gt;125&lt;/key&gt;&lt;/foreign-keys&gt;&lt;ref-type name="Journal Article"&gt;17&lt;/ref-type&gt;&lt;contributors&gt;&lt;authors&gt;&lt;author&gt;Zhong, S. P.&lt;/author&gt;&lt;author&gt;Campoccia, D.&lt;/author&gt;&lt;author&gt;Doherty, P. J.&lt;/author&gt;&lt;author&gt;Williams, R. L.&lt;/author&gt;&lt;author&gt;Benedetti, L.&lt;/author&gt;&lt;author&gt;Williams, D. F.&lt;/author&gt;&lt;/authors&gt;&lt;/contributors&gt;&lt;titles&gt;&lt;title&gt;Biodegradation of hyaluronic acid derivatives by hyaluronidase&lt;/title&gt;&lt;secondary-title&gt;Biomaterials&lt;/secondary-title&gt;&lt;/titles&gt;&lt;periodical&gt;&lt;full-title&gt;Biomaterials&lt;/full-title&gt;&lt;/periodical&gt;&lt;pages&gt;359-365&lt;/pages&gt;&lt;volume&gt;15&lt;/volume&gt;&lt;number&gt;5&lt;/number&gt;&lt;keywords&gt;&lt;keyword&gt;Hyaluronic acid&lt;/keyword&gt;&lt;keyword&gt;biodegradation&lt;/keyword&gt;&lt;keyword&gt;enzymes&lt;/keyword&gt;&lt;/keywords&gt;&lt;dates&gt;&lt;year&gt;1994&lt;/year&gt;&lt;pub-dates&gt;&lt;date&gt;1994/04/01/&lt;/date&gt;&lt;/pub-dates&gt;&lt;/dates&gt;&lt;isbn&gt;0142-9612&lt;/isbn&gt;&lt;urls&gt;&lt;related-urls&gt;&lt;url&gt;http://www.sciencedirect.com/science/article/pii/0142961294902488&lt;/url&gt;&lt;/related-urls&gt;&lt;/urls&gt;&lt;electronic-resource-num&gt;https://doi.org/10.1016/0142-9612(94)90248-8&lt;/electronic-resource-num&gt;&lt;/record&gt;&lt;/Cite&gt;&lt;/EndNote&gt;</w:instrText>
        </w:r>
        <w:r w:rsidR="00453533" w:rsidRPr="00A961C9">
          <w:rPr>
            <w:rFonts w:eastAsia="Times New Roman" w:cstheme="minorHAnsi"/>
            <w:color w:val="000000"/>
            <w:sz w:val="18"/>
            <w:szCs w:val="18"/>
            <w:shd w:val="clear" w:color="auto" w:fill="FFFFFF"/>
            <w:lang w:val="en-US"/>
          </w:rPr>
          <w:fldChar w:fldCharType="separate"/>
        </w:r>
        <w:r w:rsidR="00453533" w:rsidRPr="00453533">
          <w:rPr>
            <w:rFonts w:eastAsia="Times New Roman" w:cstheme="minorHAnsi"/>
            <w:noProof/>
            <w:color w:val="000000"/>
            <w:sz w:val="18"/>
            <w:szCs w:val="18"/>
            <w:shd w:val="clear" w:color="auto" w:fill="FFFFFF"/>
            <w:vertAlign w:val="superscript"/>
            <w:lang w:val="en-US"/>
          </w:rPr>
          <w:t>53</w:t>
        </w:r>
        <w:r w:rsidR="00453533" w:rsidRPr="00A961C9">
          <w:rPr>
            <w:rFonts w:eastAsia="Times New Roman" w:cstheme="minorHAnsi"/>
            <w:color w:val="000000"/>
            <w:sz w:val="18"/>
            <w:szCs w:val="18"/>
            <w:shd w:val="clear" w:color="auto" w:fill="FFFFFF"/>
            <w:lang w:val="en-US"/>
          </w:rPr>
          <w:fldChar w:fldCharType="end"/>
        </w:r>
      </w:hyperlink>
      <w:r w:rsidRPr="00A961C9">
        <w:rPr>
          <w:rFonts w:eastAsia="Times New Roman" w:cstheme="minorHAnsi"/>
          <w:color w:val="000000"/>
          <w:sz w:val="18"/>
          <w:szCs w:val="18"/>
          <w:shd w:val="clear" w:color="auto" w:fill="FFFFFF"/>
          <w:lang w:val="en-US"/>
        </w:rPr>
        <w:t>; however, we aimed a scaffold that undergo a controlled degradation, thus, adding an inherently non-degradable polysaccharide as ALG, we hypothesize that we could increase the time of degradation. For both cases of study, corresponding to Figure 2A and 2B, each decrease on the Δ</w:t>
      </w:r>
      <w:r w:rsidRPr="00A961C9">
        <w:rPr>
          <w:rFonts w:eastAsia="Times New Roman" w:cstheme="minorHAnsi"/>
          <w:i/>
          <w:color w:val="000000"/>
          <w:sz w:val="18"/>
          <w:szCs w:val="18"/>
          <w:shd w:val="clear" w:color="auto" w:fill="FFFFFF"/>
          <w:lang w:val="en-US"/>
        </w:rPr>
        <w:t xml:space="preserve">f </w:t>
      </w:r>
      <w:r w:rsidRPr="00060D00">
        <w:rPr>
          <w:rFonts w:eastAsia="Times New Roman" w:cstheme="minorHAnsi"/>
          <w:color w:val="000000"/>
          <w:sz w:val="18"/>
          <w:szCs w:val="18"/>
          <w:shd w:val="clear" w:color="auto" w:fill="FFFFFF"/>
          <w:lang w:val="en-US"/>
        </w:rPr>
        <w:t>corresponds to the adsorption of the corresponding polymers; indeed, similar Δ</w:t>
      </w:r>
      <w:r w:rsidRPr="00060D00">
        <w:rPr>
          <w:rFonts w:eastAsia="Times New Roman" w:cstheme="minorHAnsi"/>
          <w:i/>
          <w:color w:val="000000"/>
          <w:sz w:val="18"/>
          <w:szCs w:val="18"/>
          <w:shd w:val="clear" w:color="auto" w:fill="FFFFFF"/>
          <w:lang w:val="en-US"/>
        </w:rPr>
        <w:t xml:space="preserve">f </w:t>
      </w:r>
      <w:r w:rsidRPr="00060D00">
        <w:rPr>
          <w:rFonts w:eastAsia="Times New Roman" w:cstheme="minorHAnsi"/>
          <w:color w:val="000000"/>
          <w:sz w:val="18"/>
          <w:szCs w:val="18"/>
          <w:shd w:val="clear" w:color="auto" w:fill="FFFFFF"/>
          <w:lang w:val="en-US"/>
        </w:rPr>
        <w:t xml:space="preserve">were obtained after each polymer deposition, suggesting that similar masses of the different polymers were deposited. </w:t>
      </w:r>
      <w:r w:rsidR="00E45A79" w:rsidRPr="00060D00">
        <w:rPr>
          <w:rFonts w:eastAsia="Times New Roman" w:cstheme="minorHAnsi"/>
          <w:color w:val="000000"/>
          <w:sz w:val="18"/>
          <w:szCs w:val="18"/>
          <w:shd w:val="clear" w:color="auto" w:fill="FFFFFF"/>
          <w:lang w:val="en-US"/>
        </w:rPr>
        <w:t>This fact can be related with the charge of the polymers: measured zeta potential values for these polyelectrolytes, at pH 5.5, are close in terms of absolute value, being expected also similar changes of Δ</w:t>
      </w:r>
      <w:r w:rsidR="00E45A79" w:rsidRPr="00060D00">
        <w:rPr>
          <w:rFonts w:eastAsia="Times New Roman" w:cstheme="minorHAnsi"/>
          <w:i/>
          <w:color w:val="000000"/>
          <w:sz w:val="18"/>
          <w:szCs w:val="18"/>
          <w:shd w:val="clear" w:color="auto" w:fill="FFFFFF"/>
          <w:lang w:val="en-US"/>
        </w:rPr>
        <w:t>f</w:t>
      </w:r>
      <w:r w:rsidR="00E45A79" w:rsidRPr="00060D00">
        <w:rPr>
          <w:rFonts w:eastAsia="Times New Roman" w:cstheme="minorHAnsi"/>
          <w:color w:val="000000"/>
          <w:sz w:val="18"/>
          <w:szCs w:val="18"/>
          <w:shd w:val="clear" w:color="auto" w:fill="FFFFFF"/>
          <w:lang w:val="en-US"/>
        </w:rPr>
        <w:t xml:space="preserve">. Note that it has been suggested </w:t>
      </w:r>
      <w:hyperlink w:anchor="_ENREF_54" w:tooltip="Fischer, 1999 #187"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Fischer&lt;/Author&gt;&lt;Year&gt;1999&lt;/Year&gt;&lt;RecNum&gt;187&lt;/RecNum&gt;&lt;DisplayText&gt;&lt;style face="superscript"&gt;54&lt;/style&gt;&lt;/DisplayText&gt;&lt;record&gt;&lt;rec-number&gt;187&lt;/rec-number&gt;&lt;foreign-keys&gt;&lt;key app="EN" db-id="2xt90ps9wz5vwre2vwnp5w0kar2etx9xv2sv"&gt;187&lt;/key&gt;&lt;/foreign-keys&gt;&lt;ref-type name="Journal Article"&gt;17&lt;/ref-type&gt;&lt;contributors&gt;&lt;authors&gt;&lt;author&gt;Peter Fischer&lt;/author&gt;&lt;author&gt;André Laschewsky&lt;/author&gt;&lt;author&gt;Erik Wischerhoff&lt;/author&gt;&lt;author&gt;Xavier Arys&lt;/author&gt;&lt;author&gt;Alain Jonas&lt;/author&gt;&lt;author&gt;Roger Legras&lt;/author&gt;&lt;/authors&gt;&lt;/contributors&gt;&lt;titles&gt;&lt;title&gt;Polyelectrolytes bearing azobenzenes for the functionalization of multilayers&lt;/title&gt;&lt;secondary-title&gt;Macromolecular Symposia&lt;/secondary-title&gt;&lt;/titles&gt;&lt;periodical&gt;&lt;full-title&gt;Macromolecular Symposia&lt;/full-title&gt;&lt;/periodical&gt;&lt;pages&gt;1-24&lt;/pages&gt;&lt;volume&gt;137&lt;/volume&gt;&lt;number&gt;1&lt;/number&gt;&lt;dates&gt;&lt;year&gt;1999&lt;/year&gt;&lt;/dates&gt;&lt;urls&gt;&lt;related-urls&gt;&lt;url&gt;https://onlinelibrary.wiley.com/doi/abs/10.1002/masy.19991370103&lt;/url&gt;&lt;/related-urls&gt;&lt;/urls&gt;&lt;electronic-resource-num&gt;doi:10.1002/masy.19991370103&lt;/electronic-resource-num&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54</w:t>
        </w:r>
        <w:r w:rsidR="00453533" w:rsidRPr="00060D00">
          <w:rPr>
            <w:rFonts w:eastAsia="Times New Roman" w:cstheme="minorHAnsi"/>
            <w:color w:val="000000"/>
            <w:sz w:val="18"/>
            <w:szCs w:val="18"/>
            <w:shd w:val="clear" w:color="auto" w:fill="FFFFFF"/>
            <w:lang w:val="en-US"/>
          </w:rPr>
          <w:fldChar w:fldCharType="end"/>
        </w:r>
      </w:hyperlink>
      <w:r w:rsidR="00BF6CF2" w:rsidRPr="00060D00">
        <w:rPr>
          <w:rFonts w:eastAsia="Times New Roman" w:cstheme="minorHAnsi"/>
          <w:color w:val="000000"/>
          <w:sz w:val="18"/>
          <w:szCs w:val="18"/>
          <w:shd w:val="clear" w:color="auto" w:fill="FFFFFF"/>
          <w:lang w:val="en-US"/>
        </w:rPr>
        <w:t xml:space="preserve"> </w:t>
      </w:r>
      <w:r w:rsidR="00E45A79" w:rsidRPr="00060D00">
        <w:rPr>
          <w:rFonts w:eastAsia="Times New Roman" w:cstheme="minorHAnsi"/>
          <w:color w:val="000000"/>
          <w:sz w:val="18"/>
          <w:szCs w:val="18"/>
          <w:shd w:val="clear" w:color="auto" w:fill="FFFFFF"/>
          <w:lang w:val="en-US"/>
        </w:rPr>
        <w:t xml:space="preserve">that electrostatic-based depositions require appropriate charge balance. </w:t>
      </w:r>
      <w:r w:rsidRPr="00060D00">
        <w:rPr>
          <w:rFonts w:eastAsia="Times New Roman" w:cstheme="minorHAnsi"/>
          <w:color w:val="000000"/>
          <w:sz w:val="18"/>
          <w:szCs w:val="18"/>
          <w:shd w:val="clear" w:color="auto" w:fill="FFFFFF"/>
          <w:lang w:val="en-US"/>
        </w:rPr>
        <w:t>Curiously, each decrease in Δ</w:t>
      </w:r>
      <w:r w:rsidRPr="00060D00">
        <w:rPr>
          <w:rFonts w:eastAsia="Times New Roman" w:cstheme="minorHAnsi"/>
          <w:i/>
          <w:color w:val="000000"/>
          <w:sz w:val="18"/>
          <w:szCs w:val="18"/>
          <w:shd w:val="clear" w:color="auto" w:fill="FFFFFF"/>
          <w:lang w:val="en-US"/>
        </w:rPr>
        <w:t xml:space="preserve">f </w:t>
      </w:r>
      <w:r w:rsidRPr="00060D00">
        <w:rPr>
          <w:rFonts w:eastAsia="Times New Roman" w:cstheme="minorHAnsi"/>
          <w:color w:val="000000"/>
          <w:sz w:val="18"/>
          <w:szCs w:val="18"/>
          <w:shd w:val="clear" w:color="auto" w:fill="FFFFFF"/>
          <w:lang w:val="en-US"/>
        </w:rPr>
        <w:t>was followed by a subsequent increase, due to the desorption of a small fraction of free polyelectrolyte during the washing step. Each polymer deposition was also followed by the Δ</w:t>
      </w:r>
      <w:r w:rsidRPr="00060D00">
        <w:rPr>
          <w:rFonts w:eastAsia="Times New Roman" w:cstheme="minorHAnsi"/>
          <w:i/>
          <w:color w:val="000000"/>
          <w:sz w:val="18"/>
          <w:szCs w:val="18"/>
          <w:shd w:val="clear" w:color="auto" w:fill="FFFFFF"/>
          <w:lang w:val="en-US"/>
        </w:rPr>
        <w:t xml:space="preserve">D </w:t>
      </w:r>
      <w:r w:rsidRPr="00060D00">
        <w:rPr>
          <w:rFonts w:eastAsia="Times New Roman" w:cstheme="minorHAnsi"/>
          <w:color w:val="000000"/>
          <w:sz w:val="18"/>
          <w:szCs w:val="18"/>
          <w:shd w:val="clear" w:color="auto" w:fill="FFFFFF"/>
          <w:lang w:val="en-US"/>
        </w:rPr>
        <w:t>increase for both type of films. However, Δ</w:t>
      </w:r>
      <w:r w:rsidRPr="00060D00">
        <w:rPr>
          <w:rFonts w:eastAsia="Times New Roman" w:cstheme="minorHAnsi"/>
          <w:i/>
          <w:color w:val="000000"/>
          <w:sz w:val="18"/>
          <w:szCs w:val="18"/>
          <w:shd w:val="clear" w:color="auto" w:fill="FFFFFF"/>
          <w:lang w:val="en-US"/>
        </w:rPr>
        <w:t xml:space="preserve">D </w:t>
      </w:r>
      <w:r w:rsidRPr="00060D00">
        <w:rPr>
          <w:rFonts w:eastAsia="Times New Roman" w:cstheme="minorHAnsi"/>
          <w:color w:val="000000"/>
          <w:sz w:val="18"/>
          <w:szCs w:val="18"/>
          <w:shd w:val="clear" w:color="auto" w:fill="FFFFFF"/>
          <w:lang w:val="en-US"/>
        </w:rPr>
        <w:t xml:space="preserve">for CHT was lower than for the other polymers, meaning that when the polycation was adsorbed the film layer became denser than for the other polymers </w:t>
      </w:r>
      <w:hyperlink w:anchor="_ENREF_55" w:tooltip="Slavin, 2012 #127"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Slavin&lt;/Author&gt;&lt;Year&gt;2012&lt;/Year&gt;&lt;RecNum&gt;127&lt;/RecNum&gt;&lt;DisplayText&gt;&lt;style face="superscript"&gt;55&lt;/style&gt;&lt;/DisplayText&gt;&lt;record&gt;&lt;rec-number&gt;127&lt;/rec-number&gt;&lt;foreign-keys&gt;&lt;key app="EN" db-id="2xt90ps9wz5vwre2vwnp5w0kar2etx9xv2sv"&gt;127&lt;/key&gt;&lt;/foreign-keys&gt;&lt;ref-type name="Journal Article"&gt;17&lt;/ref-type&gt;&lt;contributors&gt;&lt;authors&gt;&lt;author&gt;Slavin, Stacy&lt;/author&gt;&lt;author&gt;Soeriyadi, Alexander H.&lt;/author&gt;&lt;author&gt;Voorhaar, Lenny&lt;/author&gt;&lt;author&gt;Whittaker, Michael R.&lt;/author&gt;&lt;author&gt;Becer, C. Remzi&lt;/author&gt;&lt;author&gt;Boyer, Cyrille&lt;/author&gt;&lt;author&gt;Davis, Thomas P.&lt;/author&gt;&lt;author&gt;Haddleton, David M.&lt;/author&gt;&lt;/authors&gt;&lt;/contributors&gt;&lt;titles&gt;&lt;title&gt;Adsorption behaviour of sulfur containing polymers to gold surfaces using QCM-D&lt;/title&gt;&lt;secondary-title&gt;Soft Matter&lt;/secondary-title&gt;&lt;/titles&gt;&lt;periodical&gt;&lt;full-title&gt;Soft Matter&lt;/full-title&gt;&lt;/periodical&gt;&lt;pages&gt;118-128&lt;/pages&gt;&lt;volume&gt;8&lt;/volume&gt;&lt;number&gt;1&lt;/number&gt;&lt;dates&gt;&lt;year&gt;2012&lt;/year&gt;&lt;/dates&gt;&lt;publisher&gt;The Royal Society of Chemistry&lt;/publisher&gt;&lt;isbn&gt;1744-683X&lt;/isbn&gt;&lt;work-type&gt;10.1039/C1SM06410J&lt;/work-type&gt;&lt;urls&gt;&lt;related-urls&gt;&lt;url&gt;http://dx.doi.org/10.1039/C1SM06410J&lt;/url&gt;&lt;/related-urls&gt;&lt;/urls&gt;&lt;electronic-resource-num&gt;10.1039/C1SM06410J&lt;/electronic-resource-num&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55</w:t>
        </w:r>
        <w:r w:rsidR="00453533" w:rsidRPr="00060D00">
          <w:rPr>
            <w:rFonts w:eastAsia="Times New Roman" w:cstheme="minorHAnsi"/>
            <w:color w:val="000000"/>
            <w:sz w:val="18"/>
            <w:szCs w:val="18"/>
            <w:shd w:val="clear" w:color="auto" w:fill="FFFFFF"/>
            <w:lang w:val="en-US"/>
          </w:rPr>
          <w:fldChar w:fldCharType="end"/>
        </w:r>
      </w:hyperlink>
      <w:r w:rsidRPr="00060D00">
        <w:rPr>
          <w:rFonts w:eastAsia="Times New Roman" w:cstheme="minorHAnsi"/>
          <w:color w:val="000000"/>
          <w:sz w:val="18"/>
          <w:szCs w:val="18"/>
          <w:shd w:val="clear" w:color="auto" w:fill="FFFFFF"/>
          <w:lang w:val="en-US"/>
        </w:rPr>
        <w:t xml:space="preserve">. This observation can be associated </w:t>
      </w:r>
      <w:r w:rsidRPr="00060D00">
        <w:rPr>
          <w:rFonts w:eastAsia="Times New Roman" w:cstheme="minorHAnsi"/>
          <w:color w:val="000000"/>
          <w:sz w:val="18"/>
          <w:szCs w:val="18"/>
          <w:shd w:val="clear" w:color="auto" w:fill="FFFFFF"/>
          <w:lang w:val="en-US"/>
        </w:rPr>
        <w:lastRenderedPageBreak/>
        <w:t xml:space="preserve">with the highly water affinity of ALG and HA, which introduced softer layers to the system. In fact, HA is a hygroscopic material, having high ability of attracting water molecules from the surrounding environment </w:t>
      </w:r>
      <w:hyperlink w:anchor="_ENREF_56" w:tooltip="Hargittai, 2008 #128"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Hargittai&lt;/Author&gt;&lt;Year&gt;2008&lt;/Year&gt;&lt;RecNum&gt;128&lt;/RecNum&gt;&lt;DisplayText&gt;&lt;style face="superscript"&gt;56&lt;/style&gt;&lt;/DisplayText&gt;&lt;record&gt;&lt;rec-number&gt;128&lt;/rec-number&gt;&lt;foreign-keys&gt;&lt;key app="EN" db-id="2xt90ps9wz5vwre2vwnp5w0kar2etx9xv2sv"&gt;128&lt;/key&gt;&lt;/foreign-keys&gt;&lt;ref-type name="Journal Article"&gt;17&lt;/ref-type&gt;&lt;contributors&gt;&lt;authors&gt;&lt;author&gt;Hargittai, István&lt;/author&gt;&lt;author&gt;Hargittai, Magdolna&lt;/author&gt;&lt;/authors&gt;&lt;/contributors&gt;&lt;titles&gt;&lt;title&gt;Molecular structure of hyaluronan: an introduction&lt;/title&gt;&lt;secondary-title&gt;Structural Chemistry&lt;/secondary-title&gt;&lt;/titles&gt;&lt;periodical&gt;&lt;full-title&gt;Structural Chemistry&lt;/full-title&gt;&lt;/periodical&gt;&lt;pages&gt;697-717&lt;/pages&gt;&lt;volume&gt;19&lt;/volume&gt;&lt;number&gt;5&lt;/number&gt;&lt;dates&gt;&lt;year&gt;2008&lt;/year&gt;&lt;pub-dates&gt;&lt;date&gt;2008/10/01&lt;/date&gt;&lt;/pub-dates&gt;&lt;/dates&gt;&lt;isbn&gt;1572-9001&lt;/isbn&gt;&lt;urls&gt;&lt;related-urls&gt;&lt;url&gt;https://doi.org/10.1007/s11224-008-9370-3&lt;/url&gt;&lt;/related-urls&gt;&lt;/urls&gt;&lt;electronic-resource-num&gt;10.1007/s11224-008-9370-3&lt;/electronic-resource-num&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56</w:t>
        </w:r>
        <w:r w:rsidR="00453533" w:rsidRPr="00060D00">
          <w:rPr>
            <w:rFonts w:eastAsia="Times New Roman" w:cstheme="minorHAnsi"/>
            <w:color w:val="000000"/>
            <w:sz w:val="18"/>
            <w:szCs w:val="18"/>
            <w:shd w:val="clear" w:color="auto" w:fill="FFFFFF"/>
            <w:lang w:val="en-US"/>
          </w:rPr>
          <w:fldChar w:fldCharType="end"/>
        </w:r>
      </w:hyperlink>
      <w:r w:rsidRPr="00060D00">
        <w:rPr>
          <w:rFonts w:eastAsia="Times New Roman" w:cstheme="minorHAnsi"/>
          <w:color w:val="000000"/>
          <w:sz w:val="18"/>
          <w:szCs w:val="18"/>
          <w:shd w:val="clear" w:color="auto" w:fill="FFFFFF"/>
          <w:lang w:val="en-US"/>
        </w:rPr>
        <w:t>; combining hygroscopic polymers with non-hygroscopic ones could lead to detrimental effects. Analyzing the QCM-D data, we hypothesize that after the deposition of the first layer of either HA or HA-DN there were some re-arrangements of the film structure, which result in the weak detection of the subsequent CHT layer deposition. This effect disappeared after first TL was constructed, indicating that the construction films were already more stable. Comparing both CHT/ALG/CHT/HA and CHT/ALG/CHT/HA-DN systems, the catechol-containing one generated highest absolute values of Δ</w:t>
      </w:r>
      <w:r w:rsidRPr="00060D00">
        <w:rPr>
          <w:rFonts w:eastAsia="Times New Roman" w:cstheme="minorHAnsi"/>
          <w:i/>
          <w:color w:val="000000"/>
          <w:sz w:val="18"/>
          <w:szCs w:val="18"/>
          <w:shd w:val="clear" w:color="auto" w:fill="FFFFFF"/>
          <w:lang w:val="en-US"/>
        </w:rPr>
        <w:t>f</w:t>
      </w:r>
      <w:r w:rsidR="00BF6CF2" w:rsidRPr="00060D00">
        <w:rPr>
          <w:rFonts w:eastAsia="Times New Roman" w:cstheme="minorHAnsi"/>
          <w:color w:val="000000"/>
          <w:sz w:val="18"/>
          <w:szCs w:val="18"/>
          <w:shd w:val="clear" w:color="auto" w:fill="FFFFFF"/>
          <w:lang w:val="en-US"/>
        </w:rPr>
        <w:t>. In fact, when the modification of carboxylic acid groups in HA with carbodiimide chemistry happens, the surface charge of the conjugated dec</w:t>
      </w:r>
      <w:r w:rsidR="00455138" w:rsidRPr="00060D00">
        <w:rPr>
          <w:rFonts w:eastAsia="Times New Roman" w:cstheme="minorHAnsi"/>
          <w:color w:val="000000"/>
          <w:sz w:val="18"/>
          <w:szCs w:val="18"/>
          <w:shd w:val="clear" w:color="auto" w:fill="FFFFFF"/>
          <w:lang w:val="en-US"/>
        </w:rPr>
        <w:t>reased, as shown by the ζ</w:t>
      </w:r>
      <w:r w:rsidR="00BF6CF2" w:rsidRPr="00060D00">
        <w:rPr>
          <w:rFonts w:eastAsia="Times New Roman" w:cstheme="minorHAnsi"/>
          <w:color w:val="000000"/>
          <w:sz w:val="18"/>
          <w:szCs w:val="18"/>
          <w:shd w:val="clear" w:color="auto" w:fill="FFFFFF"/>
          <w:lang w:val="en-US"/>
        </w:rPr>
        <w:t xml:space="preserve">-potential values. As follows, the absolute </w:t>
      </w:r>
      <w:r w:rsidR="00455138" w:rsidRPr="00060D00">
        <w:rPr>
          <w:rFonts w:eastAsia="Times New Roman" w:cstheme="minorHAnsi"/>
          <w:color w:val="000000"/>
          <w:sz w:val="18"/>
          <w:szCs w:val="18"/>
          <w:shd w:val="clear" w:color="auto" w:fill="FFFFFF"/>
          <w:lang w:val="en-US"/>
        </w:rPr>
        <w:t>ζ-</w:t>
      </w:r>
      <w:r w:rsidR="00BF6CF2" w:rsidRPr="00060D00">
        <w:rPr>
          <w:rFonts w:eastAsia="Times New Roman" w:cstheme="minorHAnsi"/>
          <w:color w:val="000000"/>
          <w:sz w:val="18"/>
          <w:szCs w:val="18"/>
          <w:shd w:val="clear" w:color="auto" w:fill="FFFFFF"/>
          <w:lang w:val="en-US"/>
        </w:rPr>
        <w:t>potential values of CHT and HA-DN solutions became more alike, allowing higher Δ</w:t>
      </w:r>
      <w:r w:rsidR="00BF6CF2" w:rsidRPr="00060D00">
        <w:rPr>
          <w:rFonts w:eastAsia="Times New Roman" w:cstheme="minorHAnsi"/>
          <w:i/>
          <w:color w:val="000000"/>
          <w:sz w:val="18"/>
          <w:szCs w:val="18"/>
          <w:shd w:val="clear" w:color="auto" w:fill="FFFFFF"/>
          <w:lang w:val="en-US"/>
        </w:rPr>
        <w:t>f</w:t>
      </w:r>
      <w:r w:rsidR="00BF6CF2" w:rsidRPr="00060D00">
        <w:rPr>
          <w:rFonts w:eastAsia="Times New Roman" w:cstheme="minorHAnsi"/>
          <w:color w:val="000000"/>
          <w:sz w:val="18"/>
          <w:szCs w:val="18"/>
          <w:shd w:val="clear" w:color="auto" w:fill="FFFFFF"/>
          <w:lang w:val="en-US"/>
        </w:rPr>
        <w:t>. T</w:t>
      </w:r>
      <w:r w:rsidRPr="00060D00">
        <w:rPr>
          <w:rFonts w:eastAsia="Times New Roman" w:cstheme="minorHAnsi"/>
          <w:color w:val="000000"/>
          <w:sz w:val="18"/>
          <w:szCs w:val="18"/>
          <w:shd w:val="clear" w:color="auto" w:fill="FFFFFF"/>
          <w:lang w:val="en-US"/>
        </w:rPr>
        <w:t xml:space="preserve">his observation goes according with thickness estimation results that revealed that after the construction of 2 TL, CHT/ALG/CHT/HA-DN was thicker than CHT/ALG/CHT/HA film (Figure 2C). This goes oppositely to our previous results which revealed the formation of thinner films for CHT/HA-DN systems </w:t>
      </w:r>
      <w:hyperlink w:anchor="_ENREF_51" w:tooltip="Neto, 2014 #87"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Neto&lt;/Author&gt;&lt;Year&gt;2014&lt;/Year&gt;&lt;RecNum&gt;87&lt;/RecNum&gt;&lt;DisplayText&gt;&lt;style face="superscript"&gt;51&lt;/style&gt;&lt;/DisplayText&gt;&lt;record&gt;&lt;rec-number&gt;87&lt;/rec-number&gt;&lt;foreign-keys&gt;&lt;key app="EN" db-id="2xt90ps9wz5vwre2vwnp5w0kar2etx9xv2sv"&gt;87&lt;/key&gt;&lt;/foreign-keys&gt;&lt;ref-type name="Journal Article"&gt;17&lt;/ref-type&gt;&lt;contributors&gt;&lt;authors&gt;&lt;author&gt;Neto, Ana I.&lt;/author&gt;&lt;author&gt;Cibrão, Ana&lt;/author&gt;&lt;author&gt;Correia, Clara R.&lt;/author&gt;&lt;author&gt;Carvalho, Rita R.&lt;/author&gt;&lt;author&gt;Luz, Gisela&lt;/author&gt;&lt;author&gt;Ferrer, Glória G.&lt;/author&gt;&lt;author&gt;Botelho, Gabriela&lt;/author&gt;&lt;author&gt;Picart, Catherine&lt;/author&gt;&lt;author&gt;Alves, N. M.&lt;/author&gt;&lt;author&gt;Mano, J. F.&lt;/author&gt;&lt;/authors&gt;&lt;/contributors&gt;&lt;titles&gt;&lt;title&gt;Nanostructured polymeric coatings based on chitosan and dopamine-modified hyaluronic acid for biomedical applications&lt;/title&gt;&lt;secondary-title&gt;Small&lt;/secondary-title&gt;&lt;/titles&gt;&lt;periodical&gt;&lt;full-title&gt;Small&lt;/full-title&gt;&lt;/periodical&gt;&lt;pages&gt;2459-2469&lt;/pages&gt;&lt;volume&gt;10&lt;/volume&gt;&lt;number&gt;12&lt;/number&gt;&lt;dates&gt;&lt;year&gt;2014&lt;/year&gt;&lt;/dates&gt;&lt;publisher&gt;John Wiley &amp;amp;amp; Sons&lt;/publisher&gt;&lt;urls&gt;&lt;related-urls&gt;&lt;url&gt;http://repositorium.sdum.uminho.pt/handle/1822/29315&lt;/url&gt;&lt;/related-urls&gt;&lt;/urls&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51</w:t>
        </w:r>
        <w:r w:rsidR="00453533" w:rsidRPr="00060D00">
          <w:rPr>
            <w:rFonts w:eastAsia="Times New Roman" w:cstheme="minorHAnsi"/>
            <w:color w:val="000000"/>
            <w:sz w:val="18"/>
            <w:szCs w:val="18"/>
            <w:shd w:val="clear" w:color="auto" w:fill="FFFFFF"/>
            <w:lang w:val="en-US"/>
          </w:rPr>
          <w:fldChar w:fldCharType="end"/>
        </w:r>
      </w:hyperlink>
      <w:r w:rsidRPr="00060D00">
        <w:rPr>
          <w:rFonts w:eastAsia="Times New Roman" w:cstheme="minorHAnsi"/>
          <w:color w:val="000000"/>
          <w:sz w:val="18"/>
          <w:szCs w:val="18"/>
          <w:shd w:val="clear" w:color="auto" w:fill="FFFFFF"/>
          <w:lang w:val="en-US"/>
        </w:rPr>
        <w:t xml:space="preserve">. Such disagreement can be </w:t>
      </w:r>
      <w:r w:rsidR="00D8493D" w:rsidRPr="00060D00">
        <w:rPr>
          <w:rFonts w:eastAsia="Times New Roman" w:cstheme="minorHAnsi"/>
          <w:color w:val="000000"/>
          <w:sz w:val="18"/>
          <w:szCs w:val="18"/>
          <w:shd w:val="clear" w:color="auto" w:fill="FFFFFF"/>
          <w:lang w:val="en-US"/>
        </w:rPr>
        <w:t xml:space="preserve">related </w:t>
      </w:r>
      <w:r w:rsidRPr="00060D00">
        <w:rPr>
          <w:rFonts w:eastAsia="Times New Roman" w:cstheme="minorHAnsi"/>
          <w:color w:val="000000"/>
          <w:sz w:val="18"/>
          <w:szCs w:val="18"/>
          <w:shd w:val="clear" w:color="auto" w:fill="FFFFFF"/>
          <w:lang w:val="en-US"/>
        </w:rPr>
        <w:t>by the incorporation of ALG in the multilayer system, as well as the different polymer concentrations and proportions.</w:t>
      </w:r>
    </w:p>
    <w:p w:rsidR="00A961C9" w:rsidRPr="00060D00" w:rsidRDefault="00A961C9" w:rsidP="004B318D">
      <w:pPr>
        <w:spacing w:after="0"/>
        <w:ind w:firstLine="284"/>
        <w:jc w:val="both"/>
        <w:rPr>
          <w:rFonts w:eastAsia="Times New Roman" w:cstheme="minorHAnsi"/>
          <w:color w:val="000000"/>
          <w:sz w:val="18"/>
          <w:szCs w:val="18"/>
          <w:shd w:val="clear" w:color="auto" w:fill="FFFFFF"/>
          <w:lang w:val="en-US"/>
        </w:rPr>
      </w:pPr>
      <w:bookmarkStart w:id="10" w:name="_Hlk512399504"/>
      <w:r w:rsidRPr="00060D00">
        <w:rPr>
          <w:rFonts w:eastAsia="Times New Roman" w:cstheme="minorHAnsi"/>
          <w:color w:val="000000"/>
          <w:sz w:val="18"/>
          <w:szCs w:val="18"/>
          <w:shd w:val="clear" w:color="auto" w:fill="FFFFFF"/>
          <w:lang w:val="en-US"/>
        </w:rPr>
        <w:t xml:space="preserve">Accordingly, biomimetic, polysaccharide-based and transparent membranes containing catechol domains were successfully produced following the same methodology already reported by Caridade S.G. </w:t>
      </w:r>
      <w:r w:rsidRPr="00060D00">
        <w:rPr>
          <w:rFonts w:eastAsia="Times New Roman" w:cstheme="minorHAnsi"/>
          <w:i/>
          <w:color w:val="000000"/>
          <w:sz w:val="18"/>
          <w:szCs w:val="18"/>
          <w:shd w:val="clear" w:color="auto" w:fill="FFFFFF"/>
          <w:lang w:val="en-US"/>
        </w:rPr>
        <w:t>et al.</w:t>
      </w:r>
      <w:hyperlink w:anchor="_ENREF_27" w:tooltip="Caridade, 2013 #59"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Caridade&lt;/Author&gt;&lt;Year&gt;2013&lt;/Year&gt;&lt;RecNum&gt;59&lt;/RecNum&gt;&lt;DisplayText&gt;&lt;style face="superscript"&gt;27&lt;/style&gt;&lt;/DisplayText&gt;&lt;record&gt;&lt;rec-number&gt;59&lt;/rec-number&gt;&lt;foreign-keys&gt;&lt;key app="EN" db-id="2xt90ps9wz5vwre2vwnp5w0kar2etx9xv2sv"&gt;59&lt;/key&gt;&lt;/foreign-keys&gt;&lt;ref-type name="Journal Article"&gt;17&lt;/ref-type&gt;&lt;contributors&gt;&lt;authors&gt;&lt;author&gt;Caridade, Sofia G.&lt;/author&gt;&lt;author&gt;Monge, Claire&lt;/author&gt;&lt;author&gt;Gilde, Flora&lt;/author&gt;&lt;author&gt;Boudou, Thomas&lt;/author&gt;&lt;author&gt;Mano, João F.&lt;/author&gt;&lt;author&gt;Picart, Catherine&lt;/author&gt;&lt;/authors&gt;&lt;/contributors&gt;&lt;titles&gt;&lt;title&gt;Free-Standing Polyelectrolyte Membranes Made of Chitosan and Alginate&lt;/title&gt;&lt;secondary-title&gt;Biomacromolecules&lt;/secondary-title&gt;&lt;/titles&gt;&lt;periodical&gt;&lt;full-title&gt;Biomacromolecules&lt;/full-title&gt;&lt;/periodical&gt;&lt;pages&gt;1653–1660&lt;/pages&gt;&lt;volume&gt;14&lt;/volume&gt;&lt;number&gt;5&lt;/number&gt;&lt;dates&gt;&lt;year&gt;2013&lt;/year&gt;&lt;/dates&gt;&lt;urls&gt;&lt;/urls&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27</w:t>
        </w:r>
        <w:r w:rsidR="00453533" w:rsidRPr="00060D00">
          <w:rPr>
            <w:rFonts w:eastAsia="Times New Roman" w:cstheme="minorHAnsi"/>
            <w:color w:val="000000"/>
            <w:sz w:val="18"/>
            <w:szCs w:val="18"/>
            <w:shd w:val="clear" w:color="auto" w:fill="FFFFFF"/>
            <w:lang w:val="en-US"/>
          </w:rPr>
          <w:fldChar w:fldCharType="end"/>
        </w:r>
      </w:hyperlink>
      <w:r w:rsidRPr="00060D00">
        <w:rPr>
          <w:rFonts w:eastAsia="Times New Roman" w:cstheme="minorHAnsi"/>
          <w:color w:val="000000"/>
          <w:sz w:val="18"/>
          <w:szCs w:val="18"/>
          <w:shd w:val="clear" w:color="auto" w:fill="FFFFFF"/>
          <w:lang w:val="en-US"/>
        </w:rPr>
        <w:t>.</w:t>
      </w:r>
      <w:r w:rsidR="001F73E7" w:rsidRPr="00060D00">
        <w:rPr>
          <w:rFonts w:eastAsia="Times New Roman" w:cstheme="minorHAnsi"/>
          <w:color w:val="000000"/>
          <w:sz w:val="18"/>
          <w:szCs w:val="18"/>
          <w:shd w:val="clear" w:color="auto" w:fill="FFFFFF"/>
          <w:lang w:val="en-US"/>
        </w:rPr>
        <w:t xml:space="preserve"> </w:t>
      </w:r>
      <w:r w:rsidR="00465085" w:rsidRPr="00060D00">
        <w:rPr>
          <w:rFonts w:eastAsia="Times New Roman" w:cstheme="minorHAnsi"/>
          <w:color w:val="000000"/>
          <w:sz w:val="18"/>
          <w:szCs w:val="18"/>
          <w:shd w:val="clear" w:color="auto" w:fill="FFFFFF"/>
          <w:lang w:val="en-US"/>
        </w:rPr>
        <w:t>The integrity of these membranes was maintained even after the detachment process, see Figure S1.</w:t>
      </w:r>
      <w:r w:rsidRPr="00060D00">
        <w:rPr>
          <w:rFonts w:eastAsia="Times New Roman" w:cstheme="minorHAnsi"/>
          <w:i/>
          <w:color w:val="000000"/>
          <w:sz w:val="18"/>
          <w:szCs w:val="18"/>
          <w:shd w:val="clear" w:color="auto" w:fill="FFFFFF"/>
          <w:lang w:val="en-US"/>
        </w:rPr>
        <w:t xml:space="preserve"> </w:t>
      </w:r>
      <w:bookmarkEnd w:id="10"/>
      <w:r w:rsidRPr="00060D00">
        <w:rPr>
          <w:rFonts w:eastAsia="Times New Roman" w:cstheme="minorHAnsi"/>
          <w:color w:val="000000"/>
          <w:sz w:val="18"/>
          <w:szCs w:val="18"/>
          <w:shd w:val="clear" w:color="auto" w:fill="FFFFFF"/>
          <w:lang w:val="en-US"/>
        </w:rPr>
        <w:t xml:space="preserve">SEM images of the upper layer of </w:t>
      </w:r>
      <w:r w:rsidRPr="00060D00">
        <w:rPr>
          <w:rFonts w:eastAsia="Times New Roman" w:cstheme="minorHAnsi"/>
          <w:sz w:val="18"/>
          <w:szCs w:val="18"/>
          <w:lang w:val="en-US"/>
        </w:rPr>
        <w:t>[CHT/ALG/CHT/HA]</w:t>
      </w:r>
      <w:r w:rsidRPr="00060D00">
        <w:rPr>
          <w:rFonts w:eastAsia="Times New Roman" w:cstheme="minorHAnsi"/>
          <w:sz w:val="18"/>
          <w:szCs w:val="18"/>
          <w:vertAlign w:val="subscript"/>
          <w:lang w:val="en-US"/>
        </w:rPr>
        <w:t xml:space="preserve">100 </w:t>
      </w:r>
      <w:r w:rsidRPr="00060D00">
        <w:rPr>
          <w:rFonts w:eastAsia="Times New Roman" w:cstheme="minorHAnsi"/>
          <w:sz w:val="18"/>
          <w:szCs w:val="18"/>
          <w:lang w:val="en-US"/>
        </w:rPr>
        <w:t>(Figure 3A and 3B) and [CHT/ALG/CHT/HA-DN]</w:t>
      </w:r>
      <w:r w:rsidRPr="00060D00">
        <w:rPr>
          <w:rFonts w:eastAsia="Times New Roman" w:cstheme="minorHAnsi"/>
          <w:sz w:val="18"/>
          <w:szCs w:val="18"/>
          <w:vertAlign w:val="subscript"/>
          <w:lang w:val="en-US"/>
        </w:rPr>
        <w:t xml:space="preserve">100 </w:t>
      </w:r>
      <w:r w:rsidRPr="00060D00">
        <w:rPr>
          <w:rFonts w:eastAsia="Times New Roman" w:cstheme="minorHAnsi"/>
          <w:sz w:val="18"/>
          <w:szCs w:val="18"/>
          <w:lang w:val="en-US"/>
        </w:rPr>
        <w:t>(Figure 3D and 3E) freestanding membranes</w:t>
      </w:r>
      <w:r w:rsidRPr="00060D00">
        <w:rPr>
          <w:rFonts w:eastAsia="Times New Roman" w:cstheme="minorHAnsi"/>
          <w:color w:val="000000"/>
          <w:sz w:val="18"/>
          <w:szCs w:val="18"/>
          <w:shd w:val="clear" w:color="auto" w:fill="FFFFFF"/>
          <w:lang w:val="en-US"/>
        </w:rPr>
        <w:t xml:space="preserve"> showed singular rough morphologies, presenting micro to nanofeatures on their surface. Usually, rougher surfaces are preferred for cells adhesion and proliferation rather than smooth surfaces, mainly because roughness increases the contact area between cells and material </w:t>
      </w:r>
      <w:r w:rsidRPr="00060D00">
        <w:rPr>
          <w:rFonts w:eastAsia="Times New Roman" w:cstheme="minorHAnsi"/>
          <w:color w:val="000000"/>
          <w:sz w:val="18"/>
          <w:szCs w:val="18"/>
          <w:shd w:val="clear" w:color="auto" w:fill="FFFFFF"/>
          <w:lang w:val="en-US"/>
        </w:rPr>
        <w:fldChar w:fldCharType="begin">
          <w:fldData xml:space="preserve">PEVuZE5vdGU+PENpdGU+PEF1dGhvcj5aaG9uZzwvQXV0aG9yPjxZZWFyPjIwMTA8L1llYXI+PFJl
Y051bT4zPC9SZWNOdW0+PERpc3BsYXlUZXh0PjxzdHlsZSBmYWNlPSJzdXBlcnNjcmlwdCI+Mywg
NTcsIDU4PC9zdHlsZT48L0Rpc3BsYXlUZXh0PjxyZWNvcmQ+PHJlYy1udW1iZXI+MzwvcmVjLW51
bWJlcj48Zm9yZWlnbi1rZXlzPjxrZXkgYXBwPSJFTiIgZGItaWQ9IjJ4dDkwcHM5d3o1dndyZTJ2
d25wNXcwa2FyMmV0eDl4djJzdiI+Mzwva2V5PjwvZm9yZWlnbi1rZXlzPjxyZWYtdHlwZSBuYW1l
PSJKb3VybmFsIEFydGljbGUiPjE3PC9yZWYtdHlwZT48Y29udHJpYnV0b3JzPjxhdXRob3JzPjxh
dXRob3I+WmhvbmcsIFMuIFAuPC9hdXRob3I+PGF1dGhvcj5aaGFuZywgWS4gWi48L2F1dGhvcj48
YXV0aG9yPkxpbSwgQy4gVC48L2F1dGhvcj48L2F1dGhvcnM+PC9jb250cmlidXRvcnM+PHRpdGxl
cz48dGl0bGU+VGlzc3VlIHNjYWZmb2xkcyBmb3Igc2tpbiB3b3VuZCBoZWFsaW5nIGFuZCBkZXJt
YWwgcmVjb25zdHJ1Y3Rpb248L3RpdGxlPjxzZWNvbmRhcnktdGl0bGU+V2lsZXkgSW50ZXJkaXNj
aXBsaW5hcnkgUmV2aWV3czogTmFub21lZGljaW5lIGFuZCBOYW5vYmlvdGVjaG5vbG9neTwvc2Vj
b25kYXJ5LXRpdGxlPjwvdGl0bGVzPjxwZXJpb2RpY2FsPjxmdWxsLXRpdGxlPldpbGV5IEludGVy
ZGlzY2lwbGluYXJ5IFJldmlld3M6IE5hbm9tZWRpY2luZSBhbmQgTmFub2Jpb3RlY2hub2xvZ3k8
L2Z1bGwtdGl0bGU+PC9wZXJpb2RpY2FsPjxwYWdlcz41MTAtNTI1PC9wYWdlcz48dm9sdW1lPjI8
L3ZvbHVtZT48bnVtYmVyPjU8L251bWJlcj48ZGF0ZXM+PHllYXI+MjAxMDwveWVhcj48L2RhdGVz
PjxwdWJsaXNoZXI+Sm9obiBXaWxleSAmYW1wOyBTb25zLCBJbmMuPC9wdWJsaXNoZXI+PGlzYm4+
MTkzOS0wMDQxPC9pc2JuPjx1cmxzPjxyZWxhdGVkLXVybHM+PHVybD5odHRwOi8vZHguZG9pLm9y
Zy8xMC4xMDAyL3duYW4uMTAwPC91cmw+PC9yZWxhdGVkLXVybHM+PC91cmxzPjxlbGVjdHJvbmlj
LXJlc291cmNlLW51bT4xMC4xMDAyL3duYW4uMTAwPC9lbGVjdHJvbmljLXJlc291cmNlLW51bT48
L3JlY29yZD48L0NpdGU+PENpdGU+PEF1dGhvcj5DaGFuZzwvQXV0aG9yPjxZZWFyPjIwMTE8L1ll
YXI+PFJlY051bT4xMzQ8L1JlY051bT48cmVjb3JkPjxyZWMtbnVtYmVyPjEzNDwvcmVjLW51bWJl
cj48Zm9yZWlnbi1rZXlzPjxrZXkgYXBwPSJFTiIgZGItaWQ9IjJ4dDkwcHM5d3o1dndyZTJ2d25w
NXcwa2FyMmV0eDl4djJzdiI+MTM0PC9rZXk+PC9mb3JlaWduLWtleXM+PHJlZi10eXBlIG5hbWU9
IkJvb2sgU2VjdGlvbiI+NTwvcmVmLXR5cGU+PGNvbnRyaWJ1dG9ycz48YXV0aG9ycz48YXV0aG9y
PkNoYW5nLCBIc2luLSBJLjwvYXV0aG9yPjxhdXRob3I+V2FuZywgWWl3ZWk8L2F1dGhvcj48L2F1
dGhvcnM+PHNlY29uZGFyeS1hdXRob3JzPjxhdXRob3I+RWJlcmxpLCBEYW5pZWw8L2F1dGhvcj48
L3NlY29uZGFyeS1hdXRob3JzPjwvY29udHJpYnV0b3JzPjx0aXRsZXM+PHRpdGxlPkNlbGwgUmVz
cG9uc2VzIHRvIFN1cmZhY2UgYW5kIEFyY2hpdGVjdHVyZSBvZiBUaXNzdWUgRW5naW5lZXJpbmcg
U2NhZmZvbGRzPC90aXRsZT48c2Vjb25kYXJ5LXRpdGxlPlJlZ2VuZXJhdGl2ZSBNZWRpY2luZSBh
bmQgVGlzc3VlIEVuZ2luZWVyaW5nIC0gQ2VsbHMgYW5kIEJpb21hdGVyaWFsczwvc2Vjb25kYXJ5
LXRpdGxlPjwvdGl0bGVzPjxwYWdlcz5DaC4gMjc8L3BhZ2VzPjxkYXRlcz48eWVhcj4yMDExPC95
ZWFyPjwvZGF0ZXM+PHB1Yi1sb2NhdGlvbj5SaWpla2E8L3B1Yi1sb2NhdGlvbj48cHVibGlzaGVy
PkluVGVjaDwvcHVibGlzaGVyPjx1cmxzPjxyZWxhdGVkLXVybHM+PHVybD5odHRwOi8vZHguZG9p
Lm9yZy8xMC41NzcyLzIxOTgzPC91cmw+PC9yZWxhdGVkLXVybHM+PC91cmxzPjxlbGVjdHJvbmlj
LXJlc291cmNlLW51bT4xMC41NzcyLzIxOTgzPC9lbGVjdHJvbmljLXJlc291cmNlLW51bT48YWNj
ZXNzLWRhdGU+MjAxNy0xMS0xMzwvYWNjZXNzLWRhdGU+PC9yZWNvcmQ+PC9DaXRlPjxDaXRlPjxB
dXRob3I+U2lsdmE8L0F1dGhvcj48WWVhcj4yMDEzPC9ZZWFyPjxSZWNOdW0+MTU8L1JlY051bT48
cmVjb3JkPjxyZWMtbnVtYmVyPjE1PC9yZWMtbnVtYmVyPjxmb3JlaWduLWtleXM+PGtleSBhcHA9
IkVOIiBkYi1pZD0iMnh0OTBwczl3ejV2d3JlMnZ3bnA1dzBrYXIyZXR4OXh2MnN2Ij4xNTwva2V5
PjwvZm9yZWlnbi1rZXlzPjxyZWYtdHlwZSBuYW1lPSJKb3VybmFsIEFydGljbGUiPjE3PC9yZWYt
dHlwZT48Y29udHJpYnV0b3JzPjxhdXRob3JzPjxhdXRob3I+U2lsdmEsIFMuIFMuPC9hdXRob3I+
PGF1dGhvcj5Qb3BhLCBFLiBHLjwvYXV0aG9yPjxhdXRob3I+R29tZXMsIE0uIEUuPC9hdXRob3I+
PGF1dGhvcj5DZXJxdWVpcmEsIE0uPC9hdXRob3I+PGF1dGhvcj5NYXJxdWVzLCBBLiBQLjwvYXV0
aG9yPjxhdXRob3I+Q2FyaWRhZGUsIFMuIEcuPC9hdXRob3I+PGF1dGhvcj5UZWl4ZWlyYSwgUC48
L2F1dGhvcj48YXV0aG9yPlNvdXNhLCBDLjwvYXV0aG9yPjxhdXRob3I+TWFubywgSi4gRi48L2F1
dGhvcj48YXV0aG9yPlJlaXMsIFIuIEwuPC9hdXRob3I+PC9hdXRob3JzPjwvY29udHJpYnV0b3Jz
Pjx0aXRsZXM+PHRpdGxlPkFuIGludmVzdGlnYXRpb24gb2YgdGhlIHBvdGVudGlhbCBhcHBsaWNh
dGlvbiBvZiBjaGl0b3Nhbi9hbG9lLWJhc2VkIG1lbWJyYW5lcyBmb3IgcmVnZW5lcmF0aXZlIG1l
ZGljaW5lPC90aXRsZT48c2Vjb25kYXJ5LXRpdGxlPkFjdGEgQmlvbWF0ZXJpYWxpYTwvc2Vjb25k
YXJ5LXRpdGxlPjwvdGl0bGVzPjxwZXJpb2RpY2FsPjxmdWxsLXRpdGxlPkFjdGEgQmlvbWF0ZXJp
YWxpYTwvZnVsbC10aXRsZT48L3BlcmlvZGljYWw+PHBhZ2VzPjY3OTAtNjc5NzwvcGFnZXM+PHZv
bHVtZT45PC92b2x1bWU+PG51bWJlcj42PC9udW1iZXI+PGtleXdvcmRzPjxrZXl3b3JkPkFsb2Ug
dmVyYSBnZWw8L2tleXdvcmQ+PGtleXdvcmQ+Q2hpdG9zYW48L2tleXdvcmQ+PGtleXdvcmQ+V291
bmQgZHJlc3NpbmdzPC9rZXl3b3JkPjxrZXl3b3JkPkRlcm1hbCBmaWJyb2JsYXN0czwva2V5d29y
ZD48a2V5d29yZD5NZW1icmFuZTwva2V5d29yZD48L2tleXdvcmRzPjxkYXRlcz48eWVhcj4yMDEz
PC95ZWFyPjxwdWItZGF0ZXM+PGRhdGU+MjAxMy8wNi8wMS88L2RhdGU+PC9wdWItZGF0ZXM+PC9k
YXRlcz48aXNibj4xNzQyLTcwNjE8L2lzYm4+PHVybHM+PHJlbGF0ZWQtdXJscz48dXJsPmh0dHA6
Ly93d3cuc2NpZW5jZWRpcmVjdC5jb20vc2NpZW5jZS9hcnRpY2xlL3BpaS9TMTc0MjcwNjExMzAw
MDkxMzwvdXJsPjwvcmVsYXRlZC11cmxzPjwvdXJscz48ZWxlY3Ryb25pYy1yZXNvdXJjZS1udW0+
aHR0cHM6Ly9kb2kub3JnLzEwLjEwMTYvai5hY3RiaW8uMjAxMy4wMi4wMjc8L2VsZWN0cm9uaWMt
cmVzb3VyY2UtbnVtPjwvcmVjb3JkPjwvQ2l0ZT48L0VuZE5vdGU+AG==
</w:fldData>
        </w:fldChar>
      </w:r>
      <w:r w:rsidR="00453533" w:rsidRPr="00060D00">
        <w:rPr>
          <w:rFonts w:eastAsia="Times New Roman" w:cstheme="minorHAnsi"/>
          <w:color w:val="000000"/>
          <w:sz w:val="18"/>
          <w:szCs w:val="18"/>
          <w:shd w:val="clear" w:color="auto" w:fill="FFFFFF"/>
          <w:lang w:val="en-US"/>
        </w:rPr>
        <w:instrText xml:space="preserve"> ADDIN EN.CITE </w:instrText>
      </w:r>
      <w:r w:rsidR="00453533" w:rsidRPr="00060D00">
        <w:rPr>
          <w:rFonts w:eastAsia="Times New Roman" w:cstheme="minorHAnsi"/>
          <w:color w:val="000000"/>
          <w:sz w:val="18"/>
          <w:szCs w:val="18"/>
          <w:shd w:val="clear" w:color="auto" w:fill="FFFFFF"/>
          <w:lang w:val="en-US"/>
        </w:rPr>
        <w:fldChar w:fldCharType="begin">
          <w:fldData xml:space="preserve">PEVuZE5vdGU+PENpdGU+PEF1dGhvcj5aaG9uZzwvQXV0aG9yPjxZZWFyPjIwMTA8L1llYXI+PFJl
Y051bT4zPC9SZWNOdW0+PERpc3BsYXlUZXh0PjxzdHlsZSBmYWNlPSJzdXBlcnNjcmlwdCI+Mywg
NTcsIDU4PC9zdHlsZT48L0Rpc3BsYXlUZXh0PjxyZWNvcmQ+PHJlYy1udW1iZXI+MzwvcmVjLW51
bWJlcj48Zm9yZWlnbi1rZXlzPjxrZXkgYXBwPSJFTiIgZGItaWQ9IjJ4dDkwcHM5d3o1dndyZTJ2
d25wNXcwa2FyMmV0eDl4djJzdiI+Mzwva2V5PjwvZm9yZWlnbi1rZXlzPjxyZWYtdHlwZSBuYW1l
PSJKb3VybmFsIEFydGljbGUiPjE3PC9yZWYtdHlwZT48Y29udHJpYnV0b3JzPjxhdXRob3JzPjxh
dXRob3I+WmhvbmcsIFMuIFAuPC9hdXRob3I+PGF1dGhvcj5aaGFuZywgWS4gWi48L2F1dGhvcj48
YXV0aG9yPkxpbSwgQy4gVC48L2F1dGhvcj48L2F1dGhvcnM+PC9jb250cmlidXRvcnM+PHRpdGxl
cz48dGl0bGU+VGlzc3VlIHNjYWZmb2xkcyBmb3Igc2tpbiB3b3VuZCBoZWFsaW5nIGFuZCBkZXJt
YWwgcmVjb25zdHJ1Y3Rpb248L3RpdGxlPjxzZWNvbmRhcnktdGl0bGU+V2lsZXkgSW50ZXJkaXNj
aXBsaW5hcnkgUmV2aWV3czogTmFub21lZGljaW5lIGFuZCBOYW5vYmlvdGVjaG5vbG9neTwvc2Vj
b25kYXJ5LXRpdGxlPjwvdGl0bGVzPjxwZXJpb2RpY2FsPjxmdWxsLXRpdGxlPldpbGV5IEludGVy
ZGlzY2lwbGluYXJ5IFJldmlld3M6IE5hbm9tZWRpY2luZSBhbmQgTmFub2Jpb3RlY2hub2xvZ3k8
L2Z1bGwtdGl0bGU+PC9wZXJpb2RpY2FsPjxwYWdlcz41MTAtNTI1PC9wYWdlcz48dm9sdW1lPjI8
L3ZvbHVtZT48bnVtYmVyPjU8L251bWJlcj48ZGF0ZXM+PHllYXI+MjAxMDwveWVhcj48L2RhdGVz
PjxwdWJsaXNoZXI+Sm9obiBXaWxleSAmYW1wOyBTb25zLCBJbmMuPC9wdWJsaXNoZXI+PGlzYm4+
MTkzOS0wMDQxPC9pc2JuPjx1cmxzPjxyZWxhdGVkLXVybHM+PHVybD5odHRwOi8vZHguZG9pLm9y
Zy8xMC4xMDAyL3duYW4uMTAwPC91cmw+PC9yZWxhdGVkLXVybHM+PC91cmxzPjxlbGVjdHJvbmlj
LXJlc291cmNlLW51bT4xMC4xMDAyL3duYW4uMTAwPC9lbGVjdHJvbmljLXJlc291cmNlLW51bT48
L3JlY29yZD48L0NpdGU+PENpdGU+PEF1dGhvcj5DaGFuZzwvQXV0aG9yPjxZZWFyPjIwMTE8L1ll
YXI+PFJlY051bT4xMzQ8L1JlY051bT48cmVjb3JkPjxyZWMtbnVtYmVyPjEzNDwvcmVjLW51bWJl
cj48Zm9yZWlnbi1rZXlzPjxrZXkgYXBwPSJFTiIgZGItaWQ9IjJ4dDkwcHM5d3o1dndyZTJ2d25w
NXcwa2FyMmV0eDl4djJzdiI+MTM0PC9rZXk+PC9mb3JlaWduLWtleXM+PHJlZi10eXBlIG5hbWU9
IkJvb2sgU2VjdGlvbiI+NTwvcmVmLXR5cGU+PGNvbnRyaWJ1dG9ycz48YXV0aG9ycz48YXV0aG9y
PkNoYW5nLCBIc2luLSBJLjwvYXV0aG9yPjxhdXRob3I+V2FuZywgWWl3ZWk8L2F1dGhvcj48L2F1
dGhvcnM+PHNlY29uZGFyeS1hdXRob3JzPjxhdXRob3I+RWJlcmxpLCBEYW5pZWw8L2F1dGhvcj48
L3NlY29uZGFyeS1hdXRob3JzPjwvY29udHJpYnV0b3JzPjx0aXRsZXM+PHRpdGxlPkNlbGwgUmVz
cG9uc2VzIHRvIFN1cmZhY2UgYW5kIEFyY2hpdGVjdHVyZSBvZiBUaXNzdWUgRW5naW5lZXJpbmcg
U2NhZmZvbGRzPC90aXRsZT48c2Vjb25kYXJ5LXRpdGxlPlJlZ2VuZXJhdGl2ZSBNZWRpY2luZSBh
bmQgVGlzc3VlIEVuZ2luZWVyaW5nIC0gQ2VsbHMgYW5kIEJpb21hdGVyaWFsczwvc2Vjb25kYXJ5
LXRpdGxlPjwvdGl0bGVzPjxwYWdlcz5DaC4gMjc8L3BhZ2VzPjxkYXRlcz48eWVhcj4yMDExPC95
ZWFyPjwvZGF0ZXM+PHB1Yi1sb2NhdGlvbj5SaWpla2E8L3B1Yi1sb2NhdGlvbj48cHVibGlzaGVy
PkluVGVjaDwvcHVibGlzaGVyPjx1cmxzPjxyZWxhdGVkLXVybHM+PHVybD5odHRwOi8vZHguZG9p
Lm9yZy8xMC41NzcyLzIxOTgzPC91cmw+PC9yZWxhdGVkLXVybHM+PC91cmxzPjxlbGVjdHJvbmlj
LXJlc291cmNlLW51bT4xMC41NzcyLzIxOTgzPC9lbGVjdHJvbmljLXJlc291cmNlLW51bT48YWNj
ZXNzLWRhdGU+MjAxNy0xMS0xMzwvYWNjZXNzLWRhdGU+PC9yZWNvcmQ+PC9DaXRlPjxDaXRlPjxB
dXRob3I+U2lsdmE8L0F1dGhvcj48WWVhcj4yMDEzPC9ZZWFyPjxSZWNOdW0+MTU8L1JlY051bT48
cmVjb3JkPjxyZWMtbnVtYmVyPjE1PC9yZWMtbnVtYmVyPjxmb3JlaWduLWtleXM+PGtleSBhcHA9
IkVOIiBkYi1pZD0iMnh0OTBwczl3ejV2d3JlMnZ3bnA1dzBrYXIyZXR4OXh2MnN2Ij4xNTwva2V5
PjwvZm9yZWlnbi1rZXlzPjxyZWYtdHlwZSBuYW1lPSJKb3VybmFsIEFydGljbGUiPjE3PC9yZWYt
dHlwZT48Y29udHJpYnV0b3JzPjxhdXRob3JzPjxhdXRob3I+U2lsdmEsIFMuIFMuPC9hdXRob3I+
PGF1dGhvcj5Qb3BhLCBFLiBHLjwvYXV0aG9yPjxhdXRob3I+R29tZXMsIE0uIEUuPC9hdXRob3I+
PGF1dGhvcj5DZXJxdWVpcmEsIE0uPC9hdXRob3I+PGF1dGhvcj5NYXJxdWVzLCBBLiBQLjwvYXV0
aG9yPjxhdXRob3I+Q2FyaWRhZGUsIFMuIEcuPC9hdXRob3I+PGF1dGhvcj5UZWl4ZWlyYSwgUC48
L2F1dGhvcj48YXV0aG9yPlNvdXNhLCBDLjwvYXV0aG9yPjxhdXRob3I+TWFubywgSi4gRi48L2F1
dGhvcj48YXV0aG9yPlJlaXMsIFIuIEwuPC9hdXRob3I+PC9hdXRob3JzPjwvY29udHJpYnV0b3Jz
Pjx0aXRsZXM+PHRpdGxlPkFuIGludmVzdGlnYXRpb24gb2YgdGhlIHBvdGVudGlhbCBhcHBsaWNh
dGlvbiBvZiBjaGl0b3Nhbi9hbG9lLWJhc2VkIG1lbWJyYW5lcyBmb3IgcmVnZW5lcmF0aXZlIG1l
ZGljaW5lPC90aXRsZT48c2Vjb25kYXJ5LXRpdGxlPkFjdGEgQmlvbWF0ZXJpYWxpYTwvc2Vjb25k
YXJ5LXRpdGxlPjwvdGl0bGVzPjxwZXJpb2RpY2FsPjxmdWxsLXRpdGxlPkFjdGEgQmlvbWF0ZXJp
YWxpYTwvZnVsbC10aXRsZT48L3BlcmlvZGljYWw+PHBhZ2VzPjY3OTAtNjc5NzwvcGFnZXM+PHZv
bHVtZT45PC92b2x1bWU+PG51bWJlcj42PC9udW1iZXI+PGtleXdvcmRzPjxrZXl3b3JkPkFsb2Ug
dmVyYSBnZWw8L2tleXdvcmQ+PGtleXdvcmQ+Q2hpdG9zYW48L2tleXdvcmQ+PGtleXdvcmQ+V291
bmQgZHJlc3NpbmdzPC9rZXl3b3JkPjxrZXl3b3JkPkRlcm1hbCBmaWJyb2JsYXN0czwva2V5d29y
ZD48a2V5d29yZD5NZW1icmFuZTwva2V5d29yZD48L2tleXdvcmRzPjxkYXRlcz48eWVhcj4yMDEz
PC95ZWFyPjxwdWItZGF0ZXM+PGRhdGU+MjAxMy8wNi8wMS88L2RhdGU+PC9wdWItZGF0ZXM+PC9k
YXRlcz48aXNibj4xNzQyLTcwNjE8L2lzYm4+PHVybHM+PHJlbGF0ZWQtdXJscz48dXJsPmh0dHA6
Ly93d3cuc2NpZW5jZWRpcmVjdC5jb20vc2NpZW5jZS9hcnRpY2xlL3BpaS9TMTc0MjcwNjExMzAw
MDkxMzwvdXJsPjwvcmVsYXRlZC11cmxzPjwvdXJscz48ZWxlY3Ryb25pYy1yZXNvdXJjZS1udW0+
aHR0cHM6Ly9kb2kub3JnLzEwLjEwMTYvai5hY3RiaW8uMjAxMy4wMi4wMjc8L2VsZWN0cm9uaWMt
cmVzb3VyY2UtbnVtPjwvcmVjb3JkPjwvQ2l0ZT48L0VuZE5vdGU+AG==
</w:fldData>
        </w:fldChar>
      </w:r>
      <w:r w:rsidR="00453533" w:rsidRPr="00060D00">
        <w:rPr>
          <w:rFonts w:eastAsia="Times New Roman" w:cstheme="minorHAnsi"/>
          <w:color w:val="000000"/>
          <w:sz w:val="18"/>
          <w:szCs w:val="18"/>
          <w:shd w:val="clear" w:color="auto" w:fill="FFFFFF"/>
          <w:lang w:val="en-US"/>
        </w:rPr>
        <w:instrText xml:space="preserve"> ADDIN EN.CITE.DATA </w:instrText>
      </w:r>
      <w:r w:rsidR="00453533" w:rsidRPr="00060D00">
        <w:rPr>
          <w:rFonts w:eastAsia="Times New Roman" w:cstheme="minorHAnsi"/>
          <w:color w:val="000000"/>
          <w:sz w:val="18"/>
          <w:szCs w:val="18"/>
          <w:shd w:val="clear" w:color="auto" w:fill="FFFFFF"/>
          <w:lang w:val="en-US"/>
        </w:rPr>
      </w:r>
      <w:r w:rsidR="00453533" w:rsidRPr="00060D00">
        <w:rPr>
          <w:rFonts w:eastAsia="Times New Roman" w:cstheme="minorHAnsi"/>
          <w:color w:val="000000"/>
          <w:sz w:val="18"/>
          <w:szCs w:val="18"/>
          <w:shd w:val="clear" w:color="auto" w:fill="FFFFFF"/>
          <w:lang w:val="en-US"/>
        </w:rPr>
        <w:fldChar w:fldCharType="end"/>
      </w:r>
      <w:r w:rsidRPr="00060D00">
        <w:rPr>
          <w:rFonts w:eastAsia="Times New Roman" w:cstheme="minorHAnsi"/>
          <w:color w:val="000000"/>
          <w:sz w:val="18"/>
          <w:szCs w:val="18"/>
          <w:shd w:val="clear" w:color="auto" w:fill="FFFFFF"/>
          <w:lang w:val="en-US"/>
        </w:rPr>
      </w:r>
      <w:r w:rsidRPr="00060D00">
        <w:rPr>
          <w:rFonts w:eastAsia="Times New Roman" w:cstheme="minorHAnsi"/>
          <w:color w:val="000000"/>
          <w:sz w:val="18"/>
          <w:szCs w:val="18"/>
          <w:shd w:val="clear" w:color="auto" w:fill="FFFFFF"/>
          <w:lang w:val="en-US"/>
        </w:rPr>
        <w:fldChar w:fldCharType="separate"/>
      </w:r>
      <w:hyperlink w:anchor="_ENREF_3" w:tooltip="Zhong, 2010 #3" w:history="1">
        <w:r w:rsidR="00453533" w:rsidRPr="00060D00">
          <w:rPr>
            <w:rFonts w:eastAsia="Times New Roman" w:cstheme="minorHAnsi"/>
            <w:noProof/>
            <w:color w:val="000000"/>
            <w:sz w:val="18"/>
            <w:szCs w:val="18"/>
            <w:shd w:val="clear" w:color="auto" w:fill="FFFFFF"/>
            <w:vertAlign w:val="superscript"/>
            <w:lang w:val="en-US"/>
          </w:rPr>
          <w:t>3</w:t>
        </w:r>
      </w:hyperlink>
      <w:r w:rsidR="00453533" w:rsidRPr="00060D00">
        <w:rPr>
          <w:rFonts w:eastAsia="Times New Roman" w:cstheme="minorHAnsi"/>
          <w:noProof/>
          <w:color w:val="000000"/>
          <w:sz w:val="18"/>
          <w:szCs w:val="18"/>
          <w:shd w:val="clear" w:color="auto" w:fill="FFFFFF"/>
          <w:vertAlign w:val="superscript"/>
          <w:lang w:val="en-US"/>
        </w:rPr>
        <w:t xml:space="preserve">, </w:t>
      </w:r>
      <w:hyperlink w:anchor="_ENREF_57" w:tooltip="Chang, 2011 #134" w:history="1">
        <w:r w:rsidR="00453533" w:rsidRPr="00060D00">
          <w:rPr>
            <w:rFonts w:eastAsia="Times New Roman" w:cstheme="minorHAnsi"/>
            <w:noProof/>
            <w:color w:val="000000"/>
            <w:sz w:val="18"/>
            <w:szCs w:val="18"/>
            <w:shd w:val="clear" w:color="auto" w:fill="FFFFFF"/>
            <w:vertAlign w:val="superscript"/>
            <w:lang w:val="en-US"/>
          </w:rPr>
          <w:t>57</w:t>
        </w:r>
      </w:hyperlink>
      <w:r w:rsidR="00453533" w:rsidRPr="00060D00">
        <w:rPr>
          <w:rFonts w:eastAsia="Times New Roman" w:cstheme="minorHAnsi"/>
          <w:noProof/>
          <w:color w:val="000000"/>
          <w:sz w:val="18"/>
          <w:szCs w:val="18"/>
          <w:shd w:val="clear" w:color="auto" w:fill="FFFFFF"/>
          <w:vertAlign w:val="superscript"/>
          <w:lang w:val="en-US"/>
        </w:rPr>
        <w:t xml:space="preserve">, </w:t>
      </w:r>
      <w:hyperlink w:anchor="_ENREF_58" w:tooltip="Silva, 2013 #15" w:history="1">
        <w:r w:rsidR="00453533" w:rsidRPr="00060D00">
          <w:rPr>
            <w:rFonts w:eastAsia="Times New Roman" w:cstheme="minorHAnsi"/>
            <w:noProof/>
            <w:color w:val="000000"/>
            <w:sz w:val="18"/>
            <w:szCs w:val="18"/>
            <w:shd w:val="clear" w:color="auto" w:fill="FFFFFF"/>
            <w:vertAlign w:val="superscript"/>
            <w:lang w:val="en-US"/>
          </w:rPr>
          <w:t>58</w:t>
        </w:r>
      </w:hyperlink>
      <w:r w:rsidRPr="00060D00">
        <w:rPr>
          <w:rFonts w:eastAsia="Times New Roman" w:cstheme="minorHAnsi"/>
          <w:color w:val="000000"/>
          <w:sz w:val="18"/>
          <w:szCs w:val="18"/>
          <w:shd w:val="clear" w:color="auto" w:fill="FFFFFF"/>
          <w:lang w:val="en-US"/>
        </w:rPr>
        <w:fldChar w:fldCharType="end"/>
      </w:r>
      <w:r w:rsidRPr="00060D00">
        <w:rPr>
          <w:rFonts w:eastAsia="Times New Roman" w:cstheme="minorHAnsi"/>
          <w:color w:val="000000"/>
          <w:sz w:val="18"/>
          <w:szCs w:val="18"/>
          <w:shd w:val="clear" w:color="auto" w:fill="FFFFFF"/>
          <w:lang w:val="en-US"/>
        </w:rPr>
        <w:t xml:space="preserve">. Often, polysaccharide-based membranes’ surface must be modified to increase their cellular performance. Therefore, using HA or HA-DN we could overcome the need of a surface treatment, being a time and money-saving strategy. Besides presenting a rough surface, </w:t>
      </w:r>
      <w:bookmarkStart w:id="11" w:name="_Hlk498262249"/>
      <w:r w:rsidRPr="00060D00">
        <w:rPr>
          <w:rFonts w:eastAsia="Times New Roman" w:cstheme="minorHAnsi"/>
          <w:sz w:val="18"/>
          <w:szCs w:val="18"/>
          <w:lang w:val="en-US"/>
        </w:rPr>
        <w:t>[CHT/ALG/CHT/HA-DN]</w:t>
      </w:r>
      <w:r w:rsidRPr="00060D00">
        <w:rPr>
          <w:rFonts w:eastAsia="Times New Roman" w:cstheme="minorHAnsi"/>
          <w:sz w:val="18"/>
          <w:szCs w:val="18"/>
          <w:vertAlign w:val="subscript"/>
          <w:lang w:val="en-US"/>
        </w:rPr>
        <w:t xml:space="preserve">100 </w:t>
      </w:r>
      <w:r w:rsidRPr="00060D00">
        <w:rPr>
          <w:rFonts w:eastAsia="Times New Roman" w:cstheme="minorHAnsi"/>
          <w:sz w:val="18"/>
          <w:szCs w:val="18"/>
          <w:lang w:val="en-US"/>
        </w:rPr>
        <w:t xml:space="preserve">freestanding membranes </w:t>
      </w:r>
      <w:bookmarkEnd w:id="11"/>
      <w:r w:rsidRPr="00060D00">
        <w:rPr>
          <w:rFonts w:eastAsia="Times New Roman" w:cstheme="minorHAnsi"/>
          <w:sz w:val="18"/>
          <w:szCs w:val="18"/>
          <w:lang w:val="en-US"/>
        </w:rPr>
        <w:t>also exhibit a very porous structure. In fact, interconnected porous networks are benefic for cell nutrition, oxygen delivery, proliferation and migration processes, as well as to support and guide tissue vascularization</w:t>
      </w:r>
      <w:r w:rsidR="00C250C3" w:rsidRPr="00060D00">
        <w:rPr>
          <w:rFonts w:eastAsia="Times New Roman" w:cstheme="minorHAnsi"/>
          <w:sz w:val="18"/>
          <w:szCs w:val="18"/>
          <w:lang w:val="en-US"/>
        </w:rPr>
        <w:fldChar w:fldCharType="begin">
          <w:fldData xml:space="preserve">PEVuZE5vdGU+PENpdGU+PEF1dGhvcj5IYWppY2hhcmFsYW1ib3VzPC9BdXRob3I+PFllYXI+MjAw
OTwvWWVhcj48UmVjTnVtPjEzMTwvUmVjTnVtPjxEaXNwbGF5VGV4dD48c3R5bGUgZmFjZT0ic3Vw
ZXJzY3JpcHQiPjU5LCA2MDwvc3R5bGU+PC9EaXNwbGF5VGV4dD48cmVjb3JkPjxyZWMtbnVtYmVy
PjEzMTwvcmVjLW51bWJlcj48Zm9yZWlnbi1rZXlzPjxrZXkgYXBwPSJFTiIgZGItaWQ9IjJ4dDkw
cHM5d3o1dndyZTJ2d25wNXcwa2FyMmV0eDl4djJzdiI+MTMxPC9rZXk+PC9mb3JlaWduLWtleXM+
PHJlZi10eXBlIG5hbWU9IkpvdXJuYWwgQXJ0aWNsZSI+MTc8L3JlZi10eXBlPjxjb250cmlidXRv
cnM+PGF1dGhvcnM+PGF1dGhvcj5IYWppY2hhcmFsYW1ib3VzLCBDLiBTLjwvYXV0aG9yPjxhdXRo
b3I+TGljaHRlciwgSi48L2F1dGhvcj48YXV0aG9yPkhpeCwgVy4gVC48L2F1dGhvcj48YXV0aG9y
PlN3aWVyY3pld3NrYSwgTS48L2F1dGhvcj48YXV0aG9yPlJ1Ym5lciwgTS4gRi48L2F1dGhvcj48
YXV0aG9yPlJhamFnb3BhbGFuLCBQLjwvYXV0aG9yPjwvYXV0aG9ycz48L2NvbnRyaWJ1dG9ycz48
YXV0aC1hZGRyZXNzPkJpb2VuZ2luZWVyaW5nIFByb2dyYW0sIExlaGlnaCBVbml2ZXJzaXR5LCBC
ZXRobGVoZW0sIFBBIDE4MDE1LCBVU0EuPC9hdXRoLWFkZHJlc3M+PHRpdGxlcz48dGl0bGU+TmFu
by0gYW5kIHN1Yi1taWNyb24gcG9yb3VzIHBvbHllbGVjdHJvbHl0ZSBtdWx0aWxheWVyIGFzc2Vt
YmxpZXM6IGJpb21pbWV0aWMgc3VyZmFjZXMgZm9yIGh1bWFuIGNvcm5lYWwgZXBpdGhlbGlhbCBj
ZWxsc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0MDI5LTM2PC9wYWdlcz48dm9sdW1lPjMwPC92b2x1bWU+PG51bWJlcj4y
My0yNDwvbnVtYmVyPjxlZGl0aW9uPjIwMDkvMDUvMTk8L2VkaXRpb24+PGtleXdvcmRzPjxrZXl3
b3JkPkJpb2NvbXBhdGlibGUgTWF0ZXJpYWxzLypjaGVtaXN0cnkvKnBoYXJtYWNvbG9neTwva2V5
d29yZD48a2V5d29yZD5CaW9taW1ldGljcy8qbWV0aG9kczwva2V5d29yZD48a2V5d29yZD5DZWxs
IExpbmU8L2tleXdvcmQ+PGtleXdvcmQ+Q2VsbCBQcm9saWZlcmF0aW9uL2RydWcgZWZmZWN0czwv
a2V5d29yZD48a2V5d29yZD5DZWxsIFN1cnZpdmFsL2RydWcgZWZmZWN0czwva2V5d29yZD48a2V5
d29yZD5FcGl0aGVsaWFsIENlbGxzLypjeXRvbG9neS8qZHJ1ZyBlZmZlY3RzPC9rZXl3b3JkPjxr
ZXl3b3JkPkVwaXRoZWxpdW0sIENvcm5lYWwvKmN5dG9sb2d5PC9rZXl3b3JkPjxrZXl3b3JkPkZs
dW9yZXNjZW50IEFudGlib2R5IFRlY2huaXF1ZTwva2V5d29yZD48a2V5d29yZD5IdW1hbnM8L2tl
eXdvcmQ+PGtleXdvcmQ+TWljcm9zY29weSwgQXRvbWljIEZvcmNlPC9rZXl3b3JkPjxrZXl3b3Jk
PlBvcm9zaXR5PC9rZXl3b3JkPjxrZXl3b3JkPlN1cmZhY2UgUHJvcGVydGllczwva2V5d29yZD48
a2V5d29yZD5UaXNzdWUgRW5naW5lZXJpbmcvKm1ldGhvZHM8L2tleXdvcmQ+PC9rZXl3b3Jkcz48
ZGF0ZXM+PHllYXI+MjAwOTwveWVhcj48cHViLWRhdGVzPjxkYXRlPkF1ZzwvZGF0ZT48L3B1Yi1k
YXRlcz48L2RhdGVzPjxpc2JuPjAxNDItOTYxMjwvaXNibj48YWNjZXNzaW9uLW51bT4xOTQ0Njg3
NDwvYWNjZXNzaW9uLW51bT48dXJscz48L3VybHM+PGVsZWN0cm9uaWMtcmVzb3VyY2UtbnVtPjEw
LjEwMTYvai5iaW9tYXRlcmlhbHMuMjAwOS4wMy4wMjA8L2VsZWN0cm9uaWMtcmVzb3VyY2UtbnVt
PjxyZW1vdGUtZGF0YWJhc2UtcHJvdmlkZXI+TmxtPC9yZW1vdGUtZGF0YWJhc2UtcHJvdmlkZXI+
PGxhbmd1YWdlPmVuZzwvbGFuZ3VhZ2U+PC9yZWNvcmQ+PC9DaXRlPjxDaXRlPjxBdXRob3I+Um5q
YWstS292YWNpbmE8L0F1dGhvcj48WWVhcj4yMDExPC9ZZWFyPjxSZWNOdW0+MTMzPC9SZWNOdW0+
PHJlY29yZD48cmVjLW51bWJlcj4xMzM8L3JlYy1udW1iZXI+PGZvcmVpZ24ta2V5cz48a2V5IGFw
cD0iRU4iIGRiLWlkPSIyeHQ5MHBzOXd6NXZ3cmUydnducDV3MGthcjJldHg5eHYyc3YiPjEzMzwv
a2V5PjwvZm9yZWlnbi1rZXlzPjxyZWYtdHlwZSBuYW1lPSJKb3VybmFsIEFydGljbGUiPjE3PC9y
ZWYtdHlwZT48Y29udHJpYnV0b3JzPjxhdXRob3JzPjxhdXRob3I+Um5qYWstS292YWNpbmEsIEpl
bGVuYTwvYXV0aG9yPjxhdXRob3I+V2lzZSwgU3RldmVuIEcuPC9hdXRob3I+PGF1dGhvcj5MaSwg
WmhlPC9hdXRob3I+PGF1dGhvcj5NYWl0eiwgUGV0ZXIgSy4gTS48L2F1dGhvcj48YXV0aG9yPllv
dW5nLCBDYXJhIEouPC9hdXRob3I+PGF1dGhvcj5XYW5nLCBZaXdlaTwvYXV0aG9yPjxhdXRob3I+
V2Vpc3MsIEFudGhvbnkgUy48L2F1dGhvcj48L2F1dGhvcnM+PC9jb250cmlidXRvcnM+PHRpdGxl
cz48dGl0bGU+VGFpbG9yaW5nIHRoZSBwb3Jvc2l0eSBhbmQgcG9yZSBzaXplIG9mIGVsZWN0cm9z
cHVuIHN5bnRoZXRpYyBodW1hbiBlbGFzdGluIHNjYWZmb2xkcyBmb3IgZGVybWFsIHRpc3N1ZSBl
bmdpbmVlcmluZzwvdGl0bGU+PHNlY29uZGFyeS10aXRsZT5CaW9tYXRlcmlhbHM8L3NlY29uZGFy
eS10aXRsZT48L3RpdGxlcz48cGVyaW9kaWNhbD48ZnVsbC10aXRsZT5CaW9tYXRlcmlhbHM8L2Z1
bGwtdGl0bGU+PC9wZXJpb2RpY2FsPjxwYWdlcz42NzI5LTY3MzY8L3BhZ2VzPjx2b2x1bWU+MzI8
L3ZvbHVtZT48bnVtYmVyPjI4PC9udW1iZXI+PGtleXdvcmRzPjxrZXl3b3JkPlN5bnRoZXRpYyBo
dW1hbiBlbGFzdGluPC9rZXl3b3JkPjxrZXl3b3JkPlRyb3BvZWxhc3Rpbjwva2V5d29yZD48a2V5
d29yZD5EZXJtYWwgc3Vic3RpdHV0ZTwva2V5d29yZD48a2V5d29yZD5FbGVjdHJvc3Bpbm5pbmc8
L2tleXdvcmQ+PGtleXdvcmQ+UG9yZSBzaXplPC9rZXl3b3JkPjxrZXl3b3JkPlBvcm9zaXR5PC9r
ZXl3b3JkPjwva2V5d29yZHM+PGRhdGVzPjx5ZWFyPjIwMTE8L3llYXI+PHB1Yi1kYXRlcz48ZGF0
ZT4yMDExLzEwLzAxLzwvZGF0ZT48L3B1Yi1kYXRlcz48L2RhdGVzPjxpc2JuPjAxNDItOTYxMjwv
aXNibj48dXJscz48cmVsYXRlZC11cmxzPjx1cmw+aHR0cDovL3d3dy5zY2llbmNlZGlyZWN0LmNv
bS9zY2llbmNlL2FydGljbGUvcGlpL1MwMTQyOTYxMjExMDA2MzYzPC91cmw+PC9yZWxhdGVkLXVy
bHM+PC91cmxzPjxlbGVjdHJvbmljLXJlc291cmNlLW51bT5odHRwczovL2RvaS5vcmcvMTAuMTAx
Ni9qLmJpb21hdGVyaWFscy4yMDExLjA1LjA2NTwvZWxlY3Ryb25pYy1yZXNvdXJjZS1udW0+PC9y
ZWNvcmQ+PC9DaXRlPjwvRW5kTm90ZT4A
</w:fldData>
        </w:fldChar>
      </w:r>
      <w:r w:rsidR="00453533" w:rsidRPr="00060D00">
        <w:rPr>
          <w:rFonts w:eastAsia="Times New Roman" w:cstheme="minorHAnsi"/>
          <w:sz w:val="18"/>
          <w:szCs w:val="18"/>
          <w:lang w:val="en-US"/>
        </w:rPr>
        <w:instrText xml:space="preserve"> ADDIN EN.CITE </w:instrText>
      </w:r>
      <w:r w:rsidR="00453533" w:rsidRPr="00060D00">
        <w:rPr>
          <w:rFonts w:eastAsia="Times New Roman" w:cstheme="minorHAnsi"/>
          <w:sz w:val="18"/>
          <w:szCs w:val="18"/>
          <w:lang w:val="en-US"/>
        </w:rPr>
        <w:fldChar w:fldCharType="begin">
          <w:fldData xml:space="preserve">PEVuZE5vdGU+PENpdGU+PEF1dGhvcj5IYWppY2hhcmFsYW1ib3VzPC9BdXRob3I+PFllYXI+MjAw
OTwvWWVhcj48UmVjTnVtPjEzMTwvUmVjTnVtPjxEaXNwbGF5VGV4dD48c3R5bGUgZmFjZT0ic3Vw
ZXJzY3JpcHQiPjU5LCA2MDwvc3R5bGU+PC9EaXNwbGF5VGV4dD48cmVjb3JkPjxyZWMtbnVtYmVy
PjEzMTwvcmVjLW51bWJlcj48Zm9yZWlnbi1rZXlzPjxrZXkgYXBwPSJFTiIgZGItaWQ9IjJ4dDkw
cHM5d3o1dndyZTJ2d25wNXcwa2FyMmV0eDl4djJzdiI+MTMxPC9rZXk+PC9mb3JlaWduLWtleXM+
PHJlZi10eXBlIG5hbWU9IkpvdXJuYWwgQXJ0aWNsZSI+MTc8L3JlZi10eXBlPjxjb250cmlidXRv
cnM+PGF1dGhvcnM+PGF1dGhvcj5IYWppY2hhcmFsYW1ib3VzLCBDLiBTLjwvYXV0aG9yPjxhdXRo
b3I+TGljaHRlciwgSi48L2F1dGhvcj48YXV0aG9yPkhpeCwgVy4gVC48L2F1dGhvcj48YXV0aG9y
PlN3aWVyY3pld3NrYSwgTS48L2F1dGhvcj48YXV0aG9yPlJ1Ym5lciwgTS4gRi48L2F1dGhvcj48
YXV0aG9yPlJhamFnb3BhbGFuLCBQLjwvYXV0aG9yPjwvYXV0aG9ycz48L2NvbnRyaWJ1dG9ycz48
YXV0aC1hZGRyZXNzPkJpb2VuZ2luZWVyaW5nIFByb2dyYW0sIExlaGlnaCBVbml2ZXJzaXR5LCBC
ZXRobGVoZW0sIFBBIDE4MDE1LCBVU0EuPC9hdXRoLWFkZHJlc3M+PHRpdGxlcz48dGl0bGU+TmFu
by0gYW5kIHN1Yi1taWNyb24gcG9yb3VzIHBvbHllbGVjdHJvbHl0ZSBtdWx0aWxheWVyIGFzc2Vt
YmxpZXM6IGJpb21pbWV0aWMgc3VyZmFjZXMgZm9yIGh1bWFuIGNvcm5lYWwgZXBpdGhlbGlhbCBj
ZWxscz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0MDI5LTM2PC9wYWdlcz48dm9sdW1lPjMwPC92b2x1bWU+PG51bWJlcj4y
My0yNDwvbnVtYmVyPjxlZGl0aW9uPjIwMDkvMDUvMTk8L2VkaXRpb24+PGtleXdvcmRzPjxrZXl3
b3JkPkJpb2NvbXBhdGlibGUgTWF0ZXJpYWxzLypjaGVtaXN0cnkvKnBoYXJtYWNvbG9neTwva2V5
d29yZD48a2V5d29yZD5CaW9taW1ldGljcy8qbWV0aG9kczwva2V5d29yZD48a2V5d29yZD5DZWxs
IExpbmU8L2tleXdvcmQ+PGtleXdvcmQ+Q2VsbCBQcm9saWZlcmF0aW9uL2RydWcgZWZmZWN0czwv
a2V5d29yZD48a2V5d29yZD5DZWxsIFN1cnZpdmFsL2RydWcgZWZmZWN0czwva2V5d29yZD48a2V5
d29yZD5FcGl0aGVsaWFsIENlbGxzLypjeXRvbG9neS8qZHJ1ZyBlZmZlY3RzPC9rZXl3b3JkPjxr
ZXl3b3JkPkVwaXRoZWxpdW0sIENvcm5lYWwvKmN5dG9sb2d5PC9rZXl3b3JkPjxrZXl3b3JkPkZs
dW9yZXNjZW50IEFudGlib2R5IFRlY2huaXF1ZTwva2V5d29yZD48a2V5d29yZD5IdW1hbnM8L2tl
eXdvcmQ+PGtleXdvcmQ+TWljcm9zY29weSwgQXRvbWljIEZvcmNlPC9rZXl3b3JkPjxrZXl3b3Jk
PlBvcm9zaXR5PC9rZXl3b3JkPjxrZXl3b3JkPlN1cmZhY2UgUHJvcGVydGllczwva2V5d29yZD48
a2V5d29yZD5UaXNzdWUgRW5naW5lZXJpbmcvKm1ldGhvZHM8L2tleXdvcmQ+PC9rZXl3b3Jkcz48
ZGF0ZXM+PHllYXI+MjAwOTwveWVhcj48cHViLWRhdGVzPjxkYXRlPkF1ZzwvZGF0ZT48L3B1Yi1k
YXRlcz48L2RhdGVzPjxpc2JuPjAxNDItOTYxMjwvaXNibj48YWNjZXNzaW9uLW51bT4xOTQ0Njg3
NDwvYWNjZXNzaW9uLW51bT48dXJscz48L3VybHM+PGVsZWN0cm9uaWMtcmVzb3VyY2UtbnVtPjEw
LjEwMTYvai5iaW9tYXRlcmlhbHMuMjAwOS4wMy4wMjA8L2VsZWN0cm9uaWMtcmVzb3VyY2UtbnVt
PjxyZW1vdGUtZGF0YWJhc2UtcHJvdmlkZXI+TmxtPC9yZW1vdGUtZGF0YWJhc2UtcHJvdmlkZXI+
PGxhbmd1YWdlPmVuZzwvbGFuZ3VhZ2U+PC9yZWNvcmQ+PC9DaXRlPjxDaXRlPjxBdXRob3I+Um5q
YWstS292YWNpbmE8L0F1dGhvcj48WWVhcj4yMDExPC9ZZWFyPjxSZWNOdW0+MTMzPC9SZWNOdW0+
PHJlY29yZD48cmVjLW51bWJlcj4xMzM8L3JlYy1udW1iZXI+PGZvcmVpZ24ta2V5cz48a2V5IGFw
cD0iRU4iIGRiLWlkPSIyeHQ5MHBzOXd6NXZ3cmUydnducDV3MGthcjJldHg5eHYyc3YiPjEzMzwv
a2V5PjwvZm9yZWlnbi1rZXlzPjxyZWYtdHlwZSBuYW1lPSJKb3VybmFsIEFydGljbGUiPjE3PC9y
ZWYtdHlwZT48Y29udHJpYnV0b3JzPjxhdXRob3JzPjxhdXRob3I+Um5qYWstS292YWNpbmEsIEpl
bGVuYTwvYXV0aG9yPjxhdXRob3I+V2lzZSwgU3RldmVuIEcuPC9hdXRob3I+PGF1dGhvcj5MaSwg
WmhlPC9hdXRob3I+PGF1dGhvcj5NYWl0eiwgUGV0ZXIgSy4gTS48L2F1dGhvcj48YXV0aG9yPllv
dW5nLCBDYXJhIEouPC9hdXRob3I+PGF1dGhvcj5XYW5nLCBZaXdlaTwvYXV0aG9yPjxhdXRob3I+
V2Vpc3MsIEFudGhvbnkgUy48L2F1dGhvcj48L2F1dGhvcnM+PC9jb250cmlidXRvcnM+PHRpdGxl
cz48dGl0bGU+VGFpbG9yaW5nIHRoZSBwb3Jvc2l0eSBhbmQgcG9yZSBzaXplIG9mIGVsZWN0cm9z
cHVuIHN5bnRoZXRpYyBodW1hbiBlbGFzdGluIHNjYWZmb2xkcyBmb3IgZGVybWFsIHRpc3N1ZSBl
bmdpbmVlcmluZzwvdGl0bGU+PHNlY29uZGFyeS10aXRsZT5CaW9tYXRlcmlhbHM8L3NlY29uZGFy
eS10aXRsZT48L3RpdGxlcz48cGVyaW9kaWNhbD48ZnVsbC10aXRsZT5CaW9tYXRlcmlhbHM8L2Z1
bGwtdGl0bGU+PC9wZXJpb2RpY2FsPjxwYWdlcz42NzI5LTY3MzY8L3BhZ2VzPjx2b2x1bWU+MzI8
L3ZvbHVtZT48bnVtYmVyPjI4PC9udW1iZXI+PGtleXdvcmRzPjxrZXl3b3JkPlN5bnRoZXRpYyBo
dW1hbiBlbGFzdGluPC9rZXl3b3JkPjxrZXl3b3JkPlRyb3BvZWxhc3Rpbjwva2V5d29yZD48a2V5
d29yZD5EZXJtYWwgc3Vic3RpdHV0ZTwva2V5d29yZD48a2V5d29yZD5FbGVjdHJvc3Bpbm5pbmc8
L2tleXdvcmQ+PGtleXdvcmQ+UG9yZSBzaXplPC9rZXl3b3JkPjxrZXl3b3JkPlBvcm9zaXR5PC9r
ZXl3b3JkPjwva2V5d29yZHM+PGRhdGVzPjx5ZWFyPjIwMTE8L3llYXI+PHB1Yi1kYXRlcz48ZGF0
ZT4yMDExLzEwLzAxLzwvZGF0ZT48L3B1Yi1kYXRlcz48L2RhdGVzPjxpc2JuPjAxNDItOTYxMjwv
aXNibj48dXJscz48cmVsYXRlZC11cmxzPjx1cmw+aHR0cDovL3d3dy5zY2llbmNlZGlyZWN0LmNv
bS9zY2llbmNlL2FydGljbGUvcGlpL1MwMTQyOTYxMjExMDA2MzYzPC91cmw+PC9yZWxhdGVkLXVy
bHM+PC91cmxzPjxlbGVjdHJvbmljLXJlc291cmNlLW51bT5odHRwczovL2RvaS5vcmcvMTAuMTAx
Ni9qLmJpb21hdGVyaWFscy4yMDExLjA1LjA2NTwvZWxlY3Ryb25pYy1yZXNvdXJjZS1udW0+PC9y
ZWNvcmQ+PC9DaXRlPjwvRW5kTm90ZT4A
</w:fldData>
        </w:fldChar>
      </w:r>
      <w:r w:rsidR="00453533" w:rsidRPr="00060D00">
        <w:rPr>
          <w:rFonts w:eastAsia="Times New Roman" w:cstheme="minorHAnsi"/>
          <w:sz w:val="18"/>
          <w:szCs w:val="18"/>
          <w:lang w:val="en-US"/>
        </w:rPr>
        <w:instrText xml:space="preserve"> ADDIN EN.CITE.DATA </w:instrText>
      </w:r>
      <w:r w:rsidR="00453533" w:rsidRPr="00060D00">
        <w:rPr>
          <w:rFonts w:eastAsia="Times New Roman" w:cstheme="minorHAnsi"/>
          <w:sz w:val="18"/>
          <w:szCs w:val="18"/>
          <w:lang w:val="en-US"/>
        </w:rPr>
      </w:r>
      <w:r w:rsidR="00453533" w:rsidRPr="00060D00">
        <w:rPr>
          <w:rFonts w:eastAsia="Times New Roman" w:cstheme="minorHAnsi"/>
          <w:sz w:val="18"/>
          <w:szCs w:val="18"/>
          <w:lang w:val="en-US"/>
        </w:rPr>
        <w:fldChar w:fldCharType="end"/>
      </w:r>
      <w:r w:rsidR="00C250C3" w:rsidRPr="00060D00">
        <w:rPr>
          <w:rFonts w:eastAsia="Times New Roman" w:cstheme="minorHAnsi"/>
          <w:sz w:val="18"/>
          <w:szCs w:val="18"/>
          <w:lang w:val="en-US"/>
        </w:rPr>
      </w:r>
      <w:r w:rsidR="00C250C3" w:rsidRPr="00060D00">
        <w:rPr>
          <w:rFonts w:eastAsia="Times New Roman" w:cstheme="minorHAnsi"/>
          <w:sz w:val="18"/>
          <w:szCs w:val="18"/>
          <w:lang w:val="en-US"/>
        </w:rPr>
        <w:fldChar w:fldCharType="separate"/>
      </w:r>
      <w:hyperlink w:anchor="_ENREF_59" w:tooltip="Hajicharalambous, 2009 #131" w:history="1">
        <w:r w:rsidR="00453533" w:rsidRPr="00060D00">
          <w:rPr>
            <w:rFonts w:eastAsia="Times New Roman" w:cstheme="minorHAnsi"/>
            <w:noProof/>
            <w:sz w:val="18"/>
            <w:szCs w:val="18"/>
            <w:vertAlign w:val="superscript"/>
            <w:lang w:val="en-US"/>
          </w:rPr>
          <w:t>59</w:t>
        </w:r>
      </w:hyperlink>
      <w:r w:rsidR="00453533" w:rsidRPr="00060D00">
        <w:rPr>
          <w:rFonts w:eastAsia="Times New Roman" w:cstheme="minorHAnsi"/>
          <w:noProof/>
          <w:sz w:val="18"/>
          <w:szCs w:val="18"/>
          <w:vertAlign w:val="superscript"/>
          <w:lang w:val="en-US"/>
        </w:rPr>
        <w:t xml:space="preserve">, </w:t>
      </w:r>
      <w:hyperlink w:anchor="_ENREF_60" w:tooltip="Rnjak-Kovacina, 2011 #133" w:history="1">
        <w:r w:rsidR="00453533" w:rsidRPr="00060D00">
          <w:rPr>
            <w:rFonts w:eastAsia="Times New Roman" w:cstheme="minorHAnsi"/>
            <w:noProof/>
            <w:sz w:val="18"/>
            <w:szCs w:val="18"/>
            <w:vertAlign w:val="superscript"/>
            <w:lang w:val="en-US"/>
          </w:rPr>
          <w:t>60</w:t>
        </w:r>
      </w:hyperlink>
      <w:r w:rsidR="00C250C3" w:rsidRPr="00060D00">
        <w:rPr>
          <w:rFonts w:eastAsia="Times New Roman" w:cstheme="minorHAnsi"/>
          <w:sz w:val="18"/>
          <w:szCs w:val="18"/>
          <w:lang w:val="en-US"/>
        </w:rPr>
        <w:fldChar w:fldCharType="end"/>
      </w:r>
      <w:r w:rsidRPr="00060D00">
        <w:rPr>
          <w:rFonts w:eastAsia="Times New Roman" w:cstheme="minorHAnsi"/>
          <w:sz w:val="18"/>
          <w:szCs w:val="18"/>
          <w:lang w:val="en-US"/>
        </w:rPr>
        <w:t xml:space="preserve">. </w:t>
      </w:r>
    </w:p>
    <w:p w:rsidR="00A961C9" w:rsidRPr="00A961C9" w:rsidRDefault="00A961C9" w:rsidP="004B318D">
      <w:pPr>
        <w:spacing w:after="0"/>
        <w:ind w:firstLine="284"/>
        <w:jc w:val="both"/>
        <w:rPr>
          <w:rFonts w:eastAsia="Times New Roman" w:cstheme="minorHAnsi"/>
          <w:sz w:val="18"/>
          <w:szCs w:val="18"/>
          <w:lang w:val="en-US"/>
        </w:rPr>
      </w:pPr>
      <w:r w:rsidRPr="00060D00">
        <w:rPr>
          <w:rFonts w:eastAsia="Times New Roman" w:cstheme="minorHAnsi"/>
          <w:color w:val="000000"/>
          <w:sz w:val="18"/>
          <w:szCs w:val="18"/>
          <w:shd w:val="clear" w:color="auto" w:fill="FFFFFF"/>
          <w:lang w:val="en-US"/>
        </w:rPr>
        <w:t xml:space="preserve">Nonetheless, the increase on the porosity often compromises the mechanical properties of the scaffolds, diminishing their structural stability </w:t>
      </w:r>
      <w:hyperlink w:anchor="_ENREF_61" w:tooltip="Loh, 2013 #132" w:history="1">
        <w:r w:rsidR="00453533" w:rsidRPr="00060D00">
          <w:rPr>
            <w:rFonts w:eastAsia="Times New Roman" w:cstheme="minorHAnsi"/>
            <w:color w:val="000000"/>
            <w:sz w:val="18"/>
            <w:szCs w:val="18"/>
            <w:shd w:val="clear" w:color="auto" w:fill="FFFFFF"/>
            <w:lang w:val="en-US"/>
          </w:rPr>
          <w:fldChar w:fldCharType="begin"/>
        </w:r>
        <w:r w:rsidR="00453533" w:rsidRPr="00060D00">
          <w:rPr>
            <w:rFonts w:eastAsia="Times New Roman" w:cstheme="minorHAnsi"/>
            <w:color w:val="000000"/>
            <w:sz w:val="18"/>
            <w:szCs w:val="18"/>
            <w:shd w:val="clear" w:color="auto" w:fill="FFFFFF"/>
            <w:lang w:val="en-US"/>
          </w:rPr>
          <w:instrText xml:space="preserve"> ADDIN EN.CITE &lt;EndNote&gt;&lt;Cite&gt;&lt;Author&gt;Loh&lt;/Author&gt;&lt;Year&gt;2013&lt;/Year&gt;&lt;RecNum&gt;132&lt;/RecNum&gt;&lt;DisplayText&gt;&lt;style face="superscript"&gt;61&lt;/style&gt;&lt;/DisplayText&gt;&lt;record&gt;&lt;rec-number&gt;132&lt;/rec-number&gt;&lt;foreign-keys&gt;&lt;key app="EN" db-id="2xt90ps9wz5vwre2vwnp5w0kar2etx9xv2sv"&gt;132&lt;/key&gt;&lt;/foreign-keys&gt;&lt;ref-type name="Journal Article"&gt;17&lt;/ref-type&gt;&lt;contributors&gt;&lt;authors&gt;&lt;author&gt;Loh, Qiu Li&lt;/author&gt;&lt;author&gt;Choong, Cleo&lt;/author&gt;&lt;/authors&gt;&lt;/contributors&gt;&lt;titles&gt;&lt;title&gt;Three-Dimensional Scaffolds for Tissue Engineering Applications: Role of Porosity and Pore Size&lt;/title&gt;&lt;secondary-title&gt;Tissue Engineering. Part B, Reviews&lt;/secondary-title&gt;&lt;/titles&gt;&lt;periodical&gt;&lt;full-title&gt;Tissue Engineering. Part B, Reviews&lt;/full-title&gt;&lt;/periodical&gt;&lt;pages&gt;485-502&lt;/pages&gt;&lt;volume&gt;19&lt;/volume&gt;&lt;number&gt;6&lt;/number&gt;&lt;dates&gt;&lt;year&gt;2013&lt;/year&gt;&lt;pub-dates&gt;&lt;date&gt;06/25&amp;#xD;07/16/received&amp;#xD;04/23/accepted&lt;/date&gt;&lt;/pub-dates&gt;&lt;/dates&gt;&lt;pub-location&gt;140 Huguenot Street, 3rd FloorNew Rochelle, NY 10801USA&lt;/pub-location&gt;&lt;publisher&gt;Mary Ann Liebert, Inc.&lt;/publisher&gt;&lt;isbn&gt;1937-3368&amp;#xD;1937-3376&lt;/isbn&gt;&lt;accession-num&gt;PMC3826579&lt;/accession-num&gt;&lt;urls&gt;&lt;related-urls&gt;&lt;url&gt;http://www.ncbi.nlm.nih.gov/pmc/articles/PMC3826579/&lt;/url&gt;&lt;/related-urls&gt;&lt;/urls&gt;&lt;electronic-resource-num&gt;10.1089/ten.teb.2012.0437&lt;/electronic-resource-num&gt;&lt;remote-database-name&gt;PMC&lt;/remote-database-name&gt;&lt;/record&gt;&lt;/Cite&gt;&lt;/EndNote&gt;</w:instrText>
        </w:r>
        <w:r w:rsidR="00453533" w:rsidRPr="00060D00">
          <w:rPr>
            <w:rFonts w:eastAsia="Times New Roman" w:cstheme="minorHAnsi"/>
            <w:color w:val="000000"/>
            <w:sz w:val="18"/>
            <w:szCs w:val="18"/>
            <w:shd w:val="clear" w:color="auto" w:fill="FFFFFF"/>
            <w:lang w:val="en-US"/>
          </w:rPr>
          <w:fldChar w:fldCharType="separate"/>
        </w:r>
        <w:r w:rsidR="00453533" w:rsidRPr="00060D00">
          <w:rPr>
            <w:rFonts w:eastAsia="Times New Roman" w:cstheme="minorHAnsi"/>
            <w:noProof/>
            <w:color w:val="000000"/>
            <w:sz w:val="18"/>
            <w:szCs w:val="18"/>
            <w:shd w:val="clear" w:color="auto" w:fill="FFFFFF"/>
            <w:vertAlign w:val="superscript"/>
            <w:lang w:val="en-US"/>
          </w:rPr>
          <w:t>61</w:t>
        </w:r>
        <w:r w:rsidR="00453533" w:rsidRPr="00060D00">
          <w:rPr>
            <w:rFonts w:eastAsia="Times New Roman" w:cstheme="minorHAnsi"/>
            <w:color w:val="000000"/>
            <w:sz w:val="18"/>
            <w:szCs w:val="18"/>
            <w:shd w:val="clear" w:color="auto" w:fill="FFFFFF"/>
            <w:lang w:val="en-US"/>
          </w:rPr>
          <w:fldChar w:fldCharType="end"/>
        </w:r>
      </w:hyperlink>
      <w:r w:rsidRPr="00060D00">
        <w:rPr>
          <w:rFonts w:eastAsia="Times New Roman" w:cstheme="minorHAnsi"/>
          <w:color w:val="000000"/>
          <w:sz w:val="18"/>
          <w:szCs w:val="18"/>
          <w:shd w:val="clear" w:color="auto" w:fill="FFFFFF"/>
          <w:lang w:val="en-US"/>
        </w:rPr>
        <w:t>. Therefore, it is important that the developed freestanding membranes</w:t>
      </w:r>
      <w:r w:rsidRPr="00A961C9">
        <w:rPr>
          <w:rFonts w:eastAsia="Times New Roman" w:cstheme="minorHAnsi"/>
          <w:color w:val="000000"/>
          <w:sz w:val="18"/>
          <w:szCs w:val="18"/>
          <w:shd w:val="clear" w:color="auto" w:fill="FFFFFF"/>
          <w:lang w:val="en-US"/>
        </w:rPr>
        <w:t xml:space="preserve"> have enough mechanical strength to maintain integrity until wound heals. The mechanical properties of native skin ECM vary according with different individual parameters like anatomic site, age or even genetics </w:t>
      </w:r>
      <w:hyperlink w:anchor="_ENREF_62" w:tooltip="Sander, 2014 #136" w:history="1">
        <w:r w:rsidR="00453533" w:rsidRPr="00A961C9">
          <w:rPr>
            <w:rFonts w:eastAsia="Times New Roman" w:cstheme="minorHAnsi"/>
            <w:color w:val="000000"/>
            <w:sz w:val="18"/>
            <w:szCs w:val="18"/>
            <w:shd w:val="clear" w:color="auto" w:fill="FFFFFF"/>
            <w:lang w:val="en-US"/>
          </w:rPr>
          <w:fldChar w:fldCharType="begin"/>
        </w:r>
        <w:r w:rsidR="00453533">
          <w:rPr>
            <w:rFonts w:eastAsia="Times New Roman" w:cstheme="minorHAnsi"/>
            <w:color w:val="000000"/>
            <w:sz w:val="18"/>
            <w:szCs w:val="18"/>
            <w:shd w:val="clear" w:color="auto" w:fill="FFFFFF"/>
            <w:lang w:val="en-US"/>
          </w:rPr>
          <w:instrText xml:space="preserve"> ADDIN EN.CITE &lt;EndNote&gt;&lt;Cite&gt;&lt;Author&gt;Sander&lt;/Author&gt;&lt;Year&gt;2014&lt;/Year&gt;&lt;RecNum&gt;136&lt;/RecNum&gt;&lt;DisplayText&gt;&lt;style face="superscript"&gt;62&lt;/style&gt;&lt;/DisplayText&gt;&lt;record&gt;&lt;rec-number&gt;136&lt;/rec-number&gt;&lt;foreign-keys&gt;&lt;key app="EN" db-id="2xt90ps9wz5vwre2vwnp5w0kar2etx9xv2sv"&gt;136&lt;/key&gt;&lt;/foreign-keys&gt;&lt;ref-type name="Journal Article"&gt;17&lt;/ref-type&gt;&lt;contributors&gt;&lt;authors&gt;&lt;author&gt;Sander, E. A.&lt;/author&gt;&lt;author&gt;Lynch, K. A.&lt;/author&gt;&lt;author&gt;Boyce, S. T.&lt;/author&gt;&lt;/authors&gt;&lt;/contributors&gt;&lt;titles&gt;&lt;title&gt;Development of the mechanical properties of engineered skin substitutes after grafting to full-thickness wound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051008&lt;/pages&gt;&lt;volume&gt;136&lt;/volume&gt;&lt;number&gt;5&lt;/number&gt;&lt;edition&gt;2013/12/21&lt;/edition&gt;&lt;keywords&gt;&lt;keyword&gt;Animals&lt;/keyword&gt;&lt;keyword&gt;Autografts&lt;/keyword&gt;&lt;keyword&gt;*Bioengineering&lt;/keyword&gt;&lt;keyword&gt;Biomechanical Phenomena&lt;/keyword&gt;&lt;keyword&gt;Burns/*surgery&lt;/keyword&gt;&lt;keyword&gt;Cattle&lt;/keyword&gt;&lt;keyword&gt;Collagen/metabolism&lt;/keyword&gt;&lt;keyword&gt;Fibroblasts/cytology&lt;/keyword&gt;&lt;keyword&gt;Glycosaminoglycans/metabolism&lt;/keyword&gt;&lt;keyword&gt;Humans&lt;/keyword&gt;&lt;keyword&gt;*Mechanical Phenomena&lt;/keyword&gt;&lt;keyword&gt;Mice&lt;/keyword&gt;&lt;keyword&gt;*Skin Transplantation&lt;/keyword&gt;&lt;keyword&gt;*Skin, Artificial&lt;/keyword&gt;&lt;keyword&gt;Tissue Scaffolds&lt;/keyword&gt;&lt;/keywords&gt;&lt;dates&gt;&lt;year&gt;2014&lt;/year&gt;&lt;pub-dates&gt;&lt;date&gt;May&lt;/date&gt;&lt;/pub-dates&gt;&lt;/dates&gt;&lt;isbn&gt;0148-0731&lt;/isbn&gt;&lt;accession-num&gt;24356985&lt;/accession-num&gt;&lt;urls&gt;&lt;/urls&gt;&lt;custom2&gt;Pmc4023834&lt;/custom2&gt;&lt;electronic-resource-num&gt;10.1115/1.4026290&lt;/electronic-resource-num&gt;&lt;remote-database-provider&gt;Nlm&lt;/remote-database-provider&gt;&lt;language&gt;eng&lt;/language&gt;&lt;/record&gt;&lt;/Cite&gt;&lt;/EndNote&gt;</w:instrText>
        </w:r>
        <w:r w:rsidR="00453533" w:rsidRPr="00A961C9">
          <w:rPr>
            <w:rFonts w:eastAsia="Times New Roman" w:cstheme="minorHAnsi"/>
            <w:color w:val="000000"/>
            <w:sz w:val="18"/>
            <w:szCs w:val="18"/>
            <w:shd w:val="clear" w:color="auto" w:fill="FFFFFF"/>
            <w:lang w:val="en-US"/>
          </w:rPr>
          <w:fldChar w:fldCharType="separate"/>
        </w:r>
        <w:r w:rsidR="00453533" w:rsidRPr="00453533">
          <w:rPr>
            <w:rFonts w:eastAsia="Times New Roman" w:cstheme="minorHAnsi"/>
            <w:noProof/>
            <w:color w:val="000000"/>
            <w:sz w:val="18"/>
            <w:szCs w:val="18"/>
            <w:shd w:val="clear" w:color="auto" w:fill="FFFFFF"/>
            <w:vertAlign w:val="superscript"/>
            <w:lang w:val="en-US"/>
          </w:rPr>
          <w:t>62</w:t>
        </w:r>
        <w:r w:rsidR="00453533" w:rsidRPr="00A961C9">
          <w:rPr>
            <w:rFonts w:eastAsia="Times New Roman" w:cstheme="minorHAnsi"/>
            <w:color w:val="000000"/>
            <w:sz w:val="18"/>
            <w:szCs w:val="18"/>
            <w:shd w:val="clear" w:color="auto" w:fill="FFFFFF"/>
            <w:lang w:val="en-US"/>
          </w:rPr>
          <w:fldChar w:fldCharType="end"/>
        </w:r>
      </w:hyperlink>
      <w:r w:rsidRPr="00A961C9">
        <w:rPr>
          <w:rFonts w:eastAsia="Times New Roman" w:cstheme="minorHAnsi"/>
          <w:color w:val="000000"/>
          <w:sz w:val="18"/>
          <w:szCs w:val="18"/>
          <w:shd w:val="clear" w:color="auto" w:fill="FFFFFF"/>
          <w:lang w:val="en-US"/>
        </w:rPr>
        <w:t xml:space="preserve">. Uniaxial tensile tests revealed that both type of membranes exhibit strain-stiffening behavior (Figure 4B), as well as happens for skin tissue where </w:t>
      </w:r>
      <w:r w:rsidRPr="00A961C9">
        <w:rPr>
          <w:rFonts w:eastAsia="Times New Roman" w:cstheme="minorHAnsi"/>
          <w:color w:val="000000"/>
          <w:sz w:val="18"/>
          <w:szCs w:val="18"/>
          <w:shd w:val="clear" w:color="auto" w:fill="FFFFFF"/>
          <w:lang w:val="en-US"/>
        </w:rPr>
        <w:t xml:space="preserve">collagen fibers rotate, align, and straighten in the direction of stretch until the point of failure </w:t>
      </w:r>
      <w:r w:rsidRPr="00A961C9">
        <w:rPr>
          <w:rFonts w:eastAsia="Times New Roman" w:cstheme="minorHAnsi"/>
          <w:color w:val="000000"/>
          <w:sz w:val="18"/>
          <w:szCs w:val="18"/>
          <w:shd w:val="clear" w:color="auto" w:fill="FFFFFF"/>
          <w:lang w:val="en-US"/>
        </w:rPr>
        <w:fldChar w:fldCharType="begin">
          <w:fldData xml:space="preserve">PEVuZE5vdGU+PENpdGU+PEF1dGhvcj5TYW5kZXI8L0F1dGhvcj48WWVhcj4yMDE0PC9ZZWFyPjxS
ZWNOdW0+MTM2PC9SZWNOdW0+PERpc3BsYXlUZXh0PjxzdHlsZSBmYWNlPSJzdXBlcnNjcmlwdCI+
NjIsIDYzPC9zdHlsZT48L0Rpc3BsYXlUZXh0PjxyZWNvcmQ+PHJlYy1udW1iZXI+MTM2PC9yZWMt
bnVtYmVyPjxmb3JlaWduLWtleXM+PGtleSBhcHA9IkVOIiBkYi1pZD0iMnh0OTBwczl3ejV2d3Jl
MnZ3bnA1dzBrYXIyZXR4OXh2MnN2Ij4xMzY8L2tleT48L2ZvcmVpZ24ta2V5cz48cmVmLXR5cGUg
bmFtZT0iSm91cm5hbCBBcnRpY2xlIj4xNzwvcmVmLXR5cGU+PGNvbnRyaWJ1dG9ycz48YXV0aG9y
cz48YXV0aG9yPlNhbmRlciwgRS4gQS48L2F1dGhvcj48YXV0aG9yPkx5bmNoLCBLLiBBLjwvYXV0
aG9yPjxhdXRob3I+Qm95Y2UsIFMuIFQuPC9hdXRob3I+PC9hdXRob3JzPjwvY29udHJpYnV0b3Jz
Pjx0aXRsZXM+PHRpdGxlPkRldmVsb3BtZW50IG9mIHRoZSBtZWNoYW5pY2FsIHByb3BlcnRpZXMg
b2YgZW5naW5lZXJlZCBza2luIHN1YnN0aXR1dGVzIGFmdGVyIGdyYWZ0aW5nIHRvIGZ1bGwtdGhp
Y2tuZXNzIHdvdW5kczwvdGl0bGU+PHNlY29uZGFyeS10aXRsZT5KIEJpb21lY2ggRW5nPC9zZWNv
bmRhcnktdGl0bGU+PGFsdC10aXRsZT5Kb3VybmFsIG9mIGJpb21lY2hhbmljYWwgZW5naW5lZXJp
bmc8L2FsdC10aXRsZT48L3RpdGxlcz48cGVyaW9kaWNhbD48ZnVsbC10aXRsZT5KIEJpb21lY2gg
RW5nPC9mdWxsLXRpdGxlPjxhYmJyLTE+Sm91cm5hbCBvZiBiaW9tZWNoYW5pY2FsIGVuZ2luZWVy
aW5nPC9hYmJyLTE+PC9wZXJpb2RpY2FsPjxhbHQtcGVyaW9kaWNhbD48ZnVsbC10aXRsZT5KIEJp
b21lY2ggRW5nPC9mdWxsLXRpdGxlPjxhYmJyLTE+Sm91cm5hbCBvZiBiaW9tZWNoYW5pY2FsIGVu
Z2luZWVyaW5nPC9hYmJyLTE+PC9hbHQtcGVyaW9kaWNhbD48cGFnZXM+MDUxMDA4PC9wYWdlcz48
dm9sdW1lPjEzNjwvdm9sdW1lPjxudW1iZXI+NTwvbnVtYmVyPjxlZGl0aW9uPjIwMTMvMTIvMjE8
L2VkaXRpb24+PGtleXdvcmRzPjxrZXl3b3JkPkFuaW1hbHM8L2tleXdvcmQ+PGtleXdvcmQ+QXV0
b2dyYWZ0czwva2V5d29yZD48a2V5d29yZD4qQmlvZW5naW5lZXJpbmc8L2tleXdvcmQ+PGtleXdv
cmQ+QmlvbWVjaGFuaWNhbCBQaGVub21lbmE8L2tleXdvcmQ+PGtleXdvcmQ+QnVybnMvKnN1cmdl
cnk8L2tleXdvcmQ+PGtleXdvcmQ+Q2F0dGxlPC9rZXl3b3JkPjxrZXl3b3JkPkNvbGxhZ2VuL21l
dGFib2xpc208L2tleXdvcmQ+PGtleXdvcmQ+Rmlicm9ibGFzdHMvY3l0b2xvZ3k8L2tleXdvcmQ+
PGtleXdvcmQ+R2x5Y29zYW1pbm9nbHljYW5zL21ldGFib2xpc208L2tleXdvcmQ+PGtleXdvcmQ+
SHVtYW5zPC9rZXl3b3JkPjxrZXl3b3JkPipNZWNoYW5pY2FsIFBoZW5vbWVuYTwva2V5d29yZD48
a2V5d29yZD5NaWNlPC9rZXl3b3JkPjxrZXl3b3JkPipTa2luIFRyYW5zcGxhbnRhdGlvbjwva2V5
d29yZD48a2V5d29yZD4qU2tpbiwgQXJ0aWZpY2lhbDwva2V5d29yZD48a2V5d29yZD5UaXNzdWUg
U2NhZmZvbGRzPC9rZXl3b3JkPjwva2V5d29yZHM+PGRhdGVzPjx5ZWFyPjIwMTQ8L3llYXI+PHB1
Yi1kYXRlcz48ZGF0ZT5NYXk8L2RhdGU+PC9wdWItZGF0ZXM+PC9kYXRlcz48aXNibj4wMTQ4LTA3
MzE8L2lzYm4+PGFjY2Vzc2lvbi1udW0+MjQzNTY5ODU8L2FjY2Vzc2lvbi1udW0+PHVybHM+PC91
cmxzPjxjdXN0b20yPlBtYzQwMjM4MzQ8L2N1c3RvbTI+PGVsZWN0cm9uaWMtcmVzb3VyY2UtbnVt
PjEwLjExMTUvMS40MDI2MjkwPC9lbGVjdHJvbmljLXJlc291cmNlLW51bT48cmVtb3RlLWRhdGFi
YXNlLXByb3ZpZGVyPk5sbTwvcmVtb3RlLWRhdGFiYXNlLXByb3ZpZGVyPjxsYW5ndWFnZT5lbmc8
L2xhbmd1YWdlPjwvcmVjb3JkPjwvQ2l0ZT48Q2l0ZT48QXV0aG9yPllhbmc8L0F1dGhvcj48WWVh
cj4yMDE1PC9ZZWFyPjxSZWNOdW0+MTM3PC9SZWNOdW0+PHJlY29yZD48cmVjLW51bWJlcj4xMzc8
L3JlYy1udW1iZXI+PGZvcmVpZ24ta2V5cz48a2V5IGFwcD0iRU4iIGRiLWlkPSIyeHQ5MHBzOXd6
NXZ3cmUydnducDV3MGthcjJldHg5eHYyc3YiPjEzNzwva2V5PjwvZm9yZWlnbi1rZXlzPjxyZWYt
dHlwZSBuYW1lPSJKb3VybmFsIEFydGljbGUiPjE3PC9yZWYtdHlwZT48Y29udHJpYnV0b3JzPjxh
dXRob3JzPjxhdXRob3I+WWFuZywgV2VuPC9hdXRob3I+PGF1dGhvcj5TaGVybWFuLCBWaW5jZW50
IFIuPC9hdXRob3I+PGF1dGhvcj5HbHVkb3ZhdHosIEJlcm5kPC9hdXRob3I+PGF1dGhvcj5TY2hh
aWJsZSwgRXJpYzwvYXV0aG9yPjxhdXRob3I+U3Rld2FydCwgUG9saXRlPC9hdXRob3I+PGF1dGhv
cj5SaXRjaGllLCBSb2JlcnQgTy48L2F1dGhvcj48YXV0aG9yPk1leWVycywgTWFyYyBBLjwvYXV0
aG9yPjwvYXV0aG9ycz48L2NvbnRyaWJ1dG9ycz48dGl0bGVzPjx0aXRsZT5PbiB0aGUgdGVhciBy
ZXNpc3RhbmNlIG9mIHNraW48L3RpdGxlPjxzZWNvbmRhcnktdGl0bGU+TmF0dXJlIENvbW11bmlj
YXRpb25zPC9zZWNvbmRhcnktdGl0bGU+PC90aXRsZXM+PHBlcmlvZGljYWw+PGZ1bGwtdGl0bGU+
TmF0dXJlIENvbW11bmljYXRpb25zPC9mdWxsLXRpdGxlPjwvcGVyaW9kaWNhbD48cGFnZXM+NjY0
OTwvcGFnZXM+PHZvbHVtZT42PC92b2x1bWU+PGRhdGVzPjx5ZWFyPjIwMTU8L3llYXI+PHB1Yi1k
YXRlcz48ZGF0ZT4wMy8yNy9vbmxpbmU8L2RhdGU+PC9wdWItZGF0ZXM+PC9kYXRlcz48cHVibGlz
aGVyPlRoZSBBdXRob3Iocyk8L3B1Ymxpc2hlcj48d29yay10eXBlPkFydGljbGU8L3dvcmstdHlw
ZT48dXJscz48cmVsYXRlZC11cmxzPjx1cmw+aHR0cDovL2R4LmRvaS5vcmcvMTAuMTAzOC9uY29t
bXM3NjQ5PC91cmw+PC9yZWxhdGVkLXVybHM+PC91cmxzPjxlbGVjdHJvbmljLXJlc291cmNlLW51
bT4xMC4xMDM4L25jb21tczc2NDkmI3hEO2h0dHBzOi8vd3d3Lm5hdHVyZS5jb20vYXJ0aWNsZXMv
bmNvbW1zNzY0OSNzdXBwbGVtZW50YXJ5LWluZm9ybWF0aW9uPC9lbGVjdHJvbmljLXJlc291cmNl
LW51bT48L3JlY29yZD48L0NpdGU+PC9FbmROb3RlPn==
</w:fldData>
        </w:fldChar>
      </w:r>
      <w:r w:rsidR="00453533">
        <w:rPr>
          <w:rFonts w:eastAsia="Times New Roman" w:cstheme="minorHAnsi"/>
          <w:color w:val="000000"/>
          <w:sz w:val="18"/>
          <w:szCs w:val="18"/>
          <w:shd w:val="clear" w:color="auto" w:fill="FFFFFF"/>
          <w:lang w:val="en-US"/>
        </w:rPr>
        <w:instrText xml:space="preserve"> ADDIN EN.CITE </w:instrText>
      </w:r>
      <w:r w:rsidR="00453533">
        <w:rPr>
          <w:rFonts w:eastAsia="Times New Roman" w:cstheme="minorHAnsi"/>
          <w:color w:val="000000"/>
          <w:sz w:val="18"/>
          <w:szCs w:val="18"/>
          <w:shd w:val="clear" w:color="auto" w:fill="FFFFFF"/>
          <w:lang w:val="en-US"/>
        </w:rPr>
        <w:fldChar w:fldCharType="begin">
          <w:fldData xml:space="preserve">PEVuZE5vdGU+PENpdGU+PEF1dGhvcj5TYW5kZXI8L0F1dGhvcj48WWVhcj4yMDE0PC9ZZWFyPjxS
ZWNOdW0+MTM2PC9SZWNOdW0+PERpc3BsYXlUZXh0PjxzdHlsZSBmYWNlPSJzdXBlcnNjcmlwdCI+
NjIsIDYzPC9zdHlsZT48L0Rpc3BsYXlUZXh0PjxyZWNvcmQ+PHJlYy1udW1iZXI+MTM2PC9yZWMt
bnVtYmVyPjxmb3JlaWduLWtleXM+PGtleSBhcHA9IkVOIiBkYi1pZD0iMnh0OTBwczl3ejV2d3Jl
MnZ3bnA1dzBrYXIyZXR4OXh2MnN2Ij4xMzY8L2tleT48L2ZvcmVpZ24ta2V5cz48cmVmLXR5cGUg
bmFtZT0iSm91cm5hbCBBcnRpY2xlIj4xNzwvcmVmLXR5cGU+PGNvbnRyaWJ1dG9ycz48YXV0aG9y
cz48YXV0aG9yPlNhbmRlciwgRS4gQS48L2F1dGhvcj48YXV0aG9yPkx5bmNoLCBLLiBBLjwvYXV0
aG9yPjxhdXRob3I+Qm95Y2UsIFMuIFQuPC9hdXRob3I+PC9hdXRob3JzPjwvY29udHJpYnV0b3Jz
Pjx0aXRsZXM+PHRpdGxlPkRldmVsb3BtZW50IG9mIHRoZSBtZWNoYW5pY2FsIHByb3BlcnRpZXMg
b2YgZW5naW5lZXJlZCBza2luIHN1YnN0aXR1dGVzIGFmdGVyIGdyYWZ0aW5nIHRvIGZ1bGwtdGhp
Y2tuZXNzIHdvdW5kczwvdGl0bGU+PHNlY29uZGFyeS10aXRsZT5KIEJpb21lY2ggRW5nPC9zZWNv
bmRhcnktdGl0bGU+PGFsdC10aXRsZT5Kb3VybmFsIG9mIGJpb21lY2hhbmljYWwgZW5naW5lZXJp
bmc8L2FsdC10aXRsZT48L3RpdGxlcz48cGVyaW9kaWNhbD48ZnVsbC10aXRsZT5KIEJpb21lY2gg
RW5nPC9mdWxsLXRpdGxlPjxhYmJyLTE+Sm91cm5hbCBvZiBiaW9tZWNoYW5pY2FsIGVuZ2luZWVy
aW5nPC9hYmJyLTE+PC9wZXJpb2RpY2FsPjxhbHQtcGVyaW9kaWNhbD48ZnVsbC10aXRsZT5KIEJp
b21lY2ggRW5nPC9mdWxsLXRpdGxlPjxhYmJyLTE+Sm91cm5hbCBvZiBiaW9tZWNoYW5pY2FsIGVu
Z2luZWVyaW5nPC9hYmJyLTE+PC9hbHQtcGVyaW9kaWNhbD48cGFnZXM+MDUxMDA4PC9wYWdlcz48
dm9sdW1lPjEzNjwvdm9sdW1lPjxudW1iZXI+NTwvbnVtYmVyPjxlZGl0aW9uPjIwMTMvMTIvMjE8
L2VkaXRpb24+PGtleXdvcmRzPjxrZXl3b3JkPkFuaW1hbHM8L2tleXdvcmQ+PGtleXdvcmQ+QXV0
b2dyYWZ0czwva2V5d29yZD48a2V5d29yZD4qQmlvZW5naW5lZXJpbmc8L2tleXdvcmQ+PGtleXdv
cmQ+QmlvbWVjaGFuaWNhbCBQaGVub21lbmE8L2tleXdvcmQ+PGtleXdvcmQ+QnVybnMvKnN1cmdl
cnk8L2tleXdvcmQ+PGtleXdvcmQ+Q2F0dGxlPC9rZXl3b3JkPjxrZXl3b3JkPkNvbGxhZ2VuL21l
dGFib2xpc208L2tleXdvcmQ+PGtleXdvcmQ+Rmlicm9ibGFzdHMvY3l0b2xvZ3k8L2tleXdvcmQ+
PGtleXdvcmQ+R2x5Y29zYW1pbm9nbHljYW5zL21ldGFib2xpc208L2tleXdvcmQ+PGtleXdvcmQ+
SHVtYW5zPC9rZXl3b3JkPjxrZXl3b3JkPipNZWNoYW5pY2FsIFBoZW5vbWVuYTwva2V5d29yZD48
a2V5d29yZD5NaWNlPC9rZXl3b3JkPjxrZXl3b3JkPipTa2luIFRyYW5zcGxhbnRhdGlvbjwva2V5
d29yZD48a2V5d29yZD4qU2tpbiwgQXJ0aWZpY2lhbDwva2V5d29yZD48a2V5d29yZD5UaXNzdWUg
U2NhZmZvbGRzPC9rZXl3b3JkPjwva2V5d29yZHM+PGRhdGVzPjx5ZWFyPjIwMTQ8L3llYXI+PHB1
Yi1kYXRlcz48ZGF0ZT5NYXk8L2RhdGU+PC9wdWItZGF0ZXM+PC9kYXRlcz48aXNibj4wMTQ4LTA3
MzE8L2lzYm4+PGFjY2Vzc2lvbi1udW0+MjQzNTY5ODU8L2FjY2Vzc2lvbi1udW0+PHVybHM+PC91
cmxzPjxjdXN0b20yPlBtYzQwMjM4MzQ8L2N1c3RvbTI+PGVsZWN0cm9uaWMtcmVzb3VyY2UtbnVt
PjEwLjExMTUvMS40MDI2MjkwPC9lbGVjdHJvbmljLXJlc291cmNlLW51bT48cmVtb3RlLWRhdGFi
YXNlLXByb3ZpZGVyPk5sbTwvcmVtb3RlLWRhdGFiYXNlLXByb3ZpZGVyPjxsYW5ndWFnZT5lbmc8
L2xhbmd1YWdlPjwvcmVjb3JkPjwvQ2l0ZT48Q2l0ZT48QXV0aG9yPllhbmc8L0F1dGhvcj48WWVh
cj4yMDE1PC9ZZWFyPjxSZWNOdW0+MTM3PC9SZWNOdW0+PHJlY29yZD48cmVjLW51bWJlcj4xMzc8
L3JlYy1udW1iZXI+PGZvcmVpZ24ta2V5cz48a2V5IGFwcD0iRU4iIGRiLWlkPSIyeHQ5MHBzOXd6
NXZ3cmUydnducDV3MGthcjJldHg5eHYyc3YiPjEzNzwva2V5PjwvZm9yZWlnbi1rZXlzPjxyZWYt
dHlwZSBuYW1lPSJKb3VybmFsIEFydGljbGUiPjE3PC9yZWYtdHlwZT48Y29udHJpYnV0b3JzPjxh
dXRob3JzPjxhdXRob3I+WWFuZywgV2VuPC9hdXRob3I+PGF1dGhvcj5TaGVybWFuLCBWaW5jZW50
IFIuPC9hdXRob3I+PGF1dGhvcj5HbHVkb3ZhdHosIEJlcm5kPC9hdXRob3I+PGF1dGhvcj5TY2hh
aWJsZSwgRXJpYzwvYXV0aG9yPjxhdXRob3I+U3Rld2FydCwgUG9saXRlPC9hdXRob3I+PGF1dGhv
cj5SaXRjaGllLCBSb2JlcnQgTy48L2F1dGhvcj48YXV0aG9yPk1leWVycywgTWFyYyBBLjwvYXV0
aG9yPjwvYXV0aG9ycz48L2NvbnRyaWJ1dG9ycz48dGl0bGVzPjx0aXRsZT5PbiB0aGUgdGVhciBy
ZXNpc3RhbmNlIG9mIHNraW48L3RpdGxlPjxzZWNvbmRhcnktdGl0bGU+TmF0dXJlIENvbW11bmlj
YXRpb25zPC9zZWNvbmRhcnktdGl0bGU+PC90aXRsZXM+PHBlcmlvZGljYWw+PGZ1bGwtdGl0bGU+
TmF0dXJlIENvbW11bmljYXRpb25zPC9mdWxsLXRpdGxlPjwvcGVyaW9kaWNhbD48cGFnZXM+NjY0
OTwvcGFnZXM+PHZvbHVtZT42PC92b2x1bWU+PGRhdGVzPjx5ZWFyPjIwMTU8L3llYXI+PHB1Yi1k
YXRlcz48ZGF0ZT4wMy8yNy9vbmxpbmU8L2RhdGU+PC9wdWItZGF0ZXM+PC9kYXRlcz48cHVibGlz
aGVyPlRoZSBBdXRob3Iocyk8L3B1Ymxpc2hlcj48d29yay10eXBlPkFydGljbGU8L3dvcmstdHlw
ZT48dXJscz48cmVsYXRlZC11cmxzPjx1cmw+aHR0cDovL2R4LmRvaS5vcmcvMTAuMTAzOC9uY29t
bXM3NjQ5PC91cmw+PC9yZWxhdGVkLXVybHM+PC91cmxzPjxlbGVjdHJvbmljLXJlc291cmNlLW51
bT4xMC4xMDM4L25jb21tczc2NDkmI3hEO2h0dHBzOi8vd3d3Lm5hdHVyZS5jb20vYXJ0aWNsZXMv
bmNvbW1zNzY0OSNzdXBwbGVtZW50YXJ5LWluZm9ybWF0aW9uPC9lbGVjdHJvbmljLXJlc291cmNl
LW51bT48L3JlY29yZD48L0NpdGU+PC9FbmROb3RlPn==
</w:fldData>
        </w:fldChar>
      </w:r>
      <w:r w:rsidR="00453533">
        <w:rPr>
          <w:rFonts w:eastAsia="Times New Roman" w:cstheme="minorHAnsi"/>
          <w:color w:val="000000"/>
          <w:sz w:val="18"/>
          <w:szCs w:val="18"/>
          <w:shd w:val="clear" w:color="auto" w:fill="FFFFFF"/>
          <w:lang w:val="en-US"/>
        </w:rPr>
        <w:instrText xml:space="preserve"> ADDIN EN.CITE.DATA </w:instrText>
      </w:r>
      <w:r w:rsidR="00453533">
        <w:rPr>
          <w:rFonts w:eastAsia="Times New Roman" w:cstheme="minorHAnsi"/>
          <w:color w:val="000000"/>
          <w:sz w:val="18"/>
          <w:szCs w:val="18"/>
          <w:shd w:val="clear" w:color="auto" w:fill="FFFFFF"/>
          <w:lang w:val="en-US"/>
        </w:rPr>
      </w:r>
      <w:r w:rsidR="00453533">
        <w:rPr>
          <w:rFonts w:eastAsia="Times New Roman" w:cstheme="minorHAnsi"/>
          <w:color w:val="000000"/>
          <w:sz w:val="18"/>
          <w:szCs w:val="18"/>
          <w:shd w:val="clear" w:color="auto" w:fill="FFFFFF"/>
          <w:lang w:val="en-US"/>
        </w:rPr>
        <w:fldChar w:fldCharType="end"/>
      </w:r>
      <w:r w:rsidRPr="00A961C9">
        <w:rPr>
          <w:rFonts w:eastAsia="Times New Roman" w:cstheme="minorHAnsi"/>
          <w:color w:val="000000"/>
          <w:sz w:val="18"/>
          <w:szCs w:val="18"/>
          <w:shd w:val="clear" w:color="auto" w:fill="FFFFFF"/>
          <w:lang w:val="en-US"/>
        </w:rPr>
      </w:r>
      <w:r w:rsidRPr="00A961C9">
        <w:rPr>
          <w:rFonts w:eastAsia="Times New Roman" w:cstheme="minorHAnsi"/>
          <w:color w:val="000000"/>
          <w:sz w:val="18"/>
          <w:szCs w:val="18"/>
          <w:shd w:val="clear" w:color="auto" w:fill="FFFFFF"/>
          <w:lang w:val="en-US"/>
        </w:rPr>
        <w:fldChar w:fldCharType="separate"/>
      </w:r>
      <w:hyperlink w:anchor="_ENREF_62" w:tooltip="Sander, 2014 #136" w:history="1">
        <w:r w:rsidR="00453533" w:rsidRPr="00453533">
          <w:rPr>
            <w:rFonts w:eastAsia="Times New Roman" w:cstheme="minorHAnsi"/>
            <w:noProof/>
            <w:color w:val="000000"/>
            <w:sz w:val="18"/>
            <w:szCs w:val="18"/>
            <w:shd w:val="clear" w:color="auto" w:fill="FFFFFF"/>
            <w:vertAlign w:val="superscript"/>
            <w:lang w:val="en-US"/>
          </w:rPr>
          <w:t>62</w:t>
        </w:r>
      </w:hyperlink>
      <w:r w:rsidR="00453533" w:rsidRPr="00453533">
        <w:rPr>
          <w:rFonts w:eastAsia="Times New Roman" w:cstheme="minorHAnsi"/>
          <w:noProof/>
          <w:color w:val="000000"/>
          <w:sz w:val="18"/>
          <w:szCs w:val="18"/>
          <w:shd w:val="clear" w:color="auto" w:fill="FFFFFF"/>
          <w:vertAlign w:val="superscript"/>
          <w:lang w:val="en-US"/>
        </w:rPr>
        <w:t xml:space="preserve">, </w:t>
      </w:r>
      <w:hyperlink w:anchor="_ENREF_63" w:tooltip="Yang, 2015 #137" w:history="1">
        <w:r w:rsidR="00453533" w:rsidRPr="00453533">
          <w:rPr>
            <w:rFonts w:eastAsia="Times New Roman" w:cstheme="minorHAnsi"/>
            <w:noProof/>
            <w:color w:val="000000"/>
            <w:sz w:val="18"/>
            <w:szCs w:val="18"/>
            <w:shd w:val="clear" w:color="auto" w:fill="FFFFFF"/>
            <w:vertAlign w:val="superscript"/>
            <w:lang w:val="en-US"/>
          </w:rPr>
          <w:t>63</w:t>
        </w:r>
      </w:hyperlink>
      <w:r w:rsidRPr="00A961C9">
        <w:rPr>
          <w:rFonts w:eastAsia="Times New Roman" w:cstheme="minorHAnsi"/>
          <w:color w:val="000000"/>
          <w:sz w:val="18"/>
          <w:szCs w:val="18"/>
          <w:shd w:val="clear" w:color="auto" w:fill="FFFFFF"/>
          <w:lang w:val="en-US"/>
        </w:rPr>
        <w:fldChar w:fldCharType="end"/>
      </w:r>
      <w:r w:rsidRPr="00A961C9">
        <w:rPr>
          <w:rFonts w:eastAsia="Times New Roman" w:cstheme="minorHAnsi"/>
          <w:color w:val="000000"/>
          <w:sz w:val="18"/>
          <w:szCs w:val="18"/>
          <w:shd w:val="clear" w:color="auto" w:fill="FFFFFF"/>
          <w:lang w:val="en-US"/>
        </w:rPr>
        <w:t xml:space="preserve">. </w:t>
      </w:r>
      <w:r w:rsidRPr="00A961C9">
        <w:rPr>
          <w:rFonts w:eastAsia="Times New Roman" w:cstheme="minorHAnsi"/>
          <w:sz w:val="18"/>
          <w:szCs w:val="18"/>
          <w:lang w:val="en-US"/>
        </w:rPr>
        <w:t>[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embranes displayed a Young’s modulus significantly lower than</w:t>
      </w:r>
      <w:r w:rsidRPr="00A961C9">
        <w:rPr>
          <w:rFonts w:eastAsia="Times New Roman" w:cstheme="minorHAnsi"/>
          <w:color w:val="000000"/>
          <w:sz w:val="18"/>
          <w:szCs w:val="18"/>
          <w:shd w:val="clear" w:color="auto" w:fill="FFFFFF"/>
          <w:lang w:val="en-US"/>
        </w:rPr>
        <w:t xml:space="preserve"> </w:t>
      </w:r>
      <w:r w:rsidRPr="00A961C9">
        <w:rPr>
          <w:rFonts w:eastAsia="Times New Roman" w:cstheme="minorHAnsi"/>
          <w:sz w:val="18"/>
          <w:szCs w:val="18"/>
          <w:lang w:val="en-US"/>
        </w:rPr>
        <w:t>[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 xml:space="preserve">ones (Figure 4C); Moreover, catechol-containing membranes presented significantly higher values of ultimate tensile strength (Figure 4C). Also, maximum extension can be an important parameter, but no significant differences were found between the two systems (Figure 4C); the introduction of the HA or of the conjugate HA-DN seems to increase the ability of the freestanding membranes to strain, comparing with unmodified CHT/ALG multilayer membranes </w:t>
      </w:r>
      <w:hyperlink w:anchor="_ENREF_28" w:tooltip="Silva, 2014 #93"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ilva&lt;/Author&gt;&lt;Year&gt;2014&lt;/Year&gt;&lt;RecNum&gt;93&lt;/RecNum&gt;&lt;DisplayText&gt;&lt;style face="superscript"&gt;28&lt;/style&gt;&lt;/DisplayText&gt;&lt;record&gt;&lt;rec-number&gt;93&lt;/rec-number&gt;&lt;foreign-keys&gt;&lt;key app="EN" db-id="2xt90ps9wz5vwre2vwnp5w0kar2etx9xv2sv"&gt;93&lt;/key&gt;&lt;/foreign-keys&gt;&lt;ref-type name="Journal Article"&gt;17&lt;/ref-type&gt;&lt;contributors&gt;&lt;authors&gt;&lt;author&gt;Silva, J.M.&lt;/author&gt;&lt;author&gt;Duarte, A.R.&lt;/author&gt;&lt;author&gt;Caridade, S.G.&lt;/author&gt;&lt;author&gt;Picart, C.&lt;/author&gt;&lt;author&gt;Reis, R.L.&lt;/author&gt;&lt;author&gt;Mano, J.F.&lt;/author&gt;&lt;/authors&gt;&lt;/contributors&gt;&lt;titles&gt;&lt;title&gt;Tailored Freestanding Multilayered Membranes Based on Chitosan and Alginate&lt;/title&gt;&lt;secondary-title&gt;Biomacromolecules&lt;/secondary-title&gt;&lt;/titles&gt;&lt;periodical&gt;&lt;full-title&gt;Biomacromolecules&lt;/full-title&gt;&lt;/periodical&gt;&lt;pages&gt;3817-3826&lt;/pages&gt;&lt;volume&gt;15&lt;/volume&gt;&lt;number&gt;10&lt;/number&gt;&lt;dates&gt;&lt;year&gt;2014&lt;/year&gt;&lt;/dates&gt;&lt;urls&gt;&lt;/urls&gt;&lt;/record&gt;&lt;/Cite&gt;&lt;/EndNote&gt;</w:instrText>
        </w:r>
        <w:r w:rsidR="00453533" w:rsidRPr="00A961C9">
          <w:rPr>
            <w:rFonts w:eastAsia="Times New Roman" w:cstheme="minorHAnsi"/>
            <w:sz w:val="18"/>
            <w:szCs w:val="18"/>
            <w:lang w:val="en-US"/>
          </w:rPr>
          <w:fldChar w:fldCharType="separate"/>
        </w:r>
        <w:r w:rsidR="00453533" w:rsidRPr="00186711">
          <w:rPr>
            <w:rFonts w:eastAsia="Times New Roman" w:cstheme="minorHAnsi"/>
            <w:noProof/>
            <w:sz w:val="18"/>
            <w:szCs w:val="18"/>
            <w:vertAlign w:val="superscript"/>
            <w:lang w:val="en-US"/>
          </w:rPr>
          <w:t>28</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Mechanical properties can be correlated with the water uptake behavior of the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and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embranes. Figure 4A shows that [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multilayer membranes presented higher ability to retain water molecules and become more hydrated than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embranes. Previous studies reported that a kind of plasticization phenomenon of water molecules in polysaccharides can increase the molecular mobility and decrease the stiffness of the membrane </w:t>
      </w:r>
      <w:hyperlink w:anchor="_ENREF_28" w:tooltip="Silva, 2014 #93"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ilva&lt;/Author&gt;&lt;Year&gt;2014&lt;/Year&gt;&lt;RecNum&gt;93&lt;/RecNum&gt;&lt;DisplayText&gt;&lt;style face="superscript"&gt;28&lt;/style&gt;&lt;/DisplayText&gt;&lt;record&gt;&lt;rec-number&gt;93&lt;/rec-number&gt;&lt;foreign-keys&gt;&lt;key app="EN" db-id="2xt90ps9wz5vwre2vwnp5w0kar2etx9xv2sv"&gt;93&lt;/key&gt;&lt;/foreign-keys&gt;&lt;ref-type name="Journal Article"&gt;17&lt;/ref-type&gt;&lt;contributors&gt;&lt;authors&gt;&lt;author&gt;Silva, J.M.&lt;/author&gt;&lt;author&gt;Duarte, A.R.&lt;/author&gt;&lt;author&gt;Caridade, S.G.&lt;/author&gt;&lt;author&gt;Picart, C.&lt;/author&gt;&lt;author&gt;Reis, R.L.&lt;/author&gt;&lt;author&gt;Mano, J.F.&lt;/author&gt;&lt;/authors&gt;&lt;/contributors&gt;&lt;titles&gt;&lt;title&gt;Tailored Freestanding Multilayered Membranes Based on Chitosan and Alginate&lt;/title&gt;&lt;secondary-title&gt;Biomacromolecules&lt;/secondary-title&gt;&lt;/titles&gt;&lt;periodical&gt;&lt;full-title&gt;Biomacromolecules&lt;/full-title&gt;&lt;/periodical&gt;&lt;pages&gt;3817-3826&lt;/pages&gt;&lt;volume&gt;15&lt;/volume&gt;&lt;number&gt;10&lt;/number&gt;&lt;dates&gt;&lt;year&gt;2014&lt;/year&gt;&lt;/dates&gt;&lt;urls&gt;&lt;/urls&gt;&lt;/record&gt;&lt;/Cite&gt;&lt;/EndNote&gt;</w:instrText>
        </w:r>
        <w:r w:rsidR="00453533" w:rsidRPr="00A961C9">
          <w:rPr>
            <w:rFonts w:eastAsia="Times New Roman" w:cstheme="minorHAnsi"/>
            <w:sz w:val="18"/>
            <w:szCs w:val="18"/>
            <w:lang w:val="en-US"/>
          </w:rPr>
          <w:fldChar w:fldCharType="separate"/>
        </w:r>
        <w:r w:rsidR="00453533" w:rsidRPr="00186711">
          <w:rPr>
            <w:rFonts w:eastAsia="Times New Roman" w:cstheme="minorHAnsi"/>
            <w:noProof/>
            <w:sz w:val="18"/>
            <w:szCs w:val="18"/>
            <w:vertAlign w:val="superscript"/>
            <w:lang w:val="en-US"/>
          </w:rPr>
          <w:t>28</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This fact can explain the lowest value of elastic modulus in the case of the control membranes. </w:t>
      </w:r>
    </w:p>
    <w:p w:rsidR="00A961C9" w:rsidRPr="00A961C9" w:rsidRDefault="00A961C9" w:rsidP="004B318D">
      <w:pPr>
        <w:spacing w:after="0"/>
        <w:ind w:firstLine="284"/>
        <w:jc w:val="both"/>
        <w:rPr>
          <w:rFonts w:eastAsia="Times New Roman" w:cstheme="minorHAnsi"/>
          <w:sz w:val="18"/>
          <w:szCs w:val="18"/>
          <w:lang w:val="en-US"/>
        </w:rPr>
      </w:pPr>
      <w:r w:rsidRPr="00A961C9">
        <w:rPr>
          <w:rFonts w:eastAsia="Times New Roman" w:cstheme="minorHAnsi"/>
          <w:sz w:val="18"/>
          <w:szCs w:val="18"/>
          <w:lang w:val="en-US"/>
        </w:rPr>
        <w:t xml:space="preserve">The conjugate HA-DN was already reported in literature by conferring more adhesive behavior to materials </w:t>
      </w:r>
      <w:r w:rsidRPr="00A961C9">
        <w:rPr>
          <w:rFonts w:eastAsia="Times New Roman" w:cstheme="minorHAnsi"/>
          <w:sz w:val="18"/>
          <w:szCs w:val="18"/>
          <w:lang w:val="en-US"/>
        </w:rPr>
        <w:fldChar w:fldCharType="begin">
          <w:fldData xml:space="preserve">PEVuZE5vdGU+PENpdGU+PEF1dGhvcj5OZXRvPC9BdXRob3I+PFllYXI+MjAxNjwvWWVhcj48UmVj
TnVtPjQ3PC9SZWNOdW0+PERpc3BsYXlUZXh0PjxzdHlsZSBmYWNlPSJzdXBlcnNjcmlwdCI+Mzks
IDQwPC9zdHlsZT48L0Rpc3BsYXlUZXh0PjxyZWNvcmQ+PHJlYy1udW1iZXI+NDc8L3JlYy1udW1i
ZXI+PGZvcmVpZ24ta2V5cz48a2V5IGFwcD0iRU4iIGRiLWlkPSIyeHQ5MHBzOXd6NXZ3cmUydndu
cDV3MGthcjJldHg5eHYyc3YiPjQ3PC9rZXk+PC9mb3JlaWduLWtleXM+PHJlZi10eXBlIG5hbWU9
IkpvdXJuYWwgQXJ0aWNsZSI+MTc8L3JlZi10eXBlPjxjb250cmlidXRvcnM+PGF1dGhvcnM+PGF1
dGhvcj5OZXRvLCBBbmEgSS48L2F1dGhvcj48YXV0aG9yPlZhc2NvbmNlbG9zLCBOYXTDoWxpYSBM
LjwvYXV0aG9yPjxhdXRob3I+T2xpdmVpcmEsIFNhcmEgTS48L2F1dGhvcj48YXV0aG9yPlJ1aXot
TW9saW5hLCBEYW5pZWw8L2F1dGhvcj48YXV0aG9yPk1hbm8sIEpvw6NvIEYuPC9hdXRob3I+PC9h
dXRob3JzPjwvY29udHJpYnV0b3JzPjx0aXRsZXM+PHRpdGxlPkhpZ2gtVGhyb3VnaHB1dCBUb3Bv
Z3JhcGhpYywgTWVjaGFuaWNhbCwgYW5kIEJpb2xvZ2ljYWwgU2NyZWVuaW5nIG9mIE11bHRpbGF5
ZXIgRmlsbXMgQ29udGFpbmluZyBNdXNzZWwtSW5zcGlyZWQgQmlvcG9seW1lcnM8L3RpdGxlPjxz
ZWNvbmRhcnktdGl0bGU+QWR2YW5jZWQgRnVuY3Rpb25hbCBNYXRlcmlhbHM8L3NlY29uZGFyeS10
aXRsZT48L3RpdGxlcz48cGVyaW9kaWNhbD48ZnVsbC10aXRsZT5BZHZhbmNlZCBGdW5jdGlvbmFs
IE1hdGVyaWFsczwvZnVsbC10aXRsZT48L3BlcmlvZGljYWw+PHBhZ2VzPjI3NDUtMjc1NTwvcGFn
ZXM+PHZvbHVtZT4yNjwvdm9sdW1lPjxudW1iZXI+MTY8L251bWJlcj48a2V5d29yZHM+PGtleXdv
cmQ+YWRoZXNpdmVzPC9rZXl3b3JkPjxrZXl3b3JkPmJpb21lZGljYWwgZW5naW5lZXJpbmc8L2tl
eXdvcmQ+PGtleXdvcmQ+ZG9wYW1pbmUtbW9kaWZpZWQgaHlhbHVyb25pYyBhY2lkPC9rZXl3b3Jk
PjxrZXl3b3JkPmhpZ2gtdGhyb3VnaHB1dCBzY3JlZW5pbmc8L2tleXdvcmQ+PGtleXdvcmQ+dGlz
c3VlIGVuZ2luZWVyaW5nPC9rZXl3b3JkPjwva2V5d29yZHM+PGRhdGVzPjx5ZWFyPjIwMTY8L3ll
YXI+PC9kYXRlcz48aXNibj4xNjE2LTMwMjg8L2lzYm4+PHVybHM+PHJlbGF0ZWQtdXJscz48dXJs
Pmh0dHA6Ly9keC5kb2kub3JnLzEwLjEwMDIvYWRmbS4yMDE1MDUwNDc8L3VybD48L3JlbGF0ZWQt
dXJscz48L3VybHM+PGVsZWN0cm9uaWMtcmVzb3VyY2UtbnVtPjEwLjEwMDIvYWRmbS4yMDE1MDUw
NDc8L2VsZWN0cm9uaWMtcmVzb3VyY2UtbnVtPjwvcmVjb3JkPjwvQ2l0ZT48Q2l0ZT48QXV0aG9y
Pkhvbmc8L0F1dGhvcj48WWVhcj4yMDEzPC9ZZWFyPjxSZWNOdW0+NDY8L1JlY051bT48cmVjb3Jk
PjxyZWMtbnVtYmVyPjQ2PC9yZWMtbnVtYmVyPjxmb3JlaWduLWtleXM+PGtleSBhcHA9IkVOIiBk
Yi1pZD0iMnh0OTBwczl3ejV2d3JlMnZ3bnA1dzBrYXIyZXR4OXh2MnN2Ij40Njwva2V5PjwvZm9y
ZWlnbi1rZXlzPjxyZWYtdHlwZSBuYW1lPSJKb3VybmFsIEFydGljbGUiPjE3PC9yZWYtdHlwZT48
Y29udHJpYnV0b3JzPjxhdXRob3JzPjxhdXRob3I+SG9uZywgU2VvbmtpPC9hdXRob3I+PGF1dGhv
cj5ZYW5nLCBLaXN1azwvYXV0aG9yPjxhdXRob3I+S2FuZywgQm9iYWU8L2F1dGhvcj48YXV0aG9y
PkxlZSwgQ2hhbmdoeXVuPC9hdXRob3I+PGF1dGhvcj5Tb25nLCBJbiBUYWVrPC9hdXRob3I+PGF1
dGhvcj5CeXVuLCBFdW5reW91bmc8L2F1dGhvcj48YXV0aG9yPlBhcmssIEtvb2sgSW48L2F1dGhv
cj48YXV0aG9yPkNobywgU2V1bmctV29vPC9hdXRob3I+PGF1dGhvcj5MZWUsIEhhZXNoaW48L2F1
dGhvcj48L2F1dGhvcnM+PC9jb250cmlidXRvcnM+PHRpdGxlcz48dGl0bGU+SHlhbHVyb25pYyBB
Y2lkIENhdGVjaG9sOiBBIEJpb3BvbHltZXIgRXhoaWJpdGluZyBhIHBILURlcGVuZGVudCBBZGhl
c2l2ZSBvciBDb2hlc2l2ZSBQcm9wZXJ0eSBmb3IgSHVtYW4gTmV1cmFsIFN0ZW0gQ2VsbCBFbmdp
bmVlcmluZzwvdGl0bGU+PHNlY29uZGFyeS10aXRsZT5BZHZhbmNlZCBGdW5jdGlvbmFsIE1hdGVy
aWFsczwvc2Vjb25kYXJ5LXRpdGxlPjwvdGl0bGVzPjxwZXJpb2RpY2FsPjxmdWxsLXRpdGxlPkFk
dmFuY2VkIEZ1bmN0aW9uYWwgTWF0ZXJpYWxzPC9mdWxsLXRpdGxlPjwvcGVyaW9kaWNhbD48cGFn
ZXM+MTc3NC0xNzgwPC9wYWdlcz48dm9sdW1lPjIzPC92b2x1bWU+PG51bWJlcj4xNDwvbnVtYmVy
PjxrZXl3b3Jkcz48a2V5d29yZD5tdXNzZWxzPC9rZXl3b3JkPjxrZXl3b3JkPmFkaGVzaW9uPC9r
ZXl3b3JkPjxrZXl3b3JkPmNvaGVzaW9uPC9rZXl3b3JkPjxrZXl3b3JkPmNhdGVjaG9sPC9rZXl3
b3JkPjxrZXl3b3JkPm5ldXJhbCBzdGVtIGNlbGxzPC9rZXl3b3JkPjwva2V5d29yZHM+PGRhdGVz
Pjx5ZWFyPjIwMTM8L3llYXI+PC9kYXRlcz48cHVibGlzaGVyPldJTEVZLVZDSCBWZXJsYWc8L3B1
Ymxpc2hlcj48aXNibj4xNjE2LTMwMjg8L2lzYm4+PHVybHM+PHJlbGF0ZWQtdXJscz48dXJsPmh0
dHA6Ly9keC5kb2kub3JnLzEwLjEwMDIvYWRmbS4yMDEyMDIzNjU8L3VybD48L3JlbGF0ZWQtdXJs
cz48L3VybHM+PGVsZWN0cm9uaWMtcmVzb3VyY2UtbnVtPjEwLjEwMDIvYWRmbS4yMDEyMDIzNjU8
L2VsZWN0cm9uaWMtcmVzb3VyY2UtbnVtPjwvcmVjb3JkPjwvQ2l0ZT48L0VuZE5vdGU+
</w:fldData>
        </w:fldChar>
      </w:r>
      <w:r w:rsidR="00453533">
        <w:rPr>
          <w:rFonts w:eastAsia="Times New Roman" w:cstheme="minorHAnsi"/>
          <w:sz w:val="18"/>
          <w:szCs w:val="18"/>
          <w:lang w:val="en-US"/>
        </w:rPr>
        <w:instrText xml:space="preserve"> ADDIN EN.CITE </w:instrText>
      </w:r>
      <w:r w:rsidR="00453533">
        <w:rPr>
          <w:rFonts w:eastAsia="Times New Roman" w:cstheme="minorHAnsi"/>
          <w:sz w:val="18"/>
          <w:szCs w:val="18"/>
          <w:lang w:val="en-US"/>
        </w:rPr>
        <w:fldChar w:fldCharType="begin">
          <w:fldData xml:space="preserve">PEVuZE5vdGU+PENpdGU+PEF1dGhvcj5OZXRvPC9BdXRob3I+PFllYXI+MjAxNjwvWWVhcj48UmVj
TnVtPjQ3PC9SZWNOdW0+PERpc3BsYXlUZXh0PjxzdHlsZSBmYWNlPSJzdXBlcnNjcmlwdCI+Mzks
IDQwPC9zdHlsZT48L0Rpc3BsYXlUZXh0PjxyZWNvcmQ+PHJlYy1udW1iZXI+NDc8L3JlYy1udW1i
ZXI+PGZvcmVpZ24ta2V5cz48a2V5IGFwcD0iRU4iIGRiLWlkPSIyeHQ5MHBzOXd6NXZ3cmUydndu
cDV3MGthcjJldHg5eHYyc3YiPjQ3PC9rZXk+PC9mb3JlaWduLWtleXM+PHJlZi10eXBlIG5hbWU9
IkpvdXJuYWwgQXJ0aWNsZSI+MTc8L3JlZi10eXBlPjxjb250cmlidXRvcnM+PGF1dGhvcnM+PGF1
dGhvcj5OZXRvLCBBbmEgSS48L2F1dGhvcj48YXV0aG9yPlZhc2NvbmNlbG9zLCBOYXTDoWxpYSBM
LjwvYXV0aG9yPjxhdXRob3I+T2xpdmVpcmEsIFNhcmEgTS48L2F1dGhvcj48YXV0aG9yPlJ1aXot
TW9saW5hLCBEYW5pZWw8L2F1dGhvcj48YXV0aG9yPk1hbm8sIEpvw6NvIEYuPC9hdXRob3I+PC9h
dXRob3JzPjwvY29udHJpYnV0b3JzPjx0aXRsZXM+PHRpdGxlPkhpZ2gtVGhyb3VnaHB1dCBUb3Bv
Z3JhcGhpYywgTWVjaGFuaWNhbCwgYW5kIEJpb2xvZ2ljYWwgU2NyZWVuaW5nIG9mIE11bHRpbGF5
ZXIgRmlsbXMgQ29udGFpbmluZyBNdXNzZWwtSW5zcGlyZWQgQmlvcG9seW1lcnM8L3RpdGxlPjxz
ZWNvbmRhcnktdGl0bGU+QWR2YW5jZWQgRnVuY3Rpb25hbCBNYXRlcmlhbHM8L3NlY29uZGFyeS10
aXRsZT48L3RpdGxlcz48cGVyaW9kaWNhbD48ZnVsbC10aXRsZT5BZHZhbmNlZCBGdW5jdGlvbmFs
IE1hdGVyaWFsczwvZnVsbC10aXRsZT48L3BlcmlvZGljYWw+PHBhZ2VzPjI3NDUtMjc1NTwvcGFn
ZXM+PHZvbHVtZT4yNjwvdm9sdW1lPjxudW1iZXI+MTY8L251bWJlcj48a2V5d29yZHM+PGtleXdv
cmQ+YWRoZXNpdmVzPC9rZXl3b3JkPjxrZXl3b3JkPmJpb21lZGljYWwgZW5naW5lZXJpbmc8L2tl
eXdvcmQ+PGtleXdvcmQ+ZG9wYW1pbmUtbW9kaWZpZWQgaHlhbHVyb25pYyBhY2lkPC9rZXl3b3Jk
PjxrZXl3b3JkPmhpZ2gtdGhyb3VnaHB1dCBzY3JlZW5pbmc8L2tleXdvcmQ+PGtleXdvcmQ+dGlz
c3VlIGVuZ2luZWVyaW5nPC9rZXl3b3JkPjwva2V5d29yZHM+PGRhdGVzPjx5ZWFyPjIwMTY8L3ll
YXI+PC9kYXRlcz48aXNibj4xNjE2LTMwMjg8L2lzYm4+PHVybHM+PHJlbGF0ZWQtdXJscz48dXJs
Pmh0dHA6Ly9keC5kb2kub3JnLzEwLjEwMDIvYWRmbS4yMDE1MDUwNDc8L3VybD48L3JlbGF0ZWQt
dXJscz48L3VybHM+PGVsZWN0cm9uaWMtcmVzb3VyY2UtbnVtPjEwLjEwMDIvYWRmbS4yMDE1MDUw
NDc8L2VsZWN0cm9uaWMtcmVzb3VyY2UtbnVtPjwvcmVjb3JkPjwvQ2l0ZT48Q2l0ZT48QXV0aG9y
Pkhvbmc8L0F1dGhvcj48WWVhcj4yMDEzPC9ZZWFyPjxSZWNOdW0+NDY8L1JlY051bT48cmVjb3Jk
PjxyZWMtbnVtYmVyPjQ2PC9yZWMtbnVtYmVyPjxmb3JlaWduLWtleXM+PGtleSBhcHA9IkVOIiBk
Yi1pZD0iMnh0OTBwczl3ejV2d3JlMnZ3bnA1dzBrYXIyZXR4OXh2MnN2Ij40Njwva2V5PjwvZm9y
ZWlnbi1rZXlzPjxyZWYtdHlwZSBuYW1lPSJKb3VybmFsIEFydGljbGUiPjE3PC9yZWYtdHlwZT48
Y29udHJpYnV0b3JzPjxhdXRob3JzPjxhdXRob3I+SG9uZywgU2VvbmtpPC9hdXRob3I+PGF1dGhv
cj5ZYW5nLCBLaXN1azwvYXV0aG9yPjxhdXRob3I+S2FuZywgQm9iYWU8L2F1dGhvcj48YXV0aG9y
PkxlZSwgQ2hhbmdoeXVuPC9hdXRob3I+PGF1dGhvcj5Tb25nLCBJbiBUYWVrPC9hdXRob3I+PGF1
dGhvcj5CeXVuLCBFdW5reW91bmc8L2F1dGhvcj48YXV0aG9yPlBhcmssIEtvb2sgSW48L2F1dGhv
cj48YXV0aG9yPkNobywgU2V1bmctV29vPC9hdXRob3I+PGF1dGhvcj5MZWUsIEhhZXNoaW48L2F1
dGhvcj48L2F1dGhvcnM+PC9jb250cmlidXRvcnM+PHRpdGxlcz48dGl0bGU+SHlhbHVyb25pYyBB
Y2lkIENhdGVjaG9sOiBBIEJpb3BvbHltZXIgRXhoaWJpdGluZyBhIHBILURlcGVuZGVudCBBZGhl
c2l2ZSBvciBDb2hlc2l2ZSBQcm9wZXJ0eSBmb3IgSHVtYW4gTmV1cmFsIFN0ZW0gQ2VsbCBFbmdp
bmVlcmluZzwvdGl0bGU+PHNlY29uZGFyeS10aXRsZT5BZHZhbmNlZCBGdW5jdGlvbmFsIE1hdGVy
aWFsczwvc2Vjb25kYXJ5LXRpdGxlPjwvdGl0bGVzPjxwZXJpb2RpY2FsPjxmdWxsLXRpdGxlPkFk
dmFuY2VkIEZ1bmN0aW9uYWwgTWF0ZXJpYWxzPC9mdWxsLXRpdGxlPjwvcGVyaW9kaWNhbD48cGFn
ZXM+MTc3NC0xNzgwPC9wYWdlcz48dm9sdW1lPjIzPC92b2x1bWU+PG51bWJlcj4xNDwvbnVtYmVy
PjxrZXl3b3Jkcz48a2V5d29yZD5tdXNzZWxzPC9rZXl3b3JkPjxrZXl3b3JkPmFkaGVzaW9uPC9r
ZXl3b3JkPjxrZXl3b3JkPmNvaGVzaW9uPC9rZXl3b3JkPjxrZXl3b3JkPmNhdGVjaG9sPC9rZXl3
b3JkPjxrZXl3b3JkPm5ldXJhbCBzdGVtIGNlbGxzPC9rZXl3b3JkPjwva2V5d29yZHM+PGRhdGVz
Pjx5ZWFyPjIwMTM8L3llYXI+PC9kYXRlcz48cHVibGlzaGVyPldJTEVZLVZDSCBWZXJsYWc8L3B1
Ymxpc2hlcj48aXNibj4xNjE2LTMwMjg8L2lzYm4+PHVybHM+PHJlbGF0ZWQtdXJscz48dXJsPmh0
dHA6Ly9keC5kb2kub3JnLzEwLjEwMDIvYWRmbS4yMDEyMDIzNjU8L3VybD48L3JlbGF0ZWQtdXJs
cz48L3VybHM+PGVsZWN0cm9uaWMtcmVzb3VyY2UtbnVtPjEwLjEwMDIvYWRmbS4yMDEyMDIzNjU8
L2VsZWN0cm9uaWMtcmVzb3VyY2UtbnVtPjwvcmVjb3JkPjwvQ2l0ZT48L0VuZE5vdGU+
</w:fldData>
        </w:fldChar>
      </w:r>
      <w:r w:rsidR="00453533">
        <w:rPr>
          <w:rFonts w:eastAsia="Times New Roman" w:cstheme="minorHAnsi"/>
          <w:sz w:val="18"/>
          <w:szCs w:val="18"/>
          <w:lang w:val="en-US"/>
        </w:rPr>
        <w:instrText xml:space="preserve"> ADDIN EN.CITE.DATA </w:instrText>
      </w:r>
      <w:r w:rsidR="00453533">
        <w:rPr>
          <w:rFonts w:eastAsia="Times New Roman" w:cstheme="minorHAnsi"/>
          <w:sz w:val="18"/>
          <w:szCs w:val="18"/>
          <w:lang w:val="en-US"/>
        </w:rPr>
      </w:r>
      <w:r w:rsidR="00453533">
        <w:rPr>
          <w:rFonts w:eastAsia="Times New Roman" w:cstheme="minorHAnsi"/>
          <w:sz w:val="18"/>
          <w:szCs w:val="18"/>
          <w:lang w:val="en-US"/>
        </w:rPr>
        <w:fldChar w:fldCharType="end"/>
      </w:r>
      <w:r w:rsidRPr="00A961C9">
        <w:rPr>
          <w:rFonts w:eastAsia="Times New Roman" w:cstheme="minorHAnsi"/>
          <w:sz w:val="18"/>
          <w:szCs w:val="18"/>
          <w:lang w:val="en-US"/>
        </w:rPr>
      </w:r>
      <w:r w:rsidRPr="00A961C9">
        <w:rPr>
          <w:rFonts w:eastAsia="Times New Roman" w:cstheme="minorHAnsi"/>
          <w:sz w:val="18"/>
          <w:szCs w:val="18"/>
          <w:lang w:val="en-US"/>
        </w:rPr>
        <w:fldChar w:fldCharType="separate"/>
      </w:r>
      <w:hyperlink w:anchor="_ENREF_39" w:tooltip="Hong, 2013 #46" w:history="1">
        <w:r w:rsidR="00453533" w:rsidRPr="00453533">
          <w:rPr>
            <w:rFonts w:eastAsia="Times New Roman" w:cstheme="minorHAnsi"/>
            <w:noProof/>
            <w:sz w:val="18"/>
            <w:szCs w:val="18"/>
            <w:vertAlign w:val="superscript"/>
            <w:lang w:val="en-US"/>
          </w:rPr>
          <w:t>39</w:t>
        </w:r>
      </w:hyperlink>
      <w:r w:rsidR="00453533" w:rsidRPr="00453533">
        <w:rPr>
          <w:rFonts w:eastAsia="Times New Roman" w:cstheme="minorHAnsi"/>
          <w:noProof/>
          <w:sz w:val="18"/>
          <w:szCs w:val="18"/>
          <w:vertAlign w:val="superscript"/>
          <w:lang w:val="en-US"/>
        </w:rPr>
        <w:t xml:space="preserve">, </w:t>
      </w:r>
      <w:hyperlink w:anchor="_ENREF_40" w:tooltip="Neto, 2016 #47" w:history="1">
        <w:r w:rsidR="00453533" w:rsidRPr="00453533">
          <w:rPr>
            <w:rFonts w:eastAsia="Times New Roman" w:cstheme="minorHAnsi"/>
            <w:noProof/>
            <w:sz w:val="18"/>
            <w:szCs w:val="18"/>
            <w:vertAlign w:val="superscript"/>
            <w:lang w:val="en-US"/>
          </w:rPr>
          <w:t>40</w:t>
        </w:r>
      </w:hyperlink>
      <w:r w:rsidRPr="00A961C9">
        <w:rPr>
          <w:rFonts w:eastAsia="Times New Roman" w:cstheme="minorHAnsi"/>
          <w:sz w:val="18"/>
          <w:szCs w:val="18"/>
          <w:lang w:val="en-US"/>
        </w:rPr>
        <w:fldChar w:fldCharType="end"/>
      </w:r>
      <w:r w:rsidRPr="00A961C9">
        <w:rPr>
          <w:rFonts w:eastAsia="Times New Roman" w:cstheme="minorHAnsi"/>
          <w:sz w:val="18"/>
          <w:szCs w:val="18"/>
          <w:lang w:val="en-US"/>
        </w:rPr>
        <w:t>. In fact,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 presented a significantly higher value of lap shear adhesion strength than their control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 (Figure </w:t>
      </w:r>
      <w:r w:rsidR="00DC2E5C">
        <w:rPr>
          <w:rFonts w:eastAsia="Times New Roman" w:cstheme="minorHAnsi"/>
          <w:sz w:val="18"/>
          <w:szCs w:val="18"/>
          <w:lang w:val="en-US"/>
        </w:rPr>
        <w:t>4D and 4E</w:t>
      </w:r>
      <w:r w:rsidRPr="00A961C9">
        <w:rPr>
          <w:rFonts w:eastAsia="Times New Roman" w:cstheme="minorHAnsi"/>
          <w:sz w:val="18"/>
          <w:szCs w:val="18"/>
          <w:lang w:val="en-US"/>
        </w:rPr>
        <w:t xml:space="preserve">). We hypothesize that the increase in the bonding force is related with the strong adhesion force of catechol groups in the modified HA. Our results matched with previous investigations. Park H-J.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64" w:tooltip="Park, 2016 #141"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Park&lt;/Author&gt;&lt;Year&gt;2016&lt;/Year&gt;&lt;RecNum&gt;141&lt;/RecNum&gt;&lt;DisplayText&gt;&lt;style face="superscript"&gt;64&lt;/style&gt;&lt;/DisplayText&gt;&lt;record&gt;&lt;rec-number&gt;141&lt;/rec-number&gt;&lt;foreign-keys&gt;&lt;key app="EN" db-id="2xt90ps9wz5vwre2vwnp5w0kar2etx9xv2sv"&gt;141&lt;/key&gt;&lt;/foreign-keys&gt;&lt;ref-type name="Journal Article"&gt;17&lt;/ref-type&gt;&lt;contributors&gt;&lt;authors&gt;&lt;author&gt;Park, Hyun-Ji&lt;/author&gt;&lt;author&gt;Jin, Yoonhee&lt;/author&gt;&lt;author&gt;Shin, Jisoo&lt;/author&gt;&lt;author&gt;Yang, Kisuk&lt;/author&gt;&lt;author&gt;Lee, Changhyun&lt;/author&gt;&lt;author&gt;Yang, Hee Seok&lt;/author&gt;&lt;author&gt;Cho, Seung-Woo&lt;/author&gt;&lt;/authors&gt;&lt;/contributors&gt;&lt;titles&gt;&lt;title&gt;Catechol-Functionalized Hyaluronic Acid Hydrogels Enhance Angiogenesis and Osteogenesis of Human Adipose-Derived Stem Cells in Critical Tissue Defects&lt;/title&gt;&lt;secondary-title&gt;Biomacromolecules&lt;/secondary-title&gt;&lt;/titles&gt;&lt;periodical&gt;&lt;full-title&gt;Biomacromolecules&lt;/full-title&gt;&lt;/periodical&gt;&lt;pages&gt;1939-1948&lt;/pages&gt;&lt;volume&gt;17&lt;/volume&gt;&lt;number&gt;6&lt;/number&gt;&lt;dates&gt;&lt;year&gt;2016&lt;/year&gt;&lt;pub-dates&gt;&lt;date&gt;2016/06/13&lt;/date&gt;&lt;/pub-dates&gt;&lt;/dates&gt;&lt;publisher&gt;American Chemical Society&lt;/publisher&gt;&lt;isbn&gt;1525-7797&lt;/isbn&gt;&lt;urls&gt;&lt;related-urls&gt;&lt;url&gt;http://dx.doi.org/10.1021/acs.biomac.5b01670&lt;/url&gt;&lt;/related-urls&gt;&lt;/urls&gt;&lt;electronic-resource-num&gt;10.1021/acs.biomac.5b01670&lt;/electronic-resource-num&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64</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developed a bioinspired hydrogel composed by HA modified with catechol moieties which presented better results in terms of biocompatibility and tissue adhesiveness compared with photopolymerized HA hydrogels; however, the adhesive strength of these hydrogels was about 47.61 ± 36.12 kPa, that is much less than the ones found in this investigation. Neto A. I.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51" w:tooltip="Neto, 2014 #87"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Neto&lt;/Author&gt;&lt;Year&gt;2014&lt;/Year&gt;&lt;RecNum&gt;87&lt;/RecNum&gt;&lt;DisplayText&gt;&lt;style face="superscript"&gt;51&lt;/style&gt;&lt;/DisplayText&gt;&lt;record&gt;&lt;rec-number&gt;87&lt;/rec-number&gt;&lt;foreign-keys&gt;&lt;key app="EN" db-id="2xt90ps9wz5vwre2vwnp5w0kar2etx9xv2sv"&gt;87&lt;/key&gt;&lt;/foreign-keys&gt;&lt;ref-type name="Journal Article"&gt;17&lt;/ref-type&gt;&lt;contributors&gt;&lt;authors&gt;&lt;author&gt;Neto, Ana I.&lt;/author&gt;&lt;author&gt;Cibrão, Ana&lt;/author&gt;&lt;author&gt;Correia, Clara R.&lt;/author&gt;&lt;author&gt;Carvalho, Rita R.&lt;/author&gt;&lt;author&gt;Luz, Gisela&lt;/author&gt;&lt;author&gt;Ferrer, Glória G.&lt;/author&gt;&lt;author&gt;Botelho, Gabriela&lt;/author&gt;&lt;author&gt;Picart, Catherine&lt;/author&gt;&lt;author&gt;Alves, N. M.&lt;/author&gt;&lt;author&gt;Mano, J. F.&lt;/author&gt;&lt;/authors&gt;&lt;/contributors&gt;&lt;titles&gt;&lt;title&gt;Nanostructured polymeric coatings based on chitosan and dopamine-modified hyaluronic acid for biomedical applications&lt;/title&gt;&lt;secondary-title&gt;Small&lt;/secondary-title&gt;&lt;/titles&gt;&lt;periodical&gt;&lt;full-title&gt;Small&lt;/full-title&gt;&lt;/periodical&gt;&lt;pages&gt;2459-2469&lt;/pages&gt;&lt;volume&gt;10&lt;/volume&gt;&lt;number&gt;12&lt;/number&gt;&lt;dates&gt;&lt;year&gt;2014&lt;/year&gt;&lt;/dates&gt;&lt;publisher&gt;John Wiley &amp;amp;amp; Sons&lt;/publisher&gt;&lt;urls&gt;&lt;related-urls&gt;&lt;url&gt;http://repositorium.sdum.uminho.pt/handle/1822/29315&lt;/url&gt;&lt;/related-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51</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reported the development of adhesive CHT/HA-DN coatings above glass slides; even though, their system presented an adhesive shear strength about 2.32 ± 2.20 MPa, which is in accordance with the one achieved with our system. </w:t>
      </w:r>
      <w:r w:rsidR="006605B4">
        <w:rPr>
          <w:rFonts w:eastAsia="Times New Roman" w:cstheme="minorHAnsi"/>
          <w:sz w:val="18"/>
          <w:szCs w:val="18"/>
          <w:lang w:val="en-US"/>
        </w:rPr>
        <w:t>Note, that b</w:t>
      </w:r>
      <w:r w:rsidR="006605B4" w:rsidRPr="006605B4">
        <w:rPr>
          <w:rFonts w:eastAsia="Times New Roman" w:cstheme="minorHAnsi"/>
          <w:sz w:val="18"/>
          <w:szCs w:val="18"/>
          <w:lang w:val="en-US"/>
        </w:rPr>
        <w:t>esides DN can oxidize spontaneously when exposed to the air, we believe that when coupled to HA, the conjugated became more stable than having just DN. In fact, Neto A. I.</w:t>
      </w:r>
      <w:hyperlink w:anchor="_ENREF_51" w:tooltip="Neto, 2014 #87" w:history="1">
        <w:r w:rsidR="00453533">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Neto&lt;/Author&gt;&lt;Year&gt;2014&lt;/Year&gt;&lt;RecNum&gt;87&lt;/RecNum&gt;&lt;DisplayText&gt;&lt;style face="superscript"&gt;51&lt;/style&gt;&lt;/DisplayText&gt;&lt;record&gt;&lt;rec-number&gt;87&lt;/rec-number&gt;&lt;foreign-keys&gt;&lt;key app="EN" db-id="2xt90ps9wz5vwre2vwnp5w0kar2etx9xv2sv"&gt;87&lt;/key&gt;&lt;/foreign-keys&gt;&lt;ref-type name="Journal Article"&gt;17&lt;/ref-type&gt;&lt;contributors&gt;&lt;authors&gt;&lt;author&gt;Neto, Ana I.&lt;/author&gt;&lt;author&gt;Cibrão, Ana&lt;/author&gt;&lt;author&gt;Correia, Clara R.&lt;/author&gt;&lt;author&gt;Carvalho, Rita R.&lt;/author&gt;&lt;author&gt;Luz, Gisela&lt;/author&gt;&lt;author&gt;Ferrer, Glória G.&lt;/author&gt;&lt;author&gt;Botelho, Gabriela&lt;/author&gt;&lt;author&gt;Picart, Catherine&lt;/author&gt;&lt;author&gt;Alves, N. M.&lt;/author&gt;&lt;author&gt;Mano, J. F.&lt;/author&gt;&lt;/authors&gt;&lt;/contributors&gt;&lt;titles&gt;&lt;title&gt;Nanostructured polymeric coatings based on chitosan and dopamine-modified hyaluronic acid for biomedical applications&lt;/title&gt;&lt;secondary-title&gt;Small&lt;/secondary-title&gt;&lt;/titles&gt;&lt;periodical&gt;&lt;full-title&gt;Small&lt;/full-title&gt;&lt;/periodical&gt;&lt;pages&gt;2459-2469&lt;/pages&gt;&lt;volume&gt;10&lt;/volume&gt;&lt;number&gt;12&lt;/number&gt;&lt;dates&gt;&lt;year&gt;2014&lt;/year&gt;&lt;/dates&gt;&lt;publisher&gt;John Wiley &amp;amp;amp; Sons&lt;/publisher&gt;&lt;urls&gt;&lt;related-urls&gt;&lt;url&gt;http://repositorium.sdum.uminho.pt/handle/1822/29315&lt;/url&gt;&lt;/related-urls&gt;&lt;/urls&gt;&lt;/record&gt;&lt;/Cite&gt;&lt;/EndNote&gt;</w:instrText>
        </w:r>
        <w:r w:rsidR="00453533">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51</w:t>
        </w:r>
        <w:r w:rsidR="00453533">
          <w:rPr>
            <w:rFonts w:eastAsia="Times New Roman" w:cstheme="minorHAnsi"/>
            <w:sz w:val="18"/>
            <w:szCs w:val="18"/>
            <w:lang w:val="en-US"/>
          </w:rPr>
          <w:fldChar w:fldCharType="end"/>
        </w:r>
      </w:hyperlink>
      <w:r w:rsidR="006605B4" w:rsidRPr="006605B4">
        <w:rPr>
          <w:rFonts w:eastAsia="Times New Roman" w:cstheme="minorHAnsi"/>
          <w:sz w:val="18"/>
          <w:szCs w:val="18"/>
          <w:lang w:val="en-US"/>
        </w:rPr>
        <w:t xml:space="preserve"> et al. compared the adhesive strength obtained before and after exposing to sodium periodate oxidizing agent and conclude that no significant changes were found</w:t>
      </w:r>
      <w:r w:rsidR="006605B4">
        <w:rPr>
          <w:rFonts w:eastAsia="Times New Roman" w:cstheme="minorHAnsi"/>
          <w:sz w:val="18"/>
          <w:szCs w:val="18"/>
          <w:lang w:val="en-US"/>
        </w:rPr>
        <w:t xml:space="preserve">. </w:t>
      </w:r>
      <w:r w:rsidRPr="00A961C9">
        <w:rPr>
          <w:rFonts w:eastAsia="Times New Roman" w:cstheme="minorHAnsi"/>
          <w:sz w:val="18"/>
          <w:szCs w:val="18"/>
          <w:lang w:val="en-US"/>
        </w:rPr>
        <w:t xml:space="preserve">Carvalho A. L.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65" w:tooltip="Carvalho, 2016 #88"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Carvalho&lt;/Author&gt;&lt;Year&gt;2016&lt;/Year&gt;&lt;RecNum&gt;88&lt;/RecNum&gt;&lt;DisplayText&gt;&lt;style face="superscript"&gt;65&lt;/style&gt;&lt;/DisplayText&gt;&lt;record&gt;&lt;rec-number&gt;88&lt;/rec-number&gt;&lt;foreign-keys&gt;&lt;key app="EN" db-id="2xt90ps9wz5vwre2vwnp5w0kar2etx9xv2sv"&gt;88&lt;/key&gt;&lt;/foreign-keys&gt;&lt;ref-type name="Journal Article"&gt;17&lt;/ref-type&gt;&lt;contributors&gt;&lt;authors&gt;&lt;author&gt;Carvalho, A.L.&lt;/author&gt;&lt;author&gt;Vale, A.C.&lt;/author&gt;&lt;author&gt;Sousa, M.P.&lt;/author&gt;&lt;author&gt;Barbosa, A.M.&lt;/author&gt;&lt;author&gt;Torrado, E.&lt;/author&gt;&lt;author&gt;Mano, J.F.&lt;/author&gt;&lt;author&gt;Alves, N.M.&lt;/author&gt;&lt;/authors&gt;&lt;/contributors&gt;&lt;titles&gt;&lt;title&gt;Antibacterial bioadhesive layer-by-layer coatings for orthopedic applications.&lt;/title&gt;&lt;secondary-title&gt;Journal of Materials Chemistry B&lt;/secondary-title&gt;&lt;/titles&gt;&lt;periodical&gt;&lt;full-title&gt;Journal of Materials Chemistry B&lt;/full-title&gt;&lt;/periodical&gt;&lt;pages&gt;5385-5393&lt;/pages&gt;&lt;volume&gt;4&lt;/volume&gt;&lt;number&gt;32&lt;/number&gt;&lt;dates&gt;&lt;year&gt;2016&lt;/year&gt;&lt;/dates&gt;&lt;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65</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also produced mussel-inspired LbL coatings for orthopedic purposes, composed by CHT and HA-DN, but also including silver-doped bioactive glass nanoparticles. Besides authors confirmed the adhesive properties, they also performed microbiological assays, suggesting that coatings containing silver-doped nanoparticles displayed an antibacterial effect against </w:t>
      </w:r>
      <w:r w:rsidRPr="00A961C9">
        <w:rPr>
          <w:rFonts w:eastAsia="Times New Roman" w:cstheme="minorHAnsi"/>
          <w:i/>
          <w:iCs/>
          <w:sz w:val="18"/>
          <w:szCs w:val="18"/>
          <w:lang w:val="en-US"/>
        </w:rPr>
        <w:t xml:space="preserve">S. aureus </w:t>
      </w:r>
      <w:r w:rsidRPr="00A961C9">
        <w:rPr>
          <w:rFonts w:eastAsia="Times New Roman" w:cstheme="minorHAnsi"/>
          <w:sz w:val="18"/>
          <w:szCs w:val="18"/>
          <w:lang w:val="en-US"/>
        </w:rPr>
        <w:t xml:space="preserve">and </w:t>
      </w:r>
      <w:r w:rsidRPr="00A961C9">
        <w:rPr>
          <w:rFonts w:eastAsia="Times New Roman" w:cstheme="minorHAnsi"/>
          <w:i/>
          <w:iCs/>
          <w:sz w:val="18"/>
          <w:szCs w:val="18"/>
          <w:lang w:val="en-US"/>
        </w:rPr>
        <w:t>E. coli</w:t>
      </w:r>
      <w:r w:rsidRPr="00A961C9">
        <w:rPr>
          <w:rFonts w:eastAsia="Times New Roman" w:cstheme="minorHAnsi"/>
          <w:sz w:val="18"/>
          <w:szCs w:val="18"/>
          <w:lang w:val="en-US"/>
        </w:rPr>
        <w:t xml:space="preserve"> cultures, two of the major causes of various human infections.</w:t>
      </w:r>
    </w:p>
    <w:p w:rsidR="00A961C9" w:rsidRPr="00A961C9" w:rsidRDefault="00A961C9" w:rsidP="004B318D">
      <w:pPr>
        <w:spacing w:after="0"/>
        <w:ind w:firstLine="284"/>
        <w:jc w:val="both"/>
        <w:rPr>
          <w:rFonts w:eastAsia="Times New Roman" w:cstheme="minorHAnsi"/>
          <w:noProof/>
          <w:sz w:val="18"/>
          <w:szCs w:val="18"/>
          <w:lang w:eastAsia="pt-PT"/>
        </w:rPr>
      </w:pPr>
      <w:r w:rsidRPr="00A961C9">
        <w:rPr>
          <w:rFonts w:eastAsia="Times New Roman" w:cstheme="minorHAnsi"/>
          <w:sz w:val="18"/>
          <w:szCs w:val="18"/>
          <w:lang w:val="en-US"/>
        </w:rPr>
        <w:t>For skin wound healing, the evaluation of the biofilm formation at the surface of the scaffold is also highly recommended</w:t>
      </w:r>
      <w:hyperlink w:anchor="_ENREF_9" w:tooltip="Sood, 2014 #10" w:history="1">
        <w:r w:rsidR="00453533">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ood&lt;/Author&gt;&lt;Year&gt;2014&lt;/Year&gt;&lt;RecNum&gt;10&lt;/RecNum&gt;&lt;DisplayText&gt;&lt;style face="superscript"&gt;9&lt;/style&gt;&lt;/DisplayText&gt;&lt;record&gt;&lt;rec-number&gt;10&lt;/rec-number&gt;&lt;foreign-keys&gt;&lt;key app="EN" db-id="2xt90ps9wz5vwre2vwnp5w0kar2etx9xv2sv"&gt;10&lt;/key&gt;&lt;/foreign-keys&gt;&lt;ref-type name="Journal Article"&gt;17&lt;/ref-type&gt;&lt;contributors&gt;&lt;authors&gt;&lt;author&gt;Sood, Aditya&lt;/author&gt;&lt;author&gt;Granick, Mark S.&lt;/author&gt;&lt;author&gt;Tomaselli, Nancy L.&lt;/author&gt;&lt;/authors&gt;&lt;/contributors&gt;&lt;titles&gt;&lt;title&gt;Wound Dressings and Comparative Effectiveness Data&lt;/title&gt;&lt;secondary-title&gt;Advances in Wound Care&lt;/secondary-title&gt;&lt;/titles&gt;&lt;periodical&gt;&lt;full-title&gt;Advances in Wound Care&lt;/full-title&gt;&lt;/periodical&gt;&lt;pages&gt;511-529&lt;/pages&gt;&lt;volume&gt;3&lt;/volume&gt;&lt;number&gt;8&lt;/number&gt;&lt;dates&gt;&lt;year&gt;2014&lt;/year&gt;&lt;pub-dates&gt;&lt;date&gt;12/23/received&lt;/date&gt;&lt;/pub-dates&gt;&lt;/dates&gt;&lt;pub-location&gt;140 Huguenot Street, 3rd FloorNew Rochelle, NY 10801USA&lt;/pub-location&gt;&lt;publisher&gt;Mary Ann Liebert, Inc.&lt;/publisher&gt;&lt;isbn&gt;2162-1918&amp;#xD;2162-1934&lt;/isbn&gt;&lt;accession-num&gt;PMC4121107&lt;/accession-num&gt;&lt;urls&gt;&lt;related-urls&gt;&lt;url&gt;http://www.ncbi.nlm.nih.gov/pmc/articles/PMC4121107/&lt;/url&gt;&lt;/related-urls&gt;&lt;/urls&gt;&lt;electronic-resource-num&gt;10.1089/wound.2012.0401&lt;/electronic-resource-num&gt;&lt;remote-database-name&gt;PMC&lt;/remote-database-name&gt;&lt;/record&gt;&lt;/Cite&gt;&lt;/EndNote&gt;</w:instrText>
        </w:r>
        <w:r w:rsidR="00453533">
          <w:rPr>
            <w:rFonts w:eastAsia="Times New Roman" w:cstheme="minorHAnsi"/>
            <w:sz w:val="18"/>
            <w:szCs w:val="18"/>
            <w:lang w:val="en-US"/>
          </w:rPr>
          <w:fldChar w:fldCharType="separate"/>
        </w:r>
        <w:r w:rsidR="00453533" w:rsidRPr="00C250C3">
          <w:rPr>
            <w:rFonts w:eastAsia="Times New Roman" w:cstheme="minorHAnsi"/>
            <w:noProof/>
            <w:sz w:val="18"/>
            <w:szCs w:val="18"/>
            <w:vertAlign w:val="superscript"/>
            <w:lang w:val="en-US"/>
          </w:rPr>
          <w:t>9</w:t>
        </w:r>
        <w:r w:rsidR="00453533">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w:t>
      </w:r>
      <w:r w:rsidRPr="00A961C9">
        <w:rPr>
          <w:rFonts w:eastAsia="Times New Roman" w:cstheme="minorHAnsi"/>
          <w:noProof/>
          <w:sz w:val="18"/>
          <w:szCs w:val="18"/>
          <w:lang w:eastAsia="pt-PT"/>
        </w:rPr>
        <w:t xml:space="preserve">While </w:t>
      </w:r>
      <w:r w:rsidRPr="00A961C9">
        <w:rPr>
          <w:rFonts w:eastAsia="Times New Roman" w:cstheme="minorHAnsi"/>
          <w:i/>
          <w:noProof/>
          <w:sz w:val="18"/>
          <w:szCs w:val="18"/>
          <w:lang w:eastAsia="pt-PT"/>
        </w:rPr>
        <w:t>S. aureus</w:t>
      </w:r>
      <w:r w:rsidRPr="00A961C9">
        <w:rPr>
          <w:rFonts w:eastAsia="Times New Roman" w:cstheme="minorHAnsi"/>
          <w:noProof/>
          <w:sz w:val="18"/>
          <w:szCs w:val="18"/>
          <w:lang w:eastAsia="pt-PT"/>
        </w:rPr>
        <w:t xml:space="preserve"> is responsible by causing skin and soft tissue infections, </w:t>
      </w:r>
      <w:r w:rsidRPr="00A961C9">
        <w:rPr>
          <w:rFonts w:eastAsia="Times New Roman" w:cstheme="minorHAnsi"/>
          <w:i/>
          <w:noProof/>
          <w:sz w:val="18"/>
          <w:szCs w:val="18"/>
          <w:lang w:eastAsia="pt-PT"/>
        </w:rPr>
        <w:t>E.coli</w:t>
      </w:r>
      <w:r w:rsidRPr="00A961C9">
        <w:rPr>
          <w:rFonts w:eastAsia="Times New Roman" w:cstheme="minorHAnsi"/>
          <w:noProof/>
          <w:sz w:val="18"/>
          <w:szCs w:val="18"/>
          <w:lang w:eastAsia="pt-PT"/>
        </w:rPr>
        <w:t xml:space="preserve"> </w:t>
      </w:r>
      <w:r w:rsidRPr="00A961C9">
        <w:rPr>
          <w:rFonts w:eastAsia="Times New Roman" w:cstheme="minorHAnsi"/>
          <w:noProof/>
          <w:sz w:val="18"/>
          <w:szCs w:val="18"/>
          <w:lang w:eastAsia="pt-PT"/>
        </w:rPr>
        <w:lastRenderedPageBreak/>
        <w:t>is the most common cause of urinary tract infe</w:t>
      </w:r>
      <w:r w:rsidR="00DC2E5C">
        <w:rPr>
          <w:rFonts w:eastAsia="Times New Roman" w:cstheme="minorHAnsi"/>
          <w:noProof/>
          <w:sz w:val="18"/>
          <w:szCs w:val="18"/>
          <w:lang w:eastAsia="pt-PT"/>
        </w:rPr>
        <w:t>ctions. As observed by Figure 5</w:t>
      </w:r>
      <w:r w:rsidRPr="00A961C9">
        <w:rPr>
          <w:rFonts w:eastAsia="Times New Roman" w:cstheme="minorHAnsi"/>
          <w:noProof/>
          <w:sz w:val="18"/>
          <w:szCs w:val="18"/>
          <w:lang w:eastAsia="pt-PT"/>
        </w:rPr>
        <w:t xml:space="preserve">, </w:t>
      </w:r>
      <w:r w:rsidRPr="00A961C9">
        <w:rPr>
          <w:rFonts w:eastAsia="Times New Roman" w:cstheme="minorHAnsi"/>
          <w:i/>
          <w:noProof/>
          <w:sz w:val="18"/>
          <w:szCs w:val="18"/>
          <w:lang w:eastAsia="pt-PT"/>
        </w:rPr>
        <w:t>E.coli</w:t>
      </w:r>
      <w:r w:rsidRPr="00A961C9">
        <w:rPr>
          <w:rFonts w:eastAsia="Times New Roman" w:cstheme="minorHAnsi"/>
          <w:noProof/>
          <w:sz w:val="18"/>
          <w:szCs w:val="18"/>
          <w:lang w:eastAsia="pt-PT"/>
        </w:rPr>
        <w:t xml:space="preserve"> and </w:t>
      </w:r>
      <w:r w:rsidRPr="00A961C9">
        <w:rPr>
          <w:rFonts w:eastAsia="Times New Roman" w:cstheme="minorHAnsi"/>
          <w:i/>
          <w:noProof/>
          <w:sz w:val="18"/>
          <w:szCs w:val="18"/>
          <w:lang w:eastAsia="pt-PT"/>
        </w:rPr>
        <w:t>S.aureus</w:t>
      </w:r>
      <w:r w:rsidRPr="00A961C9">
        <w:rPr>
          <w:rFonts w:eastAsia="Times New Roman" w:cstheme="minorHAnsi"/>
          <w:noProof/>
          <w:sz w:val="18"/>
          <w:szCs w:val="18"/>
          <w:lang w:eastAsia="pt-PT"/>
        </w:rPr>
        <w:t xml:space="preserve"> were not able to form any biofilms at the surface of HA-DN films. Such </w:t>
      </w:r>
      <w:r w:rsidR="00671585">
        <w:rPr>
          <w:rFonts w:eastAsia="Times New Roman" w:cstheme="minorHAnsi"/>
          <w:noProof/>
          <w:sz w:val="18"/>
          <w:szCs w:val="18"/>
          <w:lang w:eastAsia="pt-PT"/>
        </w:rPr>
        <w:t xml:space="preserve">preliminary </w:t>
      </w:r>
      <w:r w:rsidR="00521CD8">
        <w:rPr>
          <w:rFonts w:eastAsia="Times New Roman" w:cstheme="minorHAnsi"/>
          <w:noProof/>
          <w:sz w:val="18"/>
          <w:szCs w:val="18"/>
          <w:lang w:eastAsia="pt-PT"/>
        </w:rPr>
        <w:t>result can be</w:t>
      </w:r>
      <w:r w:rsidRPr="00A961C9">
        <w:rPr>
          <w:rFonts w:eastAsia="Times New Roman" w:cstheme="minorHAnsi"/>
          <w:noProof/>
          <w:sz w:val="18"/>
          <w:szCs w:val="18"/>
          <w:lang w:eastAsia="pt-PT"/>
        </w:rPr>
        <w:t xml:space="preserve"> explained by the intrinsic bacteriostatic effect of catecholamines </w:t>
      </w:r>
      <w:hyperlink w:anchor="_ENREF_66" w:tooltip="Dhand, 2016 #180" w:history="1">
        <w:r w:rsidR="00453533" w:rsidRPr="00A961C9">
          <w:rPr>
            <w:rFonts w:eastAsia="Times New Roman" w:cstheme="minorHAnsi"/>
            <w:noProof/>
            <w:sz w:val="18"/>
            <w:szCs w:val="18"/>
            <w:lang w:eastAsia="pt-PT"/>
          </w:rPr>
          <w:fldChar w:fldCharType="begin"/>
        </w:r>
        <w:r w:rsidR="00453533">
          <w:rPr>
            <w:rFonts w:eastAsia="Times New Roman" w:cstheme="minorHAnsi"/>
            <w:noProof/>
            <w:sz w:val="18"/>
            <w:szCs w:val="18"/>
            <w:lang w:eastAsia="pt-PT"/>
          </w:rPr>
          <w:instrText xml:space="preserve"> ADDIN EN.CITE &lt;EndNote&gt;&lt;Cite&gt;&lt;Author&gt;Dhand&lt;/Author&gt;&lt;Year&gt;2016&lt;/Year&gt;&lt;RecNum&gt;180&lt;/RecNum&gt;&lt;DisplayText&gt;&lt;style face="superscript"&gt;66&lt;/style&gt;&lt;/DisplayText&gt;&lt;record&gt;&lt;rec-number&gt;180&lt;/rec-number&gt;&lt;foreign-keys&gt;&lt;key app="EN" db-id="2xt90ps9wz5vwre2vwnp5w0kar2etx9xv2sv"&gt;180&lt;/key&gt;&lt;/foreign-keys&gt;&lt;ref-type name="Journal Article"&gt;17&lt;/ref-type&gt;&lt;contributors&gt;&lt;authors&gt;&lt;author&gt;Dhand, Chetna&lt;/author&gt;&lt;author&gt;Harini, Sriram&lt;/author&gt;&lt;author&gt;Venkatesh, Mayandi&lt;/author&gt;&lt;author&gt;Dwivedi, Neeraj&lt;/author&gt;&lt;author&gt;Ng, Alice&lt;/author&gt;&lt;author&gt;Liu, Shouping&lt;/author&gt;&lt;author&gt;Verma, Navin Kumar&lt;/author&gt;&lt;author&gt;Ramakrishna, Seeram&lt;/author&gt;&lt;author&gt;Beuerman, Roger W.&lt;/author&gt;&lt;author&gt;Loh, Xian Jun&lt;/author&gt;&lt;author&gt;Lakshminarayanan, Rajamani&lt;/author&gt;&lt;/authors&gt;&lt;/contributors&gt;&lt;titles&gt;&lt;title&gt;Multifunctional Polyphenols- and Catecholamines-Based Self-Defensive Films for Health Care Applications&lt;/title&gt;&lt;secondary-title&gt;ACS Applied Materials &amp;amp; Interfaces&lt;/secondary-title&gt;&lt;/titles&gt;&lt;periodical&gt;&lt;full-title&gt;ACS applied materials &amp;amp; interfaces&lt;/full-title&gt;&lt;/periodical&gt;&lt;pages&gt;1220-1232&lt;/pages&gt;&lt;volume&gt;8&lt;/volume&gt;&lt;number&gt;2&lt;/number&gt;&lt;dates&gt;&lt;year&gt;2016&lt;/year&gt;&lt;pub-dates&gt;&lt;date&gt;2016/01/20&lt;/date&gt;&lt;/pub-dates&gt;&lt;/dates&gt;&lt;publisher&gt;American Chemical Society&lt;/publisher&gt;&lt;isbn&gt;1944-8244&lt;/isbn&gt;&lt;urls&gt;&lt;related-urls&gt;&lt;url&gt;http://dx.doi.org/10.1021/acsami.5b09633&lt;/url&gt;&lt;/related-urls&gt;&lt;/urls&gt;&lt;electronic-resource-num&gt;10.1021/acsami.5b09633&lt;/electronic-resource-num&gt;&lt;/record&gt;&lt;/Cite&gt;&lt;/EndNote&gt;</w:instrText>
        </w:r>
        <w:r w:rsidR="00453533" w:rsidRPr="00A961C9">
          <w:rPr>
            <w:rFonts w:eastAsia="Times New Roman" w:cstheme="minorHAnsi"/>
            <w:noProof/>
            <w:sz w:val="18"/>
            <w:szCs w:val="18"/>
            <w:lang w:eastAsia="pt-PT"/>
          </w:rPr>
          <w:fldChar w:fldCharType="separate"/>
        </w:r>
        <w:r w:rsidR="00453533" w:rsidRPr="00453533">
          <w:rPr>
            <w:rFonts w:eastAsia="Times New Roman" w:cstheme="minorHAnsi"/>
            <w:noProof/>
            <w:sz w:val="18"/>
            <w:szCs w:val="18"/>
            <w:vertAlign w:val="superscript"/>
            <w:lang w:eastAsia="pt-PT"/>
          </w:rPr>
          <w:t>66</w:t>
        </w:r>
        <w:r w:rsidR="00453533" w:rsidRPr="00A961C9">
          <w:rPr>
            <w:rFonts w:eastAsia="Times New Roman" w:cstheme="minorHAnsi"/>
            <w:noProof/>
            <w:sz w:val="18"/>
            <w:szCs w:val="18"/>
            <w:lang w:eastAsia="pt-PT"/>
          </w:rPr>
          <w:fldChar w:fldCharType="end"/>
        </w:r>
      </w:hyperlink>
      <w:r w:rsidRPr="00A961C9">
        <w:rPr>
          <w:rFonts w:eastAsia="Times New Roman" w:cstheme="minorHAnsi"/>
          <w:noProof/>
          <w:sz w:val="18"/>
          <w:szCs w:val="18"/>
          <w:lang w:eastAsia="pt-PT"/>
        </w:rPr>
        <w:t xml:space="preserve">. </w:t>
      </w:r>
    </w:p>
    <w:p w:rsidR="00A961C9" w:rsidRPr="00A961C9" w:rsidRDefault="00A961C9" w:rsidP="004B318D">
      <w:pPr>
        <w:spacing w:after="0"/>
        <w:ind w:firstLine="284"/>
        <w:jc w:val="both"/>
        <w:rPr>
          <w:rFonts w:eastAsia="Times New Roman" w:cstheme="minorHAnsi"/>
          <w:sz w:val="18"/>
          <w:szCs w:val="18"/>
          <w:lang w:val="en-US"/>
        </w:rPr>
      </w:pPr>
      <w:r w:rsidRPr="00A961C9">
        <w:rPr>
          <w:rFonts w:eastAsia="Times New Roman" w:cstheme="minorHAnsi"/>
          <w:noProof/>
          <w:sz w:val="18"/>
          <w:szCs w:val="18"/>
          <w:lang w:eastAsia="pt-PT"/>
        </w:rPr>
        <w:t xml:space="preserve">Once several desired properties were assembled in one material, </w:t>
      </w:r>
      <w:r w:rsidRPr="00A961C9">
        <w:rPr>
          <w:rFonts w:eastAsia="Times New Roman" w:cstheme="minorHAnsi"/>
          <w:i/>
          <w:noProof/>
          <w:sz w:val="18"/>
          <w:szCs w:val="18"/>
          <w:lang w:eastAsia="pt-PT"/>
        </w:rPr>
        <w:t>in vitro</w:t>
      </w:r>
      <w:r w:rsidRPr="00A961C9">
        <w:rPr>
          <w:rFonts w:eastAsia="Times New Roman" w:cstheme="minorHAnsi"/>
          <w:noProof/>
          <w:sz w:val="18"/>
          <w:szCs w:val="18"/>
          <w:lang w:eastAsia="pt-PT"/>
        </w:rPr>
        <w:t xml:space="preserve"> and </w:t>
      </w:r>
      <w:r w:rsidRPr="00A961C9">
        <w:rPr>
          <w:rFonts w:eastAsia="Times New Roman" w:cstheme="minorHAnsi"/>
          <w:i/>
          <w:noProof/>
          <w:sz w:val="18"/>
          <w:szCs w:val="18"/>
          <w:lang w:eastAsia="pt-PT"/>
        </w:rPr>
        <w:t>in vivo</w:t>
      </w:r>
      <w:r w:rsidRPr="00A961C9">
        <w:rPr>
          <w:rFonts w:eastAsia="Times New Roman" w:cstheme="minorHAnsi"/>
          <w:noProof/>
          <w:sz w:val="18"/>
          <w:szCs w:val="18"/>
          <w:lang w:eastAsia="pt-PT"/>
        </w:rPr>
        <w:t xml:space="preserve"> experiments comproved that </w:t>
      </w:r>
      <w:r w:rsidRPr="00A961C9">
        <w:rPr>
          <w:rFonts w:eastAsia="Times New Roman" w:cstheme="minorHAnsi"/>
          <w:sz w:val="18"/>
          <w:szCs w:val="18"/>
          <w:lang w:val="en-US"/>
        </w:rPr>
        <w:t>[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 were effectively </w:t>
      </w:r>
      <w:r w:rsidRPr="00A961C9">
        <w:rPr>
          <w:rFonts w:eastAsia="Times New Roman" w:cstheme="minorHAnsi"/>
          <w:noProof/>
          <w:sz w:val="18"/>
          <w:szCs w:val="18"/>
          <w:lang w:eastAsia="pt-PT"/>
        </w:rPr>
        <w:t xml:space="preserve">more suitable for skin wound healing than </w:t>
      </w:r>
      <w:r w:rsidRPr="00A961C9">
        <w:rPr>
          <w:rFonts w:eastAsia="Times New Roman" w:cstheme="minorHAnsi"/>
          <w:sz w:val="18"/>
          <w:szCs w:val="18"/>
          <w:lang w:val="en-US"/>
        </w:rPr>
        <w:t>[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ones. Parameters like HDFs viability, proliferation and infiltration (see Figure 6A and 6B and Figure 7) were favored when cells were culture above the catechol-containing multilayer membranes, which imply that </w:t>
      </w:r>
      <w:bookmarkStart w:id="12" w:name="_Hlk498291162"/>
      <w:r w:rsidRPr="00A961C9">
        <w:rPr>
          <w:rFonts w:eastAsia="Times New Roman" w:cstheme="minorHAnsi"/>
          <w:sz w:val="18"/>
          <w:szCs w:val="18"/>
          <w:lang w:val="en-US"/>
        </w:rPr>
        <w:t>[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 xml:space="preserve">membranes </w:t>
      </w:r>
      <w:bookmarkEnd w:id="12"/>
      <w:r w:rsidRPr="00A961C9">
        <w:rPr>
          <w:rFonts w:eastAsia="Times New Roman" w:cstheme="minorHAnsi"/>
          <w:sz w:val="18"/>
          <w:szCs w:val="18"/>
          <w:lang w:val="en-US"/>
        </w:rPr>
        <w:t xml:space="preserve">were more functionally active than their control without DN. The main reasons for this improved behavior can be related with different aspects of the material. As above referred, rough and porous surfaces are usually described to enhance cellular behavior. Min B-M.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67" w:tooltip="Min, 2004 #146" w:history="1">
        <w:r w:rsidR="00453533" w:rsidRPr="00A961C9">
          <w:rPr>
            <w:rFonts w:eastAsia="Times New Roman" w:cstheme="minorHAnsi"/>
            <w:sz w:val="18"/>
            <w:szCs w:val="18"/>
            <w:lang w:val="en-US"/>
          </w:rPr>
          <w:fldChar w:fldCharType="begin">
            <w:fldData xml:space="preserve">PEVuZE5vdGU+PENpdGU+PEF1dGhvcj5NaW48L0F1dGhvcj48WWVhcj4yMDA0PC9ZZWFyPjxSZWNO
dW0+MTQ2PC9SZWNOdW0+PERpc3BsYXlUZXh0PjxzdHlsZSBmYWNlPSJzdXBlcnNjcmlwdCI+Njc8
L3N0eWxlPjwvRGlzcGxheVRleHQ+PHJlY29yZD48cmVjLW51bWJlcj4xNDY8L3JlYy1udW1iZXI+
PGZvcmVpZ24ta2V5cz48a2V5IGFwcD0iRU4iIGRiLWlkPSIyeHQ5MHBzOXd6NXZ3cmUydnducDV3
MGthcjJldHg5eHYyc3YiPjE0Njwva2V5PjwvZm9yZWlnbi1rZXlzPjxyZWYtdHlwZSBuYW1lPSJK
b3VybmFsIEFydGljbGUiPjE3PC9yZWYtdHlwZT48Y29udHJpYnV0b3JzPjxhdXRob3JzPjxhdXRo
b3I+TWluLCBCLiBNLjwvYXV0aG9yPjxhdXRob3I+TGVlLCBHLjwvYXV0aG9yPjxhdXRob3I+S2lt
LCBTLiBILjwvYXV0aG9yPjxhdXRob3I+TmFtLCBZLiBTLjwvYXV0aG9yPjxhdXRob3I+TGVlLCBU
LiBTLjwvYXV0aG9yPjxhdXRob3I+UGFyaywgVy4gSC48L2F1dGhvcj48L2F1dGhvcnM+PC9jb250
cmlidXRvcnM+PGF1dGgtYWRkcmVzcz5EZXBhcnRtZW50IG9mIE9yYWwgQmlvY2hlbWlzdHJ5IGFu
ZCBEZW50YWwgUmVzZWFyY2ggSW5zdGl0dXRlLCBJQkVDLCBhbmQgQksyMSBITFMsIFNlb3VsIE5h
dGlvbmFsIFVuaXZlcnNpdHkgQ29sbGVnZSBvZiBEZW50aXN0cnksIFNlb3VsIDExMC03NDksIFNv
dXRoIEtvcmVhLjwvYXV0aC1hZGRyZXNzPjx0aXRsZXM+PHRpdGxlPkVsZWN0cm9zcGlubmluZyBv
ZiBzaWxrIGZpYnJvaW4gbmFub2ZpYmVycyBhbmQgaXRzIGVmZmVjdCBvbiB0aGUgYWRoZXNpb24g
YW5kIHNwcmVhZGluZyBvZiBub3JtYWwgaHVtYW4ga2VyYXRpbm9jeXRlcyBhbmQgZmlicm9ibGFz
dHMgaW4gdml0cm88L3RpdGxlPjxzZWNvbmRhcnktdGl0bGU+QmlvbWF0ZXJpYWxzPC9zZWNvbmRh
cnktdGl0bGU+PGFsdC10aXRsZT5CaW9tYXRlcmlhbHM8L2FsdC10aXRsZT48L3RpdGxlcz48cGVy
aW9kaWNhbD48ZnVsbC10aXRsZT5CaW9tYXRlcmlhbHM8L2Z1bGwtdGl0bGU+PC9wZXJpb2RpY2Fs
PjxhbHQtcGVyaW9kaWNhbD48ZnVsbC10aXRsZT5CaW9tYXRlcmlhbHM8L2Z1bGwtdGl0bGU+PC9h
bHQtcGVyaW9kaWNhbD48cGFnZXM+MTI4OS05NzwvcGFnZXM+PHZvbHVtZT4yNTwvdm9sdW1lPjxu
dW1iZXI+Ny04PC9udW1iZXI+PGVkaXRpb24+MjAwMy8xMi8wNDwvZWRpdGlvbj48a2V5d29yZHM+
PGtleXdvcmQ+QWRvbGVzY2VudDwva2V5d29yZD48a2V5d29yZD5BZHVsdDwva2V5d29yZD48a2V5
d29yZD5CaW9jb21wYXRpYmxlIE1hdGVyaWFscy9jaGVtaWNhbCBzeW50aGVzaXMvY2hlbWlzdHJ5
PC9rZXl3b3JkPjxrZXl3b3JkPkNlbGwgQWRoZXNpb24vcGh5c2lvbG9neTwva2V5d29yZD48a2V5
d29yZD5DZWxsIERpdmlzaW9uL3BoeXNpb2xvZ3k8L2tleXdvcmQ+PGtleXdvcmQ+Q2VsbCBNb3Zl
bWVudC8qcGh5c2lvbG9neTwva2V5d29yZD48a2V5d29yZD5DZWxscywgQ3VsdHVyZWQ8L2tleXdv
cmQ+PGtleXdvcmQ+Rmlicm9ibGFzdHMvY3l0b2xvZ3kvKnBoeXNpb2xvZ3k8L2tleXdvcmQ+PGtl
eXdvcmQ+Rmlicm9pbnMvY2hlbWljYWwgc3ludGhlc2lzLypjaGVtaXN0cnkvKnVsdHJhc3RydWN0
dXJlPC9rZXl3b3JkPjxrZXl3b3JkPkh1bWFuczwva2V5d29yZD48a2V5d29yZD5JbnNlY3QgUHJv
dGVpbnMvKmNoZW1pc3RyeTwva2V5d29yZD48a2V5d29yZD5LZXJhdGlub2N5dGVzL2N5dG9sb2d5
LypwaHlzaW9sb2d5PC9rZXl3b3JkPjxrZXl3b3JkPk1hbnVmYWN0dXJlZCBNYXRlcmlhbHM8L2tl
eXdvcmQ+PGtleXdvcmQ+TmFub3RlY2hub2xvZ3kvaW5zdHJ1bWVudGF0aW9uLyptZXRob2RzPC9r
ZXl3b3JkPjxrZXl3b3JkPlBvcm9zaXR5PC9rZXl3b3JkPjxrZXl3b3JkPlJvdGF0aW9uPC9rZXl3
b3JkPjxrZXl3b3JkPlNpbGs8L2tleXdvcmQ+PGtleXdvcmQ+U3RhdGljIEVsZWN0cmljaXR5PC9r
ZXl3b3JkPjxrZXl3b3JkPlRleHRpbGVzPC9rZXl3b3JkPjxrZXl3b3JkPlRpc3N1ZSBFbmdpbmVl
cmluZy8qbWV0aG9kczwva2V5d29yZD48L2tleXdvcmRzPjxkYXRlcz48eWVhcj4yMDA0PC95ZWFy
PjxwdWItZGF0ZXM+PGRhdGU+TWFyLUFwcjwvZGF0ZT48L3B1Yi1kYXRlcz48L2RhdGVzPjxpc2Ju
PjAxNDItOTYxMiAoUHJpbnQpJiN4RDswMTQyLTk2MTI8L2lzYm4+PGFjY2Vzc2lvbi1udW0+MTQ2
NDM2MDM8L2FjY2Vzc2lvbi1udW0+PHVybHM+PC91cmxzPjxyZW1vdGUtZGF0YWJhc2UtcHJvdmlk
ZXI+TmxtPC9yZW1vdGUtZGF0YWJhc2UtcHJvdmlkZXI+PGxhbmd1YWdlPmVuZzwvbGFuZ3VhZ2U+
PC9yZWNvcmQ+PC9DaXRlPjwvRW5kTm90ZT5=
</w:fldData>
          </w:fldChar>
        </w:r>
        <w:r w:rsidR="00453533">
          <w:rPr>
            <w:rFonts w:eastAsia="Times New Roman" w:cstheme="minorHAnsi"/>
            <w:sz w:val="18"/>
            <w:szCs w:val="18"/>
            <w:lang w:val="en-US"/>
          </w:rPr>
          <w:instrText xml:space="preserve"> ADDIN EN.CITE </w:instrText>
        </w:r>
        <w:r w:rsidR="00453533">
          <w:rPr>
            <w:rFonts w:eastAsia="Times New Roman" w:cstheme="minorHAnsi"/>
            <w:sz w:val="18"/>
            <w:szCs w:val="18"/>
            <w:lang w:val="en-US"/>
          </w:rPr>
          <w:fldChar w:fldCharType="begin">
            <w:fldData xml:space="preserve">PEVuZE5vdGU+PENpdGU+PEF1dGhvcj5NaW48L0F1dGhvcj48WWVhcj4yMDA0PC9ZZWFyPjxSZWNO
dW0+MTQ2PC9SZWNOdW0+PERpc3BsYXlUZXh0PjxzdHlsZSBmYWNlPSJzdXBlcnNjcmlwdCI+Njc8
L3N0eWxlPjwvRGlzcGxheVRleHQ+PHJlY29yZD48cmVjLW51bWJlcj4xNDY8L3JlYy1udW1iZXI+
PGZvcmVpZ24ta2V5cz48a2V5IGFwcD0iRU4iIGRiLWlkPSIyeHQ5MHBzOXd6NXZ3cmUydnducDV3
MGthcjJldHg5eHYyc3YiPjE0Njwva2V5PjwvZm9yZWlnbi1rZXlzPjxyZWYtdHlwZSBuYW1lPSJK
b3VybmFsIEFydGljbGUiPjE3PC9yZWYtdHlwZT48Y29udHJpYnV0b3JzPjxhdXRob3JzPjxhdXRo
b3I+TWluLCBCLiBNLjwvYXV0aG9yPjxhdXRob3I+TGVlLCBHLjwvYXV0aG9yPjxhdXRob3I+S2lt
LCBTLiBILjwvYXV0aG9yPjxhdXRob3I+TmFtLCBZLiBTLjwvYXV0aG9yPjxhdXRob3I+TGVlLCBU
LiBTLjwvYXV0aG9yPjxhdXRob3I+UGFyaywgVy4gSC48L2F1dGhvcj48L2F1dGhvcnM+PC9jb250
cmlidXRvcnM+PGF1dGgtYWRkcmVzcz5EZXBhcnRtZW50IG9mIE9yYWwgQmlvY2hlbWlzdHJ5IGFu
ZCBEZW50YWwgUmVzZWFyY2ggSW5zdGl0dXRlLCBJQkVDLCBhbmQgQksyMSBITFMsIFNlb3VsIE5h
dGlvbmFsIFVuaXZlcnNpdHkgQ29sbGVnZSBvZiBEZW50aXN0cnksIFNlb3VsIDExMC03NDksIFNv
dXRoIEtvcmVhLjwvYXV0aC1hZGRyZXNzPjx0aXRsZXM+PHRpdGxlPkVsZWN0cm9zcGlubmluZyBv
ZiBzaWxrIGZpYnJvaW4gbmFub2ZpYmVycyBhbmQgaXRzIGVmZmVjdCBvbiB0aGUgYWRoZXNpb24g
YW5kIHNwcmVhZGluZyBvZiBub3JtYWwgaHVtYW4ga2VyYXRpbm9jeXRlcyBhbmQgZmlicm9ibGFz
dHMgaW4gdml0cm88L3RpdGxlPjxzZWNvbmRhcnktdGl0bGU+QmlvbWF0ZXJpYWxzPC9zZWNvbmRh
cnktdGl0bGU+PGFsdC10aXRsZT5CaW9tYXRlcmlhbHM8L2FsdC10aXRsZT48L3RpdGxlcz48cGVy
aW9kaWNhbD48ZnVsbC10aXRsZT5CaW9tYXRlcmlhbHM8L2Z1bGwtdGl0bGU+PC9wZXJpb2RpY2Fs
PjxhbHQtcGVyaW9kaWNhbD48ZnVsbC10aXRsZT5CaW9tYXRlcmlhbHM8L2Z1bGwtdGl0bGU+PC9h
bHQtcGVyaW9kaWNhbD48cGFnZXM+MTI4OS05NzwvcGFnZXM+PHZvbHVtZT4yNTwvdm9sdW1lPjxu
dW1iZXI+Ny04PC9udW1iZXI+PGVkaXRpb24+MjAwMy8xMi8wNDwvZWRpdGlvbj48a2V5d29yZHM+
PGtleXdvcmQ+QWRvbGVzY2VudDwva2V5d29yZD48a2V5d29yZD5BZHVsdDwva2V5d29yZD48a2V5
d29yZD5CaW9jb21wYXRpYmxlIE1hdGVyaWFscy9jaGVtaWNhbCBzeW50aGVzaXMvY2hlbWlzdHJ5
PC9rZXl3b3JkPjxrZXl3b3JkPkNlbGwgQWRoZXNpb24vcGh5c2lvbG9neTwva2V5d29yZD48a2V5
d29yZD5DZWxsIERpdmlzaW9uL3BoeXNpb2xvZ3k8L2tleXdvcmQ+PGtleXdvcmQ+Q2VsbCBNb3Zl
bWVudC8qcGh5c2lvbG9neTwva2V5d29yZD48a2V5d29yZD5DZWxscywgQ3VsdHVyZWQ8L2tleXdv
cmQ+PGtleXdvcmQ+Rmlicm9ibGFzdHMvY3l0b2xvZ3kvKnBoeXNpb2xvZ3k8L2tleXdvcmQ+PGtl
eXdvcmQ+Rmlicm9pbnMvY2hlbWljYWwgc3ludGhlc2lzLypjaGVtaXN0cnkvKnVsdHJhc3RydWN0
dXJlPC9rZXl3b3JkPjxrZXl3b3JkPkh1bWFuczwva2V5d29yZD48a2V5d29yZD5JbnNlY3QgUHJv
dGVpbnMvKmNoZW1pc3RyeTwva2V5d29yZD48a2V5d29yZD5LZXJhdGlub2N5dGVzL2N5dG9sb2d5
LypwaHlzaW9sb2d5PC9rZXl3b3JkPjxrZXl3b3JkPk1hbnVmYWN0dXJlZCBNYXRlcmlhbHM8L2tl
eXdvcmQ+PGtleXdvcmQ+TmFub3RlY2hub2xvZ3kvaW5zdHJ1bWVudGF0aW9uLyptZXRob2RzPC9r
ZXl3b3JkPjxrZXl3b3JkPlBvcm9zaXR5PC9rZXl3b3JkPjxrZXl3b3JkPlJvdGF0aW9uPC9rZXl3
b3JkPjxrZXl3b3JkPlNpbGs8L2tleXdvcmQ+PGtleXdvcmQ+U3RhdGljIEVsZWN0cmljaXR5PC9r
ZXl3b3JkPjxrZXl3b3JkPlRleHRpbGVzPC9rZXl3b3JkPjxrZXl3b3JkPlRpc3N1ZSBFbmdpbmVl
cmluZy8qbWV0aG9kczwva2V5d29yZD48L2tleXdvcmRzPjxkYXRlcz48eWVhcj4yMDA0PC95ZWFy
PjxwdWItZGF0ZXM+PGRhdGU+TWFyLUFwcjwvZGF0ZT48L3B1Yi1kYXRlcz48L2RhdGVzPjxpc2Ju
PjAxNDItOTYxMiAoUHJpbnQpJiN4RDswMTQyLTk2MTI8L2lzYm4+PGFjY2Vzc2lvbi1udW0+MTQ2
NDM2MDM8L2FjY2Vzc2lvbi1udW0+PHVybHM+PC91cmxzPjxyZW1vdGUtZGF0YWJhc2UtcHJvdmlk
ZXI+TmxtPC9yZW1vdGUtZGF0YWJhc2UtcHJvdmlkZXI+PGxhbmd1YWdlPmVuZzwvbGFuZ3VhZ2U+
PC9yZWNvcmQ+PC9DaXRlPjwvRW5kTm90ZT5=
</w:fldData>
          </w:fldChar>
        </w:r>
        <w:r w:rsidR="00453533">
          <w:rPr>
            <w:rFonts w:eastAsia="Times New Roman" w:cstheme="minorHAnsi"/>
            <w:sz w:val="18"/>
            <w:szCs w:val="18"/>
            <w:lang w:val="en-US"/>
          </w:rPr>
          <w:instrText xml:space="preserve"> ADDIN EN.CITE.DATA </w:instrText>
        </w:r>
        <w:r w:rsidR="00453533">
          <w:rPr>
            <w:rFonts w:eastAsia="Times New Roman" w:cstheme="minorHAnsi"/>
            <w:sz w:val="18"/>
            <w:szCs w:val="18"/>
            <w:lang w:val="en-US"/>
          </w:rPr>
        </w:r>
        <w:r w:rsidR="00453533">
          <w:rPr>
            <w:rFonts w:eastAsia="Times New Roman" w:cstheme="minorHAnsi"/>
            <w:sz w:val="18"/>
            <w:szCs w:val="18"/>
            <w:lang w:val="en-US"/>
          </w:rPr>
          <w:fldChar w:fldCharType="end"/>
        </w:r>
        <w:r w:rsidR="00453533" w:rsidRPr="00A961C9">
          <w:rPr>
            <w:rFonts w:eastAsia="Times New Roman" w:cstheme="minorHAnsi"/>
            <w:sz w:val="18"/>
            <w:szCs w:val="18"/>
            <w:lang w:val="en-US"/>
          </w:rPr>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67</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produced silk fibroin nanofibers using electrospinning technology; the wide range of pore size distribution, the high porosity as well as the consequent high surface area to volume ratio of the nanofibers were suggested as favorable for cell adhesion, growth and proliferation. Also, Silva J. M.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68" w:tooltip="Silva, 2013 #147"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ilva&lt;/Author&gt;&lt;Year&gt;2013&lt;/Year&gt;&lt;RecNum&gt;147&lt;/RecNum&gt;&lt;DisplayText&gt;&lt;style face="superscript"&gt;68&lt;/style&gt;&lt;/DisplayText&gt;&lt;record&gt;&lt;rec-number&gt;147&lt;/rec-number&gt;&lt;foreign-keys&gt;&lt;key app="EN" db-id="2xt90ps9wz5vwre2vwnp5w0kar2etx9xv2sv"&gt;147&lt;/key&gt;&lt;/foreign-keys&gt;&lt;ref-type name="Journal Article"&gt;17&lt;/ref-type&gt;&lt;contributors&gt;&lt;authors&gt;&lt;author&gt;Silva, Joana M.&lt;/author&gt;&lt;author&gt;Georgi, Nicole&lt;/author&gt;&lt;author&gt;Costa, Rui&lt;/author&gt;&lt;author&gt;Sher, Praveen&lt;/author&gt;&lt;author&gt;Reis, Rui L.&lt;/author&gt;&lt;author&gt;Van Blitterswijk, Clemens A.&lt;/author&gt;&lt;author&gt;Karperien, Marcel&lt;/author&gt;&lt;author&gt;Mano, João F.&lt;/author&gt;&lt;/authors&gt;&lt;/contributors&gt;&lt;titles&gt;&lt;title&gt;Nanostructured 3D Constructs Based on Chitosan and Chondroitin Sulphate Multilayers for Cartilage Tissue Engineering&lt;/title&gt;&lt;secondary-title&gt;PLOS ONE&lt;/secondary-title&gt;&lt;/titles&gt;&lt;periodical&gt;&lt;full-title&gt;PLOS ONE&lt;/full-title&gt;&lt;/periodical&gt;&lt;pages&gt;e55451&lt;/pages&gt;&lt;volume&gt;8&lt;/volume&gt;&lt;number&gt;2&lt;/number&gt;&lt;dates&gt;&lt;year&gt;2013&lt;/year&gt;&lt;/dates&gt;&lt;publisher&gt;Public Library of Science&lt;/publisher&gt;&lt;urls&gt;&lt;related-urls&gt;&lt;url&gt;https://doi.org/10.1371/journal.pone.0055451&lt;/url&gt;&lt;/related-urls&gt;&lt;/urls&gt;&lt;electronic-resource-num&gt;10.1371/journal.pone.0055451&lt;/electronic-resource-num&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68</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combined LbL with spherical template leaching to produce 3-dimensional nanostructures with high porosity and interconnectivity, just composed by self-assembled multilayers of CHT and chondroitin sulfate, to enhance cell adhesion and proliferation. Therefore, we hypothesized that it became easier for HDFs located on surface of the material to migrate into the pores network, due to the high porosity that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 could offer for cell infiltration and growth. On the other hand, the stiffness of the material has been often referred as capable of modulating the cellular behavior above the material’s surface. Ren K.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69" w:tooltip="Ren, 2008 #97"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Ren&lt;/Author&gt;&lt;Year&gt;2008&lt;/Year&gt;&lt;RecNum&gt;97&lt;/RecNum&gt;&lt;DisplayText&gt;&lt;style face="superscript"&gt;69&lt;/style&gt;&lt;/DisplayText&gt;&lt;record&gt;&lt;rec-number&gt;97&lt;/rec-number&gt;&lt;foreign-keys&gt;&lt;key app="EN" db-id="2xt90ps9wz5vwre2vwnp5w0kar2etx9xv2sv"&gt;97&lt;/key&gt;&lt;/foreign-keys&gt;&lt;ref-type name="Journal Article"&gt;17&lt;/ref-type&gt;&lt;contributors&gt;&lt;authors&gt;&lt;author&gt;Ren, K.&lt;/author&gt;&lt;author&gt;Crouzier, T.&lt;/author&gt;&lt;author&gt;Roy, C.&lt;/author&gt;&lt;author&gt;Picart, C.&lt;/author&gt;&lt;/authors&gt;&lt;/contributors&gt;&lt;titles&gt;&lt;title&gt;Polyelectrolyte multilayer films of controlled stiffness modulate myoblast cells differentiation&lt;/title&gt;&lt;secondary-title&gt;Advanced functional materials&lt;/secondary-title&gt;&lt;/titles&gt;&lt;periodical&gt;&lt;full-title&gt;Advanced Functional Materials&lt;/full-title&gt;&lt;/periodical&gt;&lt;pages&gt;1378-1389&lt;/pages&gt;&lt;volume&gt;18&lt;/volume&gt;&lt;number&gt;9&lt;/number&gt;&lt;dates&gt;&lt;year&gt;2008&lt;/year&gt;&lt;/dates&gt;&lt;urls&gt;&lt;related-urls&gt;&lt;url&gt;http://www.ncbi.nlm.nih.gov/pmc/articles/PMC2561337/&lt;/url&gt;&lt;/related-urls&gt;&lt;/urls&gt;&lt;electronic-resource-num&gt;10.1002/adfm.200701297&lt;/electronic-resource-num&gt;&lt;remote-database-name&gt;PMC&lt;/remote-database-name&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69</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produced poly(L-lysine)/hyaluronan multilayer films of controlled stiffness to evaluate the influence of this parameter on cellular behavior; they concluded that stiff films enhanced proliferation whereas soft films were not favorable for cell adhesion, spreading or proliferation. Our results are in agreement with this investigation: [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 were stiffer than the controls without DN, retaining less water volumes and increasing protein adsorption phenomena. Finally, the adhesive moieties conferred by DN have been also reported in literature to confer cell-adhesive properties. Yang X. </w:t>
      </w:r>
      <w:r w:rsidRPr="00A961C9">
        <w:rPr>
          <w:rFonts w:eastAsia="Times New Roman" w:cstheme="minorHAnsi"/>
          <w:i/>
          <w:sz w:val="18"/>
          <w:szCs w:val="18"/>
          <w:lang w:val="en-US"/>
        </w:rPr>
        <w:t>et al.</w:t>
      </w:r>
      <w:r w:rsidRPr="00A961C9">
        <w:rPr>
          <w:rFonts w:eastAsia="Times New Roman" w:cstheme="minorHAnsi"/>
          <w:sz w:val="18"/>
          <w:szCs w:val="18"/>
          <w:lang w:val="en-US"/>
        </w:rPr>
        <w:t xml:space="preserve"> </w:t>
      </w:r>
      <w:hyperlink w:anchor="_ENREF_70" w:tooltip="Yang, 2014 #149"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Yang&lt;/Author&gt;&lt;Year&gt;2014&lt;/Year&gt;&lt;RecNum&gt;149&lt;/RecNum&gt;&lt;DisplayText&gt;&lt;style face="superscript"&gt;70&lt;/style&gt;&lt;/DisplayText&gt;&lt;record&gt;&lt;rec-number&gt;149&lt;/rec-number&gt;&lt;foreign-keys&gt;&lt;key app="EN" db-id="2xt90ps9wz5vwre2vwnp5w0kar2etx9xv2sv"&gt;149&lt;/key&gt;&lt;/foreign-keys&gt;&lt;ref-type name="Journal Article"&gt;17&lt;/ref-type&gt;&lt;contributors&gt;&lt;authors&gt;&lt;author&gt;Yang, Xi&lt;/author&gt;&lt;author&gt;Zhu, Liping&lt;/author&gt;&lt;author&gt;Tada, Seiichi&lt;/author&gt;&lt;author&gt;Zhou, Di&lt;/author&gt;&lt;author&gt;Kitajima, Takashi&lt;/author&gt;&lt;author&gt;Isoshima, Takashi&lt;/author&gt;&lt;author&gt;Yoshida, Yasuhiro&lt;/author&gt;&lt;author&gt;Nakamura, Mariko&lt;/author&gt;&lt;author&gt;Yan, Weiqun&lt;/author&gt;&lt;author&gt;Ito, Yoshihiro&lt;/author&gt;&lt;/authors&gt;&lt;/contributors&gt;&lt;titles&gt;&lt;title&gt;Mussel-inspired human gelatin nanocoating for creating biologically adhesive surfaces&lt;/title&gt;&lt;secondary-title&gt;International Journal of Nanomedicine&lt;/secondary-title&gt;&lt;/titles&gt;&lt;periodical&gt;&lt;full-title&gt;International Journal of Nanomedicine&lt;/full-title&gt;&lt;/periodical&gt;&lt;pages&gt;2753-2765&lt;/pages&gt;&lt;volume&gt;9&lt;/volume&gt;&lt;dates&gt;&lt;year&gt;2014&lt;/year&gt;&lt;pub-dates&gt;&lt;date&gt;05/29&lt;/date&gt;&lt;/pub-dates&gt;&lt;/dates&gt;&lt;publisher&gt;Dove Medical Press&lt;/publisher&gt;&lt;isbn&gt;1176-9114&amp;#xD;1178-2013&lt;/isbn&gt;&lt;accession-num&gt;PMC4045085&lt;/accession-num&gt;&lt;urls&gt;&lt;related-urls&gt;&lt;url&gt;http://www.ncbi.nlm.nih.gov/pmc/articles/PMC4045085/&lt;/url&gt;&lt;/related-urls&gt;&lt;/urls&gt;&lt;electronic-resource-num&gt;10.2147/IJN.S60624&lt;/electronic-resource-num&gt;&lt;remote-database-name&gt;PMC&lt;/remote-database-name&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0</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conjugated recombinant human gelatin with DN to create biologically adhesive surfaces; they reported that the introduction of DN enhanced the binding of collagen-binding vascular endothelial growth factor and cell adhesion as compared with gelatin alone. Han L. </w:t>
      </w:r>
      <w:r w:rsidRPr="00A961C9">
        <w:rPr>
          <w:rFonts w:eastAsia="Times New Roman" w:cstheme="minorHAnsi"/>
          <w:i/>
          <w:sz w:val="18"/>
          <w:szCs w:val="18"/>
          <w:lang w:val="en-US"/>
        </w:rPr>
        <w:t xml:space="preserve">et al. </w:t>
      </w:r>
      <w:hyperlink w:anchor="_ENREF_71" w:tooltip="Han, 2017 #150"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Han&lt;/Author&gt;&lt;Year&gt;2017&lt;/Year&gt;&lt;RecNum&gt;150&lt;/RecNum&gt;&lt;DisplayText&gt;&lt;style face="superscript"&gt;71&lt;/style&gt;&lt;/DisplayText&gt;&lt;record&gt;&lt;rec-number&gt;150&lt;/rec-number&gt;&lt;foreign-keys&gt;&lt;key app="EN" db-id="2xt90ps9wz5vwre2vwnp5w0kar2etx9xv2sv"&gt;150&lt;/key&gt;&lt;/foreign-keys&gt;&lt;ref-type name="Journal Article"&gt;17&lt;/ref-type&gt;&lt;contributors&gt;&lt;authors&gt;&lt;author&gt;Han, Lu&lt;/author&gt;&lt;author&gt;Lu, Xiong&lt;/author&gt;&lt;author&gt;Liu, Kezhi&lt;/author&gt;&lt;author&gt;Wang, Kefeng&lt;/author&gt;&lt;author&gt;Fang, Liming&lt;/author&gt;&lt;author&gt;Weng, Lu-Tao&lt;/author&gt;&lt;author&gt;Zhang, Hongping&lt;/author&gt;&lt;author&gt;Tang, Youhong&lt;/author&gt;&lt;author&gt;Ren, Fuzeng&lt;/author&gt;&lt;author&gt;Zhao, Cancan&lt;/author&gt;&lt;author&gt;Sun, Guoxing&lt;/author&gt;&lt;author&gt;Liang, Rui&lt;/author&gt;&lt;author&gt;Li, Zongjin&lt;/author&gt;&lt;/authors&gt;&lt;/contributors&gt;&lt;titles&gt;&lt;title&gt;Mussel-Inspired Adhesive and Tough Hydrogel Based on Nanoclay Confined Dopamine Polymerization&lt;/title&gt;&lt;secondary-title&gt;ACS Nano&lt;/secondary-title&gt;&lt;/titles&gt;&lt;periodical&gt;&lt;full-title&gt;ACS Nano&lt;/full-title&gt;&lt;/periodical&gt;&lt;pages&gt;2561-2574&lt;/pages&gt;&lt;volume&gt;11&lt;/volume&gt;&lt;number&gt;3&lt;/number&gt;&lt;dates&gt;&lt;year&gt;2017&lt;/year&gt;&lt;pub-dates&gt;&lt;date&gt;2017/03/28&lt;/date&gt;&lt;/pub-dates&gt;&lt;/dates&gt;&lt;publisher&gt;American Chemical Society&lt;/publisher&gt;&lt;isbn&gt;1936-0851&lt;/isbn&gt;&lt;urls&gt;&lt;related-urls&gt;&lt;url&gt;http://dx.doi.org/10.1021/acsnano.6b05318&lt;/url&gt;&lt;/related-urls&gt;&lt;/urls&gt;&lt;electronic-resource-num&gt;10.1021/acsnano.6b05318&lt;/electronic-resource-num&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1</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developed adhesive and tough polydopamine-clay-polyacrylamide hydrogels that favored cell attachment and proliferation, owning to the high cell affinity of polydopamine. We believe that more than mechanical adhesion, the introduction of DN on our freestanding multilayer membranes’ system conferred bioadhesive properties to the surface of the membrane unlike what happens to [CHT/ALG/CHT/HA]</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w:t>
      </w:r>
    </w:p>
    <w:p w:rsidR="00A961C9" w:rsidRPr="00A961C9" w:rsidRDefault="00A961C9" w:rsidP="004B318D">
      <w:pPr>
        <w:spacing w:after="0"/>
        <w:ind w:firstLine="284"/>
        <w:jc w:val="both"/>
        <w:rPr>
          <w:rFonts w:eastAsia="Times New Roman" w:cstheme="minorHAnsi"/>
          <w:sz w:val="18"/>
          <w:szCs w:val="18"/>
          <w:lang w:val="en-US"/>
        </w:rPr>
      </w:pPr>
      <w:r w:rsidRPr="00A961C9">
        <w:rPr>
          <w:rFonts w:eastAsia="Times New Roman" w:cstheme="minorHAnsi"/>
          <w:sz w:val="18"/>
          <w:szCs w:val="18"/>
          <w:lang w:val="en-US"/>
        </w:rPr>
        <w:t xml:space="preserve">A complex </w:t>
      </w:r>
      <w:r w:rsidRPr="00A961C9">
        <w:rPr>
          <w:rFonts w:eastAsia="Times New Roman" w:cstheme="minorHAnsi"/>
          <w:i/>
          <w:sz w:val="18"/>
          <w:szCs w:val="18"/>
          <w:lang w:val="en-US"/>
        </w:rPr>
        <w:t>in vivo</w:t>
      </w:r>
      <w:r w:rsidRPr="00A961C9">
        <w:rPr>
          <w:rFonts w:eastAsia="Times New Roman" w:cstheme="minorHAnsi"/>
          <w:sz w:val="18"/>
          <w:szCs w:val="18"/>
          <w:lang w:val="en-US"/>
        </w:rPr>
        <w:t xml:space="preserve"> wound healing process begins upon injury and includes different phases as blood clotting, inflammation, re-epithelialization, granulation tissue formation and tissue remodeling </w:t>
      </w:r>
      <w:hyperlink w:anchor="_ENREF_72" w:tooltip="Reinke, 2012 #151"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Reinke&lt;/Author&gt;&lt;Year&gt;2012&lt;/Year&gt;&lt;RecNum&gt;151&lt;/RecNum&gt;&lt;DisplayText&gt;&lt;style face="superscript"&gt;72&lt;/style&gt;&lt;/DisplayText&gt;&lt;record&gt;&lt;rec-number&gt;151&lt;/rec-number&gt;&lt;foreign-keys&gt;&lt;key app="EN" db-id="2xt90ps9wz5vwre2vwnp5w0kar2etx9xv2sv"&gt;151&lt;/key&gt;&lt;/foreign-keys&gt;&lt;ref-type name="Journal Article"&gt;17&lt;/ref-type&gt;&lt;contributors&gt;&lt;authors&gt;&lt;author&gt;Reinke, J. M.&lt;/author&gt;&lt;author&gt;Sorg, H.&lt;/author&gt;&lt;/authors&gt;&lt;/contributors&gt;&lt;auth-address&gt;Department of Plastic, Hand and Reconstructive Surgery, Hannover Medical School, Hannover, Germany.&lt;/auth-address&gt;&lt;titles&gt;&lt;title&gt;Wound repair and regeneration&lt;/title&gt;&lt;secondary-title&gt;Eur Surg Res&lt;/secondary-title&gt;&lt;alt-title&gt;European surgical research. Europaische chirurgische Forschung. Recherches chirurgicales europeennes&lt;/alt-title&gt;&lt;/titles&gt;&lt;periodical&gt;&lt;full-title&gt;Eur Surg Res&lt;/full-title&gt;&lt;abbr-1&gt;European surgical research. Europaische chirurgische Forschung. Recherches chirurgicales europeennes&lt;/abbr-1&gt;&lt;/periodical&gt;&lt;alt-periodical&gt;&lt;full-title&gt;Eur Surg Res&lt;/full-title&gt;&lt;abbr-1&gt;European surgical research. Europaische chirurgische Forschung. Recherches chirurgicales europeennes&lt;/abbr-1&gt;&lt;/alt-periodical&gt;&lt;pages&gt;35-43&lt;/pages&gt;&lt;volume&gt;49&lt;/volume&gt;&lt;number&gt;1&lt;/number&gt;&lt;edition&gt;2012/07/17&lt;/edition&gt;&lt;keywords&gt;&lt;keyword&gt;Blood Coagulation&lt;/keyword&gt;&lt;keyword&gt;Cell Proliferation&lt;/keyword&gt;&lt;keyword&gt;Cicatrix/physiopathology&lt;/keyword&gt;&lt;keyword&gt;Hemostasis&lt;/keyword&gt;&lt;keyword&gt;Humans&lt;/keyword&gt;&lt;keyword&gt;Inflammation/etiology&lt;/keyword&gt;&lt;keyword&gt;Neovascularization, Physiologic&lt;/keyword&gt;&lt;keyword&gt;*Regeneration&lt;/keyword&gt;&lt;keyword&gt;Skin/*injuries&lt;/keyword&gt;&lt;keyword&gt;*Wound Healing/physiology&lt;/keyword&gt;&lt;/keywords&gt;&lt;dates&gt;&lt;year&gt;2012&lt;/year&gt;&lt;/dates&gt;&lt;isbn&gt;0014-312x&lt;/isbn&gt;&lt;accession-num&gt;22797712&lt;/accession-num&gt;&lt;urls&gt;&lt;/urls&gt;&lt;electronic-resource-num&gt;10.1159/000339613&lt;/electronic-resource-num&gt;&lt;remote-database-provider&gt;Nlm&lt;/remote-database-provider&gt;&lt;language&gt;eng&lt;/language&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2</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Among other cell types, mastocytes have been reported to usually migrate to the inflammation site. Moreover, mastocytes increased population is proportional to the degree of inflammation of the lesion </w:t>
      </w:r>
      <w:hyperlink w:anchor="_ENREF_73" w:tooltip="Alves, 2004 #84"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Alves&lt;/Author&gt;&lt;Year&gt;2004&lt;/Year&gt;&lt;RecNum&gt;84&lt;/RecNum&gt;&lt;DisplayText&gt;&lt;style face="superscript"&gt;73&lt;/style&gt;&lt;/DisplayText&gt;&lt;record&gt;&lt;rec-number&gt;84&lt;/rec-number&gt;&lt;foreign-keys&gt;&lt;key app="EN" db-id="2xt90ps9wz5vwre2vwnp5w0kar2etx9xv2sv"&gt;84&lt;/key&gt;&lt;/foreign-keys&gt;&lt;ref-type name="Journal Article"&gt;17&lt;/ref-type&gt;&lt;contributors&gt;&lt;authors&gt;&lt;author&gt;Alves, N. M.&lt;/author&gt;&lt;author&gt;Gómez Ribelles, J. L.&lt;/author&gt;&lt;author&gt;Gómez Tejedor, J. A.&lt;/author&gt;&lt;author&gt;Mano, J. F.&lt;/author&gt;&lt;/authors&gt;&lt;/contributors&gt;&lt;titles&gt;&lt;title&gt;Viscoelastic behaviour of polymethyl methacrylate networks with different crosslinking degrees&lt;/title&gt;&lt;secondary-title&gt;Macromolecules&lt;/secondary-title&gt;&lt;/titles&gt;&lt;periodical&gt;&lt;full-title&gt;Macromolecules&lt;/full-title&gt;&lt;/periodical&gt;&lt;pages&gt;3735-3744&lt;/pages&gt;&lt;number&gt;37&lt;/number&gt;&lt;dates&gt;&lt;year&gt;2004&lt;/year&gt;&lt;/dates&gt;&lt;publisher&gt;ACS Publications&lt;/publisher&gt;&lt;urls&gt;&lt;related-urls&gt;&lt;url&gt;http://repositorium.sdum.uminho.pt/handle/1822/14272&lt;/url&gt;&lt;/related-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3</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In the inflammation phase, mastocyte cells accumulate at the wound site and release histamine, interleukins (IL-6 and IL-8), and growth factors such as vascular endothelial growth factor (VEGF) </w:t>
      </w:r>
      <w:hyperlink w:anchor="_ENREF_74" w:tooltip="Sima, 2011 #85"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Sima&lt;/Author&gt;&lt;Year&gt;2011&lt;/Year&gt;&lt;RecNum&gt;85&lt;/RecNum&gt;&lt;DisplayText&gt;&lt;style face="superscript"&gt;74&lt;/style&gt;&lt;/DisplayText&gt;&lt;record&gt;&lt;rec-number&gt;85&lt;/rec-number&gt;&lt;foreign-keys&gt;&lt;key app="EN" db-id="2xt90ps9wz5vwre2vwnp5w0kar2etx9xv2sv"&gt;85&lt;/key&gt;&lt;/foreign-keys&gt;&lt;ref-type name="Journal Article"&gt;17&lt;/ref-type&gt;&lt;contributors&gt;&lt;authors&gt;&lt;author&gt;Sima, Felix&lt;/author&gt;&lt;author&gt;Mutlu, Esra Cansever&lt;/author&gt;&lt;author&gt;Eroglu, Mehmet S.&lt;/author&gt;&lt;author&gt;Sima, Livia E.&lt;/author&gt;&lt;author&gt;Serban, Natalia&lt;/author&gt;&lt;author&gt;Ristoscu, Carmen&lt;/author&gt;&lt;author&gt;Petrescu, Stefana M.&lt;/author&gt;&lt;author&gt;Oner, Ebru Toksoy&lt;/author&gt;&lt;author&gt;Mihailescu, Ion N.&lt;/author&gt;&lt;/authors&gt;&lt;/contributors&gt;&lt;titles&gt;&lt;title&gt;Levan Nanostructured Thin Films by MAPLE Assembling&lt;/title&gt;&lt;secondary-title&gt;Biomacromolecules&lt;/secondary-title&gt;&lt;/titles&gt;&lt;periodical&gt;&lt;full-title&gt;Biomacromolecules&lt;/full-title&gt;&lt;/periodical&gt;&lt;pages&gt;2251-2256&lt;/pages&gt;&lt;volume&gt;12&lt;/volume&gt;&lt;number&gt;6&lt;/number&gt;&lt;dates&gt;&lt;year&gt;2011&lt;/year&gt;&lt;/dates&gt;&lt;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4</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Posteriorly, mastocytes release serine proteases (chymase and tryptase), that breakdown the ECM inducing proliferation of fibroblasts and endothelial cells, initiating the following phase of wound healing process. Furthermore, the infiltration of neutrophils and other inflammatory mediators is enabled through vasodilatation and increased vascular permeability </w:t>
      </w:r>
      <w:hyperlink w:anchor="_ENREF_75" w:tooltip="Costa, 2013 #73" w:history="1">
        <w:r w:rsidR="00453533" w:rsidRPr="00A961C9">
          <w:rPr>
            <w:rFonts w:eastAsia="Times New Roman" w:cstheme="minorHAnsi"/>
            <w:sz w:val="18"/>
            <w:szCs w:val="18"/>
            <w:lang w:val="en-US"/>
          </w:rPr>
          <w:fldChar w:fldCharType="begin"/>
        </w:r>
        <w:r w:rsidR="00453533">
          <w:rPr>
            <w:rFonts w:eastAsia="Times New Roman" w:cstheme="minorHAnsi"/>
            <w:sz w:val="18"/>
            <w:szCs w:val="18"/>
            <w:lang w:val="en-US"/>
          </w:rPr>
          <w:instrText xml:space="preserve"> ADDIN EN.CITE &lt;EndNote&gt;&lt;Cite&gt;&lt;Author&gt;Costa&lt;/Author&gt;&lt;Year&gt;2013&lt;/Year&gt;&lt;RecNum&gt;73&lt;/RecNum&gt;&lt;DisplayText&gt;&lt;style face="superscript"&gt;75&lt;/style&gt;&lt;/DisplayText&gt;&lt;record&gt;&lt;rec-number&gt;73&lt;/rec-number&gt;&lt;foreign-keys&gt;&lt;key app="EN" db-id="2xt90ps9wz5vwre2vwnp5w0kar2etx9xv2sv"&gt;73&lt;/key&gt;&lt;/foreign-keys&gt;&lt;ref-type name="Journal Article"&gt;17&lt;/ref-type&gt;&lt;contributors&gt;&lt;authors&gt;&lt;author&gt;Costa, Rui R.&lt;/author&gt;&lt;author&gt;Neto, Ana I.&lt;/author&gt;&lt;author&gt;Calgeris, I.&lt;/author&gt;&lt;author&gt;Correia, Clara R.&lt;/author&gt;&lt;author&gt;Pinho, A. C. Marques de&lt;/author&gt;&lt;author&gt;Fonseca, Jaime C.&lt;/author&gt;&lt;author&gt;Öner, E. T.&lt;/author&gt;&lt;author&gt;Mano, J. F.&lt;/author&gt;&lt;/authors&gt;&lt;/contributors&gt;&lt;titles&gt;&lt;title&gt;Adhesive nanostructured multilayer films using a bacterial exopolysaccharide for biomedical applications&lt;/title&gt;&lt;secondary-title&gt;Journal of Materials Chemistry B&lt;/secondary-title&gt;&lt;/titles&gt;&lt;periodical&gt;&lt;full-title&gt;Journal of Materials Chemistry B&lt;/full-title&gt;&lt;/periodical&gt;&lt;pages&gt;2367-2374&lt;/pages&gt;&lt;volume&gt;1&lt;/volume&gt;&lt;dates&gt;&lt;year&gt;2013&lt;/year&gt;&lt;/dates&gt;&lt;urls&gt;&lt;related-urls&gt;&lt;url&gt;http://repositorium.sdum.uminho.pt/handle/1822/23762&lt;/url&gt;&lt;/related-urls&gt;&lt;/urls&gt;&lt;/record&gt;&lt;/Cite&gt;&lt;/EndNote&gt;</w:instrText>
        </w:r>
        <w:r w:rsidR="00453533" w:rsidRPr="00A961C9">
          <w:rPr>
            <w:rFonts w:eastAsia="Times New Roman" w:cstheme="minorHAnsi"/>
            <w:sz w:val="18"/>
            <w:szCs w:val="18"/>
            <w:lang w:val="en-US"/>
          </w:rPr>
          <w:fldChar w:fldCharType="separate"/>
        </w:r>
        <w:r w:rsidR="00453533" w:rsidRPr="00453533">
          <w:rPr>
            <w:rFonts w:eastAsia="Times New Roman" w:cstheme="minorHAnsi"/>
            <w:noProof/>
            <w:sz w:val="18"/>
            <w:szCs w:val="18"/>
            <w:vertAlign w:val="superscript"/>
            <w:lang w:val="en-US"/>
          </w:rPr>
          <w:t>75</w:t>
        </w:r>
        <w:r w:rsidR="00453533" w:rsidRPr="00A961C9">
          <w:rPr>
            <w:rFonts w:eastAsia="Times New Roman" w:cstheme="minorHAnsi"/>
            <w:sz w:val="18"/>
            <w:szCs w:val="18"/>
            <w:lang w:val="en-US"/>
          </w:rPr>
          <w:fldChar w:fldCharType="end"/>
        </w:r>
      </w:hyperlink>
      <w:r w:rsidRPr="00A961C9">
        <w:rPr>
          <w:rFonts w:eastAsia="Times New Roman" w:cstheme="minorHAnsi"/>
          <w:sz w:val="18"/>
          <w:szCs w:val="18"/>
          <w:lang w:val="en-US"/>
        </w:rPr>
        <w:t xml:space="preserve">. Reduction of inflammation process was more evident after 21 days for </w:t>
      </w:r>
      <w:bookmarkStart w:id="13" w:name="_Hlk498291460"/>
      <w:r w:rsidRPr="00A961C9">
        <w:rPr>
          <w:rFonts w:eastAsia="Times New Roman" w:cstheme="minorHAnsi"/>
          <w:sz w:val="18"/>
          <w:szCs w:val="18"/>
          <w:lang w:val="en-US"/>
        </w:rPr>
        <w:t>[CHT/ALG/CHT/HA-DN]</w:t>
      </w:r>
      <w:r w:rsidRPr="00A961C9">
        <w:rPr>
          <w:rFonts w:eastAsia="Times New Roman" w:cstheme="minorHAnsi"/>
          <w:sz w:val="18"/>
          <w:szCs w:val="18"/>
          <w:vertAlign w:val="subscript"/>
          <w:lang w:val="en-US"/>
        </w:rPr>
        <w:t>100</w:t>
      </w:r>
      <w:r w:rsidRPr="00A961C9">
        <w:rPr>
          <w:rFonts w:eastAsia="Times New Roman" w:cstheme="minorHAnsi"/>
          <w:sz w:val="18"/>
          <w:szCs w:val="18"/>
          <w:lang w:val="en-US"/>
        </w:rPr>
        <w:t xml:space="preserve"> multilayer membranes</w:t>
      </w:r>
      <w:bookmarkEnd w:id="13"/>
      <w:r w:rsidRPr="00A961C9">
        <w:rPr>
          <w:rFonts w:eastAsia="Times New Roman" w:cstheme="minorHAnsi"/>
          <w:sz w:val="18"/>
          <w:szCs w:val="18"/>
          <w:lang w:val="en-US"/>
        </w:rPr>
        <w:t xml:space="preserve">. DN has been reported to reduce inflammation by inducing upregulation of cytokines, chemokines, adhesion molecules and by producing anti-inflammatory mediators </w:t>
      </w:r>
      <w:r w:rsidRPr="00A961C9">
        <w:rPr>
          <w:rFonts w:eastAsia="Times New Roman" w:cstheme="minorHAnsi"/>
          <w:sz w:val="18"/>
          <w:szCs w:val="18"/>
          <w:lang w:val="en-US"/>
        </w:rPr>
        <w:fldChar w:fldCharType="begin">
          <w:fldData xml:space="preserve">PEVuZE5vdGU+PENpdGU+PEF1dGhvcj5Db3N0YTwvQXV0aG9yPjxZZWFyPjIwMTM8L1llYXI+PFJl
Y051bT43MzwvUmVjTnVtPjxEaXNwbGF5VGV4dD48c3R5bGUgZmFjZT0ic3VwZXJzY3JpcHQiPjUx
LCA3NTwvc3R5bGU+PC9EaXNwbGF5VGV4dD48cmVjb3JkPjxyZWMtbnVtYmVyPjczPC9yZWMtbnVt
YmVyPjxmb3JlaWduLWtleXM+PGtleSBhcHA9IkVOIiBkYi1pZD0iMnh0OTBwczl3ejV2d3JlMnZ3
bnA1dzBrYXIyZXR4OXh2MnN2Ij43Mzwva2V5PjwvZm9yZWlnbi1rZXlzPjxyZWYtdHlwZSBuYW1l
PSJKb3VybmFsIEFydGljbGUiPjE3PC9yZWYtdHlwZT48Y29udHJpYnV0b3JzPjxhdXRob3JzPjxh
dXRob3I+Q29zdGEsIFJ1aSBSLjwvYXV0aG9yPjxhdXRob3I+TmV0bywgQW5hIEkuPC9hdXRob3I+
PGF1dGhvcj5DYWxnZXJpcywgSS48L2F1dGhvcj48YXV0aG9yPkNvcnJlaWEsIENsYXJhIFIuPC9h
dXRob3I+PGF1dGhvcj5QaW5obywgQS4gQy4gTWFycXVlcyBkZTwvYXV0aG9yPjxhdXRob3I+Rm9u
c2VjYSwgSmFpbWUgQy48L2F1dGhvcj48YXV0aG9yPsOWbmVyLCBFLiBULjwvYXV0aG9yPjxhdXRo
b3I+TWFubywgSi4gRi48L2F1dGhvcj48L2F1dGhvcnM+PC9jb250cmlidXRvcnM+PHRpdGxlcz48
dGl0bGU+QWRoZXNpdmUgbmFub3N0cnVjdHVyZWQgbXVsdGlsYXllciBmaWxtcyB1c2luZyBhIGJh
Y3RlcmlhbCBleG9wb2x5c2FjY2hhcmlkZSBmb3IgYmlvbWVkaWNhbCBhcHBsaWNhdGlvbnM8L3Rp
dGxlPjxzZWNvbmRhcnktdGl0bGU+Sm91cm5hbCBvZiBNYXRlcmlhbHMgQ2hlbWlzdHJ5IEI8L3Nl
Y29uZGFyeS10aXRsZT48L3RpdGxlcz48cGVyaW9kaWNhbD48ZnVsbC10aXRsZT5Kb3VybmFsIG9m
IE1hdGVyaWFscyBDaGVtaXN0cnkgQjwvZnVsbC10aXRsZT48L3BlcmlvZGljYWw+PHBhZ2VzPjIz
NjctMjM3NDwvcGFnZXM+PHZvbHVtZT4xPC92b2x1bWU+PGRhdGVzPjx5ZWFyPjIwMTM8L3llYXI+
PC9kYXRlcz48dXJscz48cmVsYXRlZC11cmxzPjx1cmw+aHR0cDovL3JlcG9zaXRvcml1bS5zZHVt
LnVtaW5oby5wdC9oYW5kbGUvMTgyMi8yMzc2MjwvdXJsPjwvcmVsYXRlZC11cmxzPjwvdXJscz48
L3JlY29yZD48L0NpdGU+PENpdGU+PEF1dGhvcj5OZXRvPC9BdXRob3I+PFllYXI+MjAxNDwvWWVh
cj48UmVjTnVtPjg3PC9SZWNOdW0+PHJlY29yZD48cmVjLW51bWJlcj44NzwvcmVjLW51bWJlcj48
Zm9yZWlnbi1rZXlzPjxrZXkgYXBwPSJFTiIgZGItaWQ9IjJ4dDkwcHM5d3o1dndyZTJ2d25wNXcw
a2FyMmV0eDl4djJzdiI+ODc8L2tleT48L2ZvcmVpZ24ta2V5cz48cmVmLXR5cGUgbmFtZT0iSm91
cm5hbCBBcnRpY2xlIj4xNzwvcmVmLXR5cGU+PGNvbnRyaWJ1dG9ycz48YXV0aG9ycz48YXV0aG9y
Pk5ldG8sIEFuYSBJLjwvYXV0aG9yPjxhdXRob3I+Q2licsOjbywgQW5hPC9hdXRob3I+PGF1dGhv
cj5Db3JyZWlhLCBDbGFyYSBSLjwvYXV0aG9yPjxhdXRob3I+Q2FydmFsaG8sIFJpdGEgUi48L2F1
dGhvcj48YXV0aG9yPkx1eiwgR2lzZWxhPC9hdXRob3I+PGF1dGhvcj5GZXJyZXIsIEdsw7NyaWEg
Ry48L2F1dGhvcj48YXV0aG9yPkJvdGVsaG8sIEdhYnJpZWxhPC9hdXRob3I+PGF1dGhvcj5QaWNh
cnQsIENhdGhlcmluZTwvYXV0aG9yPjxhdXRob3I+QWx2ZXMsIE4uIE0uPC9hdXRob3I+PGF1dGhv
cj5NYW5vLCBKLiBGLjwvYXV0aG9yPjwvYXV0aG9ycz48L2NvbnRyaWJ1dG9ycz48dGl0bGVzPjx0
aXRsZT5OYW5vc3RydWN0dXJlZCBwb2x5bWVyaWMgY29hdGluZ3MgYmFzZWQgb24gY2hpdG9zYW4g
YW5kIGRvcGFtaW5lLW1vZGlmaWVkIGh5YWx1cm9uaWMgYWNpZCBmb3IgYmlvbWVkaWNhbCBhcHBs
aWNhdGlvbnM8L3RpdGxlPjxzZWNvbmRhcnktdGl0bGU+U21hbGw8L3NlY29uZGFyeS10aXRsZT48
L3RpdGxlcz48cGVyaW9kaWNhbD48ZnVsbC10aXRsZT5TbWFsbDwvZnVsbC10aXRsZT48L3Blcmlv
ZGljYWw+PHBhZ2VzPjI0NTktMjQ2OTwvcGFnZXM+PHZvbHVtZT4xMDwvdm9sdW1lPjxudW1iZXI+
MTI8L251bWJlcj48ZGF0ZXM+PHllYXI+MjAxNDwveWVhcj48L2RhdGVzPjxwdWJsaXNoZXI+Sm9o
biBXaWxleSAmYW1wO2FtcDsgU29uczwvcHVibGlzaGVyPjx1cmxzPjxyZWxhdGVkLXVybHM+PHVy
bD5odHRwOi8vcmVwb3NpdG9yaXVtLnNkdW0udW1pbmhvLnB0L2hhbmRsZS8xODIyLzI5MzE1PC91
cmw+PC9yZWxhdGVkLXVybHM+PC91cmxzPjwvcmVjb3JkPjwvQ2l0ZT48Q2l0ZT48QXV0aG9yPkNv
c3RhPC9BdXRob3I+PFllYXI+MjAxMzwvWWVhcj48UmVjTnVtPjczPC9SZWNOdW0+PHJlY29yZD48
cmVjLW51bWJlcj43MzwvcmVjLW51bWJlcj48Zm9yZWlnbi1rZXlzPjxrZXkgYXBwPSJFTiIgZGIt
aWQ9IjJ4dDkwcHM5d3o1dndyZTJ2d25wNXcwa2FyMmV0eDl4djJzdiI+NzM8L2tleT48L2ZvcmVp
Z24ta2V5cz48cmVmLXR5cGUgbmFtZT0iSm91cm5hbCBBcnRpY2xlIj4xNzwvcmVmLXR5cGU+PGNv
bnRyaWJ1dG9ycz48YXV0aG9ycz48YXV0aG9yPkNvc3RhLCBSdWkgUi48L2F1dGhvcj48YXV0aG9y
Pk5ldG8sIEFuYSBJLjwvYXV0aG9yPjxhdXRob3I+Q2FsZ2VyaXMsIEkuPC9hdXRob3I+PGF1dGhv
cj5Db3JyZWlhLCBDbGFyYSBSLjwvYXV0aG9yPjxhdXRob3I+UGluaG8sIEEuIEMuIE1hcnF1ZXMg
ZGU8L2F1dGhvcj48YXV0aG9yPkZvbnNlY2EsIEphaW1lIEMuPC9hdXRob3I+PGF1dGhvcj7Dlm5l
ciwgRS4gVC48L2F1dGhvcj48YXV0aG9yPk1hbm8sIEouIEYuPC9hdXRob3I+PC9hdXRob3JzPjwv
Y29udHJpYnV0b3JzPjx0aXRsZXM+PHRpdGxlPkFkaGVzaXZlIG5hbm9zdHJ1Y3R1cmVkIG11bHRp
bGF5ZXIgZmlsbXMgdXNpbmcgYSBiYWN0ZXJpYWwgZXhvcG9seXNhY2NoYXJpZGUgZm9yIGJpb21l
ZGljYWwgYXBwbGljYXRpb25zPC90aXRsZT48c2Vjb25kYXJ5LXRpdGxlPkpvdXJuYWwgb2YgTWF0
ZXJpYWxzIENoZW1pc3RyeSBCPC9zZWNvbmRhcnktdGl0bGU+PC90aXRsZXM+PHBlcmlvZGljYWw+
PGZ1bGwtdGl0bGU+Sm91cm5hbCBvZiBNYXRlcmlhbHMgQ2hlbWlzdHJ5IEI8L2Z1bGwtdGl0bGU+
PC9wZXJpb2RpY2FsPjxwYWdlcz4yMzY3LTIzNzQ8L3BhZ2VzPjx2b2x1bWU+MTwvdm9sdW1lPjxk
YXRlcz48eWVhcj4yMDEzPC95ZWFyPjwvZGF0ZXM+PHVybHM+PHJlbGF0ZWQtdXJscz48dXJsPmh0
dHA6Ly9yZXBvc2l0b3JpdW0uc2R1bS51bWluaG8ucHQvaGFuZGxlLzE4MjIvMjM3NjI8L3VybD48
L3JlbGF0ZWQtdXJscz48L3VybHM+PC9yZWNvcmQ+PC9DaXRlPjwvRW5kTm90ZT4A
</w:fldData>
        </w:fldChar>
      </w:r>
      <w:r w:rsidR="00453533">
        <w:rPr>
          <w:rFonts w:eastAsia="Times New Roman" w:cstheme="minorHAnsi"/>
          <w:sz w:val="18"/>
          <w:szCs w:val="18"/>
          <w:lang w:val="en-US"/>
        </w:rPr>
        <w:instrText xml:space="preserve"> ADDIN EN.CITE </w:instrText>
      </w:r>
      <w:r w:rsidR="00453533">
        <w:rPr>
          <w:rFonts w:eastAsia="Times New Roman" w:cstheme="minorHAnsi"/>
          <w:sz w:val="18"/>
          <w:szCs w:val="18"/>
          <w:lang w:val="en-US"/>
        </w:rPr>
        <w:fldChar w:fldCharType="begin">
          <w:fldData xml:space="preserve">PEVuZE5vdGU+PENpdGU+PEF1dGhvcj5Db3N0YTwvQXV0aG9yPjxZZWFyPjIwMTM8L1llYXI+PFJl
Y051bT43MzwvUmVjTnVtPjxEaXNwbGF5VGV4dD48c3R5bGUgZmFjZT0ic3VwZXJzY3JpcHQiPjUx
LCA3NTwvc3R5bGU+PC9EaXNwbGF5VGV4dD48cmVjb3JkPjxyZWMtbnVtYmVyPjczPC9yZWMtbnVt
YmVyPjxmb3JlaWduLWtleXM+PGtleSBhcHA9IkVOIiBkYi1pZD0iMnh0OTBwczl3ejV2d3JlMnZ3
bnA1dzBrYXIyZXR4OXh2MnN2Ij43Mzwva2V5PjwvZm9yZWlnbi1rZXlzPjxyZWYtdHlwZSBuYW1l
PSJKb3VybmFsIEFydGljbGUiPjE3PC9yZWYtdHlwZT48Y29udHJpYnV0b3JzPjxhdXRob3JzPjxh
dXRob3I+Q29zdGEsIFJ1aSBSLjwvYXV0aG9yPjxhdXRob3I+TmV0bywgQW5hIEkuPC9hdXRob3I+
PGF1dGhvcj5DYWxnZXJpcywgSS48L2F1dGhvcj48YXV0aG9yPkNvcnJlaWEsIENsYXJhIFIuPC9h
dXRob3I+PGF1dGhvcj5QaW5obywgQS4gQy4gTWFycXVlcyBkZTwvYXV0aG9yPjxhdXRob3I+Rm9u
c2VjYSwgSmFpbWUgQy48L2F1dGhvcj48YXV0aG9yPsOWbmVyLCBFLiBULjwvYXV0aG9yPjxhdXRo
b3I+TWFubywgSi4gRi48L2F1dGhvcj48L2F1dGhvcnM+PC9jb250cmlidXRvcnM+PHRpdGxlcz48
dGl0bGU+QWRoZXNpdmUgbmFub3N0cnVjdHVyZWQgbXVsdGlsYXllciBmaWxtcyB1c2luZyBhIGJh
Y3RlcmlhbCBleG9wb2x5c2FjY2hhcmlkZSBmb3IgYmlvbWVkaWNhbCBhcHBsaWNhdGlvbnM8L3Rp
dGxlPjxzZWNvbmRhcnktdGl0bGU+Sm91cm5hbCBvZiBNYXRlcmlhbHMgQ2hlbWlzdHJ5IEI8L3Nl
Y29uZGFyeS10aXRsZT48L3RpdGxlcz48cGVyaW9kaWNhbD48ZnVsbC10aXRsZT5Kb3VybmFsIG9m
IE1hdGVyaWFscyBDaGVtaXN0cnkgQjwvZnVsbC10aXRsZT48L3BlcmlvZGljYWw+PHBhZ2VzPjIz
NjctMjM3NDwvcGFnZXM+PHZvbHVtZT4xPC92b2x1bWU+PGRhdGVzPjx5ZWFyPjIwMTM8L3llYXI+
PC9kYXRlcz48dXJscz48cmVsYXRlZC11cmxzPjx1cmw+aHR0cDovL3JlcG9zaXRvcml1bS5zZHVt
LnVtaW5oby5wdC9oYW5kbGUvMTgyMi8yMzc2MjwvdXJsPjwvcmVsYXRlZC11cmxzPjwvdXJscz48
L3JlY29yZD48L0NpdGU+PENpdGU+PEF1dGhvcj5OZXRvPC9BdXRob3I+PFllYXI+MjAxNDwvWWVh
cj48UmVjTnVtPjg3PC9SZWNOdW0+PHJlY29yZD48cmVjLW51bWJlcj44NzwvcmVjLW51bWJlcj48
Zm9yZWlnbi1rZXlzPjxrZXkgYXBwPSJFTiIgZGItaWQ9IjJ4dDkwcHM5d3o1dndyZTJ2d25wNXcw
a2FyMmV0eDl4djJzdiI+ODc8L2tleT48L2ZvcmVpZ24ta2V5cz48cmVmLXR5cGUgbmFtZT0iSm91
cm5hbCBBcnRpY2xlIj4xNzwvcmVmLXR5cGU+PGNvbnRyaWJ1dG9ycz48YXV0aG9ycz48YXV0aG9y
Pk5ldG8sIEFuYSBJLjwvYXV0aG9yPjxhdXRob3I+Q2licsOjbywgQW5hPC9hdXRob3I+PGF1dGhv
cj5Db3JyZWlhLCBDbGFyYSBSLjwvYXV0aG9yPjxhdXRob3I+Q2FydmFsaG8sIFJpdGEgUi48L2F1
dGhvcj48YXV0aG9yPkx1eiwgR2lzZWxhPC9hdXRob3I+PGF1dGhvcj5GZXJyZXIsIEdsw7NyaWEg
Ry48L2F1dGhvcj48YXV0aG9yPkJvdGVsaG8sIEdhYnJpZWxhPC9hdXRob3I+PGF1dGhvcj5QaWNh
cnQsIENhdGhlcmluZTwvYXV0aG9yPjxhdXRob3I+QWx2ZXMsIE4uIE0uPC9hdXRob3I+PGF1dGhv
cj5NYW5vLCBKLiBGLjwvYXV0aG9yPjwvYXV0aG9ycz48L2NvbnRyaWJ1dG9ycz48dGl0bGVzPjx0
aXRsZT5OYW5vc3RydWN0dXJlZCBwb2x5bWVyaWMgY29hdGluZ3MgYmFzZWQgb24gY2hpdG9zYW4g
YW5kIGRvcGFtaW5lLW1vZGlmaWVkIGh5YWx1cm9uaWMgYWNpZCBmb3IgYmlvbWVkaWNhbCBhcHBs
aWNhdGlvbnM8L3RpdGxlPjxzZWNvbmRhcnktdGl0bGU+U21hbGw8L3NlY29uZGFyeS10aXRsZT48
L3RpdGxlcz48cGVyaW9kaWNhbD48ZnVsbC10aXRsZT5TbWFsbDwvZnVsbC10aXRsZT48L3Blcmlv
ZGljYWw+PHBhZ2VzPjI0NTktMjQ2OTwvcGFnZXM+PHZvbHVtZT4xMDwvdm9sdW1lPjxudW1iZXI+
MTI8L251bWJlcj48ZGF0ZXM+PHllYXI+MjAxNDwveWVhcj48L2RhdGVzPjxwdWJsaXNoZXI+Sm9o
biBXaWxleSAmYW1wO2FtcDsgU29uczwvcHVibGlzaGVyPjx1cmxzPjxyZWxhdGVkLXVybHM+PHVy
bD5odHRwOi8vcmVwb3NpdG9yaXVtLnNkdW0udW1pbmhvLnB0L2hhbmRsZS8xODIyLzI5MzE1PC91
cmw+PC9yZWxhdGVkLXVybHM+PC91cmxzPjwvcmVjb3JkPjwvQ2l0ZT48Q2l0ZT48QXV0aG9yPkNv
c3RhPC9BdXRob3I+PFllYXI+MjAxMzwvWWVhcj48UmVjTnVtPjczPC9SZWNOdW0+PHJlY29yZD48
cmVjLW51bWJlcj43MzwvcmVjLW51bWJlcj48Zm9yZWlnbi1rZXlzPjxrZXkgYXBwPSJFTiIgZGIt
aWQ9IjJ4dDkwcHM5d3o1dndyZTJ2d25wNXcwa2FyMmV0eDl4djJzdiI+NzM8L2tleT48L2ZvcmVp
Z24ta2V5cz48cmVmLXR5cGUgbmFtZT0iSm91cm5hbCBBcnRpY2xlIj4xNzwvcmVmLXR5cGU+PGNv
bnRyaWJ1dG9ycz48YXV0aG9ycz48YXV0aG9yPkNvc3RhLCBSdWkgUi48L2F1dGhvcj48YXV0aG9y
Pk5ldG8sIEFuYSBJLjwvYXV0aG9yPjxhdXRob3I+Q2FsZ2VyaXMsIEkuPC9hdXRob3I+PGF1dGhv
cj5Db3JyZWlhLCBDbGFyYSBSLjwvYXV0aG9yPjxhdXRob3I+UGluaG8sIEEuIEMuIE1hcnF1ZXMg
ZGU8L2F1dGhvcj48YXV0aG9yPkZvbnNlY2EsIEphaW1lIEMuPC9hdXRob3I+PGF1dGhvcj7Dlm5l
ciwgRS4gVC48L2F1dGhvcj48YXV0aG9yPk1hbm8sIEouIEYuPC9hdXRob3I+PC9hdXRob3JzPjwv
Y29udHJpYnV0b3JzPjx0aXRsZXM+PHRpdGxlPkFkaGVzaXZlIG5hbm9zdHJ1Y3R1cmVkIG11bHRp
bGF5ZXIgZmlsbXMgdXNpbmcgYSBiYWN0ZXJpYWwgZXhvcG9seXNhY2NoYXJpZGUgZm9yIGJpb21l
ZGljYWwgYXBwbGljYXRpb25zPC90aXRsZT48c2Vjb25kYXJ5LXRpdGxlPkpvdXJuYWwgb2YgTWF0
ZXJpYWxzIENoZW1pc3RyeSBCPC9zZWNvbmRhcnktdGl0bGU+PC90aXRsZXM+PHBlcmlvZGljYWw+
PGZ1bGwtdGl0bGU+Sm91cm5hbCBvZiBNYXRlcmlhbHMgQ2hlbWlzdHJ5IEI8L2Z1bGwtdGl0bGU+
PC9wZXJpb2RpY2FsPjxwYWdlcz4yMzY3LTIzNzQ8L3BhZ2VzPjx2b2x1bWU+MTwvdm9sdW1lPjxk
YXRlcz48eWVhcj4yMDEzPC95ZWFyPjwvZGF0ZXM+PHVybHM+PHJlbGF0ZWQtdXJscz48dXJsPmh0
dHA6Ly9yZXBvc2l0b3JpdW0uc2R1bS51bWluaG8ucHQvaGFuZGxlLzE4MjIvMjM3NjI8L3VybD48
L3JlbGF0ZWQtdXJscz48L3VybHM+PC9yZWNvcmQ+PC9DaXRlPjwvRW5kTm90ZT4A
</w:fldData>
        </w:fldChar>
      </w:r>
      <w:r w:rsidR="00453533">
        <w:rPr>
          <w:rFonts w:eastAsia="Times New Roman" w:cstheme="minorHAnsi"/>
          <w:sz w:val="18"/>
          <w:szCs w:val="18"/>
          <w:lang w:val="en-US"/>
        </w:rPr>
        <w:instrText xml:space="preserve"> ADDIN EN.CITE.DATA </w:instrText>
      </w:r>
      <w:r w:rsidR="00453533">
        <w:rPr>
          <w:rFonts w:eastAsia="Times New Roman" w:cstheme="minorHAnsi"/>
          <w:sz w:val="18"/>
          <w:szCs w:val="18"/>
          <w:lang w:val="en-US"/>
        </w:rPr>
      </w:r>
      <w:r w:rsidR="00453533">
        <w:rPr>
          <w:rFonts w:eastAsia="Times New Roman" w:cstheme="minorHAnsi"/>
          <w:sz w:val="18"/>
          <w:szCs w:val="18"/>
          <w:lang w:val="en-US"/>
        </w:rPr>
        <w:fldChar w:fldCharType="end"/>
      </w:r>
      <w:r w:rsidRPr="00A961C9">
        <w:rPr>
          <w:rFonts w:eastAsia="Times New Roman" w:cstheme="minorHAnsi"/>
          <w:sz w:val="18"/>
          <w:szCs w:val="18"/>
          <w:lang w:val="en-US"/>
        </w:rPr>
      </w:r>
      <w:r w:rsidRPr="00A961C9">
        <w:rPr>
          <w:rFonts w:eastAsia="Times New Roman" w:cstheme="minorHAnsi"/>
          <w:sz w:val="18"/>
          <w:szCs w:val="18"/>
          <w:lang w:val="en-US"/>
        </w:rPr>
        <w:fldChar w:fldCharType="separate"/>
      </w:r>
      <w:hyperlink w:anchor="_ENREF_51" w:tooltip="Neto, 2014 #87" w:history="1">
        <w:r w:rsidR="00453533" w:rsidRPr="00453533">
          <w:rPr>
            <w:rFonts w:eastAsia="Times New Roman" w:cstheme="minorHAnsi"/>
            <w:noProof/>
            <w:sz w:val="18"/>
            <w:szCs w:val="18"/>
            <w:vertAlign w:val="superscript"/>
            <w:lang w:val="en-US"/>
          </w:rPr>
          <w:t>51</w:t>
        </w:r>
      </w:hyperlink>
      <w:r w:rsidR="00453533" w:rsidRPr="00453533">
        <w:rPr>
          <w:rFonts w:eastAsia="Times New Roman" w:cstheme="minorHAnsi"/>
          <w:noProof/>
          <w:sz w:val="18"/>
          <w:szCs w:val="18"/>
          <w:vertAlign w:val="superscript"/>
          <w:lang w:val="en-US"/>
        </w:rPr>
        <w:t xml:space="preserve">, </w:t>
      </w:r>
      <w:hyperlink w:anchor="_ENREF_75" w:tooltip="Costa, 2013 #73" w:history="1">
        <w:r w:rsidR="00453533" w:rsidRPr="00453533">
          <w:rPr>
            <w:rFonts w:eastAsia="Times New Roman" w:cstheme="minorHAnsi"/>
            <w:noProof/>
            <w:sz w:val="18"/>
            <w:szCs w:val="18"/>
            <w:vertAlign w:val="superscript"/>
            <w:lang w:val="en-US"/>
          </w:rPr>
          <w:t>75</w:t>
        </w:r>
      </w:hyperlink>
      <w:r w:rsidRPr="00A961C9">
        <w:rPr>
          <w:rFonts w:eastAsia="Times New Roman" w:cstheme="minorHAnsi"/>
          <w:sz w:val="18"/>
          <w:szCs w:val="18"/>
          <w:lang w:val="en-US"/>
        </w:rPr>
        <w:fldChar w:fldCharType="end"/>
      </w:r>
      <w:r w:rsidRPr="00A961C9">
        <w:rPr>
          <w:rFonts w:eastAsia="Times New Roman" w:cstheme="minorHAnsi"/>
          <w:sz w:val="18"/>
          <w:szCs w:val="18"/>
          <w:lang w:val="en-US"/>
        </w:rPr>
        <w:t>. The control group (group 3) as well as [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multilayer membranes (group 1) were not able to reduce the mastocytes population. Hence, we hypothesize that the cells could populate the surface of the DN-containing membranes which is more porous, stiffer and adhesive than the CHT/ALG/CHT/HA]</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membrane, building up a scaffold that enhances skin tissue engineering. Moreover, we believe that the porosity of the surface of the [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multilayer membranes could increase the cellular ingrowth, which could mimic even better the features of native ECM.</w:t>
      </w:r>
    </w:p>
    <w:p w:rsidR="00A961C9" w:rsidRPr="00A961C9" w:rsidRDefault="00A961C9" w:rsidP="004B318D">
      <w:pPr>
        <w:spacing w:after="0"/>
        <w:ind w:firstLine="284"/>
        <w:jc w:val="both"/>
        <w:rPr>
          <w:rFonts w:eastAsia="Times New Roman" w:cstheme="minorHAnsi"/>
          <w:sz w:val="18"/>
          <w:szCs w:val="18"/>
          <w:lang w:val="en-US"/>
        </w:rPr>
      </w:pPr>
      <w:r w:rsidRPr="00A961C9">
        <w:rPr>
          <w:rFonts w:eastAsia="Times New Roman" w:cstheme="minorHAnsi"/>
          <w:sz w:val="18"/>
          <w:szCs w:val="18"/>
          <w:lang w:val="en-US"/>
        </w:rPr>
        <w:t>Overall, we could produce adhesive and biomimetic multilayer membranes, composed by natural-based materials, that could act as patch to replace the functions of native ECM until host cells can repopulate and resynthesize a new ECM for skin wound healing.</w:t>
      </w:r>
    </w:p>
    <w:p w:rsidR="00A961C9" w:rsidRPr="00A961C9" w:rsidRDefault="00A961C9" w:rsidP="004B318D">
      <w:pPr>
        <w:spacing w:after="0"/>
        <w:ind w:firstLine="284"/>
        <w:jc w:val="both"/>
        <w:rPr>
          <w:rFonts w:ascii="Arno Pro" w:eastAsia="Times New Roman" w:hAnsi="Arno Pro" w:cs="Times New Roman"/>
          <w:sz w:val="19"/>
          <w:szCs w:val="19"/>
          <w:lang w:val="en-US"/>
        </w:rPr>
      </w:pPr>
    </w:p>
    <w:p w:rsidR="00E61949" w:rsidRPr="00A61D3E" w:rsidRDefault="00180ABE" w:rsidP="004B318D">
      <w:pPr>
        <w:pStyle w:val="RSCB04AHeadingSection"/>
        <w:spacing w:line="276" w:lineRule="auto"/>
        <w:jc w:val="both"/>
      </w:pPr>
      <w:r w:rsidRPr="00A61D3E">
        <w:t>Conclusions</w:t>
      </w:r>
    </w:p>
    <w:p w:rsidR="00A961C9" w:rsidRPr="00A961C9" w:rsidRDefault="00A961C9" w:rsidP="004B318D">
      <w:pPr>
        <w:ind w:firstLine="680"/>
        <w:jc w:val="both"/>
        <w:rPr>
          <w:rFonts w:eastAsia="Times New Roman" w:cstheme="minorHAnsi"/>
          <w:sz w:val="18"/>
          <w:szCs w:val="18"/>
          <w:shd w:val="clear" w:color="auto" w:fill="FFFFFF"/>
          <w:lang w:val="en-US"/>
        </w:rPr>
      </w:pPr>
      <w:r w:rsidRPr="00A961C9">
        <w:rPr>
          <w:rFonts w:eastAsia="Times New Roman" w:cstheme="minorHAnsi"/>
          <w:sz w:val="18"/>
          <w:szCs w:val="18"/>
          <w:lang w:val="en-US"/>
        </w:rPr>
        <w:t xml:space="preserve">We constructed adhesive and bioinspired freestanding multilayer membranes, composed of polysaccharides, which morphology and composition recapitulate aspects presented by native ECM. The presence of DN, which contains catechol groups that were found as responsible for the adhesive behavior of mussels on wetted rocks, brought new advantages for this LbL system. </w:t>
      </w:r>
      <w:r w:rsidRPr="00A961C9">
        <w:rPr>
          <w:rFonts w:eastAsia="Times New Roman" w:cstheme="minorHAnsi"/>
          <w:sz w:val="18"/>
          <w:szCs w:val="18"/>
          <w:shd w:val="clear" w:color="auto" w:fill="FFFFFF"/>
          <w:lang w:val="en-US"/>
        </w:rPr>
        <w:t xml:space="preserve">The </w:t>
      </w:r>
      <w:r w:rsidRPr="00A961C9">
        <w:rPr>
          <w:rFonts w:eastAsia="Times New Roman" w:cstheme="minorHAnsi"/>
          <w:sz w:val="18"/>
          <w:szCs w:val="18"/>
          <w:lang w:val="en-US"/>
        </w:rPr>
        <w:t>[CHT/ALG/CHT/HA-DN]</w:t>
      </w:r>
      <w:r w:rsidRPr="00A961C9">
        <w:rPr>
          <w:rFonts w:eastAsia="Times New Roman" w:cstheme="minorHAnsi"/>
          <w:sz w:val="18"/>
          <w:szCs w:val="18"/>
          <w:vertAlign w:val="subscript"/>
          <w:lang w:val="en-US"/>
        </w:rPr>
        <w:t xml:space="preserve">100 </w:t>
      </w:r>
      <w:r w:rsidRPr="00A961C9">
        <w:rPr>
          <w:rFonts w:eastAsia="Times New Roman" w:cstheme="minorHAnsi"/>
          <w:sz w:val="18"/>
          <w:szCs w:val="18"/>
          <w:lang w:val="en-US"/>
        </w:rPr>
        <w:t>freestanding multilayer membranes</w:t>
      </w:r>
      <w:r w:rsidRPr="00A961C9">
        <w:rPr>
          <w:rFonts w:eastAsia="Times New Roman" w:cstheme="minorHAnsi"/>
          <w:sz w:val="18"/>
          <w:szCs w:val="18"/>
          <w:shd w:val="clear" w:color="auto" w:fill="FFFFFF"/>
          <w:lang w:val="en-US"/>
        </w:rPr>
        <w:t xml:space="preserve"> supported better cell adhesion and proliferation and provided directional cues for cells communicate with each other and growth. These natural, biocompatible, highly porous and adhesive materials hold great potential in providing a support for skin wound healing, as shown by </w:t>
      </w:r>
      <w:r w:rsidRPr="00A961C9">
        <w:rPr>
          <w:rFonts w:eastAsia="Times New Roman" w:cstheme="minorHAnsi"/>
          <w:i/>
          <w:sz w:val="18"/>
          <w:szCs w:val="18"/>
          <w:shd w:val="clear" w:color="auto" w:fill="FFFFFF"/>
          <w:lang w:val="en-US"/>
        </w:rPr>
        <w:t>in vitro</w:t>
      </w:r>
      <w:r w:rsidRPr="00A961C9">
        <w:rPr>
          <w:rFonts w:eastAsia="Times New Roman" w:cstheme="minorHAnsi"/>
          <w:sz w:val="18"/>
          <w:szCs w:val="18"/>
          <w:shd w:val="clear" w:color="auto" w:fill="FFFFFF"/>
          <w:lang w:val="en-US"/>
        </w:rPr>
        <w:t xml:space="preserve"> and </w:t>
      </w:r>
      <w:r w:rsidRPr="00A961C9">
        <w:rPr>
          <w:rFonts w:eastAsia="Times New Roman" w:cstheme="minorHAnsi"/>
          <w:i/>
          <w:sz w:val="18"/>
          <w:szCs w:val="18"/>
          <w:shd w:val="clear" w:color="auto" w:fill="FFFFFF"/>
          <w:lang w:val="en-US"/>
        </w:rPr>
        <w:t xml:space="preserve">in vivo </w:t>
      </w:r>
      <w:r w:rsidRPr="00A961C9">
        <w:rPr>
          <w:rFonts w:eastAsia="Times New Roman" w:cstheme="minorHAnsi"/>
          <w:sz w:val="18"/>
          <w:szCs w:val="18"/>
          <w:shd w:val="clear" w:color="auto" w:fill="FFFFFF"/>
          <w:lang w:val="en-US"/>
        </w:rPr>
        <w:t xml:space="preserve">assays. </w:t>
      </w:r>
    </w:p>
    <w:p w:rsidR="00C9557D" w:rsidRDefault="00C9557D" w:rsidP="004B318D">
      <w:pPr>
        <w:pStyle w:val="RSCB04AHeadingSection"/>
        <w:spacing w:line="276" w:lineRule="auto"/>
        <w:jc w:val="both"/>
      </w:pPr>
      <w:r>
        <w:t>Conflict</w:t>
      </w:r>
      <w:r w:rsidR="00F05C18">
        <w:t>s</w:t>
      </w:r>
      <w:r>
        <w:t xml:space="preserve"> of interest</w:t>
      </w:r>
    </w:p>
    <w:p w:rsidR="00A05364" w:rsidRDefault="00A05364" w:rsidP="004B318D">
      <w:pPr>
        <w:jc w:val="both"/>
        <w:rPr>
          <w:rFonts w:cs="Times New Roman"/>
          <w:w w:val="108"/>
          <w:sz w:val="18"/>
          <w:szCs w:val="18"/>
        </w:rPr>
      </w:pPr>
      <w:r w:rsidRPr="00A05364">
        <w:rPr>
          <w:rFonts w:cs="Times New Roman"/>
          <w:w w:val="108"/>
          <w:sz w:val="18"/>
          <w:szCs w:val="18"/>
        </w:rPr>
        <w:t>Th</w:t>
      </w:r>
      <w:r w:rsidR="00A961C9">
        <w:rPr>
          <w:rFonts w:cs="Times New Roman"/>
          <w:w w:val="108"/>
          <w:sz w:val="18"/>
          <w:szCs w:val="18"/>
        </w:rPr>
        <w:t>ere are no conflicts to declare</w:t>
      </w:r>
      <w:r w:rsidRPr="00A05364">
        <w:rPr>
          <w:rFonts w:cs="Times New Roman"/>
          <w:w w:val="108"/>
          <w:sz w:val="18"/>
          <w:szCs w:val="18"/>
        </w:rPr>
        <w:t>.</w:t>
      </w:r>
    </w:p>
    <w:p w:rsidR="00A05364" w:rsidRPr="00A05364" w:rsidRDefault="00A05364" w:rsidP="004B318D">
      <w:pPr>
        <w:jc w:val="both"/>
        <w:rPr>
          <w:rFonts w:cs="Times New Roman"/>
          <w:w w:val="108"/>
          <w:sz w:val="18"/>
          <w:szCs w:val="18"/>
        </w:rPr>
      </w:pPr>
    </w:p>
    <w:p w:rsidR="00FA2DA2" w:rsidRDefault="00FA2DA2" w:rsidP="004B318D">
      <w:pPr>
        <w:pStyle w:val="RSCB04AHeadingSection"/>
        <w:spacing w:line="276" w:lineRule="auto"/>
        <w:jc w:val="both"/>
      </w:pPr>
      <w:r>
        <w:lastRenderedPageBreak/>
        <w:t>Acknowledgements</w:t>
      </w:r>
    </w:p>
    <w:p w:rsidR="00A961C9" w:rsidRPr="00A961C9" w:rsidRDefault="00A961C9" w:rsidP="004B318D">
      <w:pPr>
        <w:pStyle w:val="TDAckTitle"/>
        <w:spacing w:line="276" w:lineRule="auto"/>
        <w:rPr>
          <w:rFonts w:asciiTheme="minorHAnsi" w:hAnsiTheme="minorHAnsi" w:cstheme="minorHAnsi"/>
          <w:b w:val="0"/>
          <w:kern w:val="20"/>
          <w:sz w:val="18"/>
          <w:szCs w:val="18"/>
        </w:rPr>
      </w:pPr>
      <w:r w:rsidRPr="00A961C9">
        <w:rPr>
          <w:rFonts w:asciiTheme="minorHAnsi" w:hAnsiTheme="minorHAnsi" w:cstheme="minorHAnsi"/>
          <w:b w:val="0"/>
          <w:kern w:val="20"/>
          <w:sz w:val="18"/>
          <w:szCs w:val="18"/>
        </w:rPr>
        <w:t>M.P.S. acknowledges the Portuguese Foundation for Science and Technology (FCT) for financial support through Grant No. SFRH/BD/97606/2013. This work was supported by the European Research Council grant agreement ERC-2014-ADG-669858 for the ATLAS project. The authors acknowledge Paula Marques (Mechanical Engineering Department, University of Aveiro, Aveiro, Portugal) for providing the mechanical equipment to carry out the tensile tests and the lap shear adhesion tests.</w:t>
      </w:r>
    </w:p>
    <w:p w:rsidR="00EF4A4C" w:rsidRDefault="00A961C9" w:rsidP="004B318D">
      <w:pPr>
        <w:pStyle w:val="RSCB04AHeadingSection"/>
        <w:jc w:val="both"/>
      </w:pPr>
      <w:r>
        <w:t>R</w:t>
      </w:r>
      <w:r w:rsidR="00E61949" w:rsidRPr="00EF6BD4">
        <w:t>eferences</w:t>
      </w:r>
    </w:p>
    <w:p w:rsidR="00453533" w:rsidRPr="00453533" w:rsidRDefault="00EF4A4C" w:rsidP="00453533">
      <w:pPr>
        <w:pStyle w:val="EndNoteBibliography"/>
        <w:spacing w:after="0"/>
        <w:ind w:left="720" w:hanging="720"/>
      </w:pPr>
      <w:r>
        <w:fldChar w:fldCharType="begin"/>
      </w:r>
      <w:r>
        <w:instrText xml:space="preserve"> ADDIN EN.REFLIST </w:instrText>
      </w:r>
      <w:r>
        <w:fldChar w:fldCharType="separate"/>
      </w:r>
      <w:bookmarkStart w:id="14" w:name="_ENREF_1"/>
      <w:r w:rsidR="00453533" w:rsidRPr="00453533">
        <w:t>1.</w:t>
      </w:r>
      <w:r w:rsidR="00453533" w:rsidRPr="00453533">
        <w:tab/>
        <w:t xml:space="preserve">A. D. Metcalfe and M. W. J. Ferguson, </w:t>
      </w:r>
      <w:r w:rsidR="00453533" w:rsidRPr="00453533">
        <w:rPr>
          <w:i/>
        </w:rPr>
        <w:t>Journal of the Royal Society Interface</w:t>
      </w:r>
      <w:r w:rsidR="00453533" w:rsidRPr="00453533">
        <w:t xml:space="preserve">, 2007, </w:t>
      </w:r>
      <w:r w:rsidR="00453533" w:rsidRPr="00453533">
        <w:rPr>
          <w:b/>
        </w:rPr>
        <w:t>4</w:t>
      </w:r>
      <w:r w:rsidR="00453533" w:rsidRPr="00453533">
        <w:t>, 413-437.</w:t>
      </w:r>
      <w:bookmarkEnd w:id="14"/>
    </w:p>
    <w:p w:rsidR="00453533" w:rsidRPr="00453533" w:rsidRDefault="00453533" w:rsidP="00453533">
      <w:pPr>
        <w:pStyle w:val="EndNoteBibliography"/>
        <w:spacing w:after="0"/>
        <w:ind w:left="720" w:hanging="720"/>
      </w:pPr>
      <w:bookmarkStart w:id="15" w:name="_ENREF_2"/>
      <w:r w:rsidRPr="00453533">
        <w:t>2.</w:t>
      </w:r>
      <w:r w:rsidRPr="00453533">
        <w:tab/>
        <w:t xml:space="preserve">M. Chen, M. Przyborowski and F. Berthiaume, </w:t>
      </w:r>
      <w:r w:rsidRPr="00453533">
        <w:rPr>
          <w:i/>
        </w:rPr>
        <w:t>Critical reviews in biomedical engineering</w:t>
      </w:r>
      <w:r w:rsidRPr="00453533">
        <w:t xml:space="preserve">, 2009, </w:t>
      </w:r>
      <w:r w:rsidRPr="00453533">
        <w:rPr>
          <w:b/>
        </w:rPr>
        <w:t>37</w:t>
      </w:r>
      <w:r w:rsidRPr="00453533">
        <w:t>, 399-421.</w:t>
      </w:r>
      <w:bookmarkEnd w:id="15"/>
    </w:p>
    <w:p w:rsidR="00453533" w:rsidRPr="00453533" w:rsidRDefault="00453533" w:rsidP="00453533">
      <w:pPr>
        <w:pStyle w:val="EndNoteBibliography"/>
        <w:spacing w:after="0"/>
        <w:ind w:left="720" w:hanging="720"/>
      </w:pPr>
      <w:bookmarkStart w:id="16" w:name="_ENREF_3"/>
      <w:r w:rsidRPr="00453533">
        <w:t>3.</w:t>
      </w:r>
      <w:r w:rsidRPr="00453533">
        <w:tab/>
        <w:t xml:space="preserve">S. P. Zhong, Y. Z. Zhang and C. T. Lim, </w:t>
      </w:r>
      <w:r w:rsidRPr="00453533">
        <w:rPr>
          <w:i/>
        </w:rPr>
        <w:t>Wiley Interdisciplinary Reviews: Nanomedicine and Nanobiotechnology</w:t>
      </w:r>
      <w:r w:rsidRPr="00453533">
        <w:t xml:space="preserve">, 2010, </w:t>
      </w:r>
      <w:r w:rsidRPr="00453533">
        <w:rPr>
          <w:b/>
        </w:rPr>
        <w:t>2</w:t>
      </w:r>
      <w:r w:rsidRPr="00453533">
        <w:t>, 510-525.</w:t>
      </w:r>
      <w:bookmarkEnd w:id="16"/>
    </w:p>
    <w:p w:rsidR="00453533" w:rsidRPr="00453533" w:rsidRDefault="00453533" w:rsidP="00453533">
      <w:pPr>
        <w:pStyle w:val="EndNoteBibliography"/>
        <w:spacing w:after="0"/>
        <w:ind w:left="720" w:hanging="720"/>
      </w:pPr>
      <w:bookmarkStart w:id="17" w:name="_ENREF_4"/>
      <w:r w:rsidRPr="00453533">
        <w:t>4.</w:t>
      </w:r>
      <w:r w:rsidRPr="00453533">
        <w:tab/>
        <w:t xml:space="preserve">D. N. Herndon, R. E. Barrow, R. L. Rutan, T. C. Rutan, M. H. Desai and S. Abston, </w:t>
      </w:r>
      <w:r w:rsidRPr="00453533">
        <w:rPr>
          <w:i/>
        </w:rPr>
        <w:t>Annals of surgery</w:t>
      </w:r>
      <w:r w:rsidRPr="00453533">
        <w:t xml:space="preserve">, 1989, </w:t>
      </w:r>
      <w:r w:rsidRPr="00453533">
        <w:rPr>
          <w:b/>
        </w:rPr>
        <w:t>209</w:t>
      </w:r>
      <w:r w:rsidRPr="00453533">
        <w:t>, 547-552; discussion 552-543.</w:t>
      </w:r>
      <w:bookmarkEnd w:id="17"/>
    </w:p>
    <w:p w:rsidR="00453533" w:rsidRPr="00453533" w:rsidRDefault="00453533" w:rsidP="00453533">
      <w:pPr>
        <w:pStyle w:val="EndNoteBibliography"/>
        <w:spacing w:after="0"/>
        <w:ind w:left="720" w:hanging="720"/>
      </w:pPr>
      <w:bookmarkStart w:id="18" w:name="_ENREF_5"/>
      <w:r w:rsidRPr="00453533">
        <w:t>5.</w:t>
      </w:r>
      <w:r w:rsidRPr="00453533">
        <w:tab/>
        <w:t xml:space="preserve">L. C. Andersson, H. C. Nettelblad and G. Kratz, in </w:t>
      </w:r>
      <w:r w:rsidRPr="00453533">
        <w:rPr>
          <w:i/>
        </w:rPr>
        <w:t>Artificial Organs</w:t>
      </w:r>
      <w:r w:rsidRPr="00453533">
        <w:t>, ed. N. S. Hakim, Springer London, London, 2009, DOI: 10.1007/978-1-84882-283-2_6, pp. 93-105.</w:t>
      </w:r>
      <w:bookmarkEnd w:id="18"/>
    </w:p>
    <w:p w:rsidR="00453533" w:rsidRPr="00453533" w:rsidRDefault="00453533" w:rsidP="00453533">
      <w:pPr>
        <w:pStyle w:val="EndNoteBibliography"/>
        <w:spacing w:after="0"/>
        <w:ind w:left="720" w:hanging="720"/>
      </w:pPr>
      <w:bookmarkStart w:id="19" w:name="_ENREF_6"/>
      <w:r w:rsidRPr="00453533">
        <w:t>6.</w:t>
      </w:r>
      <w:r w:rsidRPr="00453533">
        <w:tab/>
        <w:t xml:space="preserve">M. Tenenhaus and H. O. Rennekampff, </w:t>
      </w:r>
      <w:r w:rsidRPr="00453533">
        <w:rPr>
          <w:i/>
        </w:rPr>
        <w:t>Plastic and reconstructive surgery</w:t>
      </w:r>
      <w:r w:rsidRPr="00453533">
        <w:t xml:space="preserve">, 2016, </w:t>
      </w:r>
      <w:r w:rsidRPr="00453533">
        <w:rPr>
          <w:b/>
        </w:rPr>
        <w:t>138</w:t>
      </w:r>
      <w:r w:rsidRPr="00453533">
        <w:t>, 42s-50s.</w:t>
      </w:r>
      <w:bookmarkEnd w:id="19"/>
    </w:p>
    <w:p w:rsidR="00453533" w:rsidRPr="00453533" w:rsidRDefault="00453533" w:rsidP="00453533">
      <w:pPr>
        <w:pStyle w:val="EndNoteBibliography"/>
        <w:spacing w:after="0"/>
        <w:ind w:left="720" w:hanging="720"/>
      </w:pPr>
      <w:bookmarkStart w:id="20" w:name="_ENREF_7"/>
      <w:r w:rsidRPr="00453533">
        <w:t>7.</w:t>
      </w:r>
      <w:r w:rsidRPr="00453533">
        <w:tab/>
        <w:t xml:space="preserve">R. Langer and J. Vacanti, </w:t>
      </w:r>
      <w:r w:rsidRPr="00453533">
        <w:rPr>
          <w:i/>
        </w:rPr>
        <w:t>Science</w:t>
      </w:r>
      <w:r w:rsidRPr="00453533">
        <w:t xml:space="preserve">, 1993, </w:t>
      </w:r>
      <w:r w:rsidRPr="00453533">
        <w:rPr>
          <w:b/>
        </w:rPr>
        <w:t>260</w:t>
      </w:r>
      <w:r w:rsidRPr="00453533">
        <w:t>, 920-926.</w:t>
      </w:r>
      <w:bookmarkEnd w:id="20"/>
    </w:p>
    <w:p w:rsidR="00453533" w:rsidRPr="00453533" w:rsidRDefault="00453533" w:rsidP="00453533">
      <w:pPr>
        <w:pStyle w:val="EndNoteBibliography"/>
        <w:spacing w:after="0"/>
        <w:ind w:left="720" w:hanging="720"/>
      </w:pPr>
      <w:bookmarkStart w:id="21" w:name="_ENREF_8"/>
      <w:r w:rsidRPr="00453533">
        <w:t>8.</w:t>
      </w:r>
      <w:r w:rsidRPr="00453533">
        <w:tab/>
        <w:t xml:space="preserve">K. Skorkowska-Telichowska, M. Czemplik, A. Kulma and J. Szopa, </w:t>
      </w:r>
      <w:r w:rsidRPr="00453533">
        <w:rPr>
          <w:i/>
        </w:rPr>
        <w:t>Journal of the American Academy of Dermatology</w:t>
      </w:r>
      <w:r w:rsidRPr="00453533">
        <w:t xml:space="preserve">, 2013, </w:t>
      </w:r>
      <w:r w:rsidRPr="00453533">
        <w:rPr>
          <w:b/>
        </w:rPr>
        <w:t>68</w:t>
      </w:r>
      <w:r w:rsidRPr="00453533">
        <w:t>, e117-126.</w:t>
      </w:r>
      <w:bookmarkEnd w:id="21"/>
    </w:p>
    <w:p w:rsidR="00453533" w:rsidRPr="00453533" w:rsidRDefault="00453533" w:rsidP="00453533">
      <w:pPr>
        <w:pStyle w:val="EndNoteBibliography"/>
        <w:spacing w:after="0"/>
        <w:ind w:left="720" w:hanging="720"/>
      </w:pPr>
      <w:bookmarkStart w:id="22" w:name="_ENREF_9"/>
      <w:r w:rsidRPr="00453533">
        <w:t>9.</w:t>
      </w:r>
      <w:r w:rsidRPr="00453533">
        <w:tab/>
        <w:t xml:space="preserve">A. Sood, M. S. Granick and N. L. Tomaselli, </w:t>
      </w:r>
      <w:r w:rsidRPr="00453533">
        <w:rPr>
          <w:i/>
        </w:rPr>
        <w:t>Advances in Wound Care</w:t>
      </w:r>
      <w:r w:rsidRPr="00453533">
        <w:t xml:space="preserve">, 2014, </w:t>
      </w:r>
      <w:r w:rsidRPr="00453533">
        <w:rPr>
          <w:b/>
        </w:rPr>
        <w:t>3</w:t>
      </w:r>
      <w:r w:rsidRPr="00453533">
        <w:t>, 511-529.</w:t>
      </w:r>
      <w:bookmarkEnd w:id="22"/>
    </w:p>
    <w:p w:rsidR="00453533" w:rsidRPr="00453533" w:rsidRDefault="00453533" w:rsidP="00453533">
      <w:pPr>
        <w:pStyle w:val="EndNoteBibliography"/>
        <w:spacing w:after="0"/>
        <w:ind w:left="720" w:hanging="720"/>
      </w:pPr>
      <w:bookmarkStart w:id="23" w:name="_ENREF_10"/>
      <w:r w:rsidRPr="00453533">
        <w:t>10.</w:t>
      </w:r>
      <w:r w:rsidRPr="00453533">
        <w:tab/>
        <w:t xml:space="preserve">C. Caravaggi, R. De Giglio, C. Pritelli, M. Sommaria, S. Dalla Noce, E. Faglia, M. Mantero, G. Clerici, P. Fratino, L. Dalla Paola, G. Mariani, R. Mingardi and A. Morabito, </w:t>
      </w:r>
      <w:r w:rsidRPr="00453533">
        <w:rPr>
          <w:i/>
        </w:rPr>
        <w:t>A prospective, multicenter, controlled, randomized clinical trial</w:t>
      </w:r>
      <w:r w:rsidRPr="00453533">
        <w:t xml:space="preserve">, 2003, </w:t>
      </w:r>
      <w:r w:rsidRPr="00453533">
        <w:rPr>
          <w:b/>
        </w:rPr>
        <w:t>26</w:t>
      </w:r>
      <w:r w:rsidRPr="00453533">
        <w:t>, 2853-2859.</w:t>
      </w:r>
      <w:bookmarkEnd w:id="23"/>
    </w:p>
    <w:p w:rsidR="00453533" w:rsidRPr="00453533" w:rsidRDefault="00453533" w:rsidP="00453533">
      <w:pPr>
        <w:pStyle w:val="EndNoteBibliography"/>
        <w:spacing w:after="0"/>
        <w:ind w:left="720" w:hanging="720"/>
      </w:pPr>
      <w:bookmarkStart w:id="24" w:name="_ENREF_11"/>
      <w:r w:rsidRPr="00453533">
        <w:t>11.</w:t>
      </w:r>
      <w:r w:rsidRPr="00453533">
        <w:tab/>
        <w:t xml:space="preserve">E. Dantzer and F. M. Braye, </w:t>
      </w:r>
      <w:r w:rsidRPr="00453533">
        <w:rPr>
          <w:i/>
        </w:rPr>
        <w:t>British journal of plastic surgery</w:t>
      </w:r>
      <w:r w:rsidRPr="00453533">
        <w:t xml:space="preserve">, 2001, </w:t>
      </w:r>
      <w:r w:rsidRPr="00453533">
        <w:rPr>
          <w:b/>
        </w:rPr>
        <w:t>54</w:t>
      </w:r>
      <w:r w:rsidRPr="00453533">
        <w:t>, 659-664.</w:t>
      </w:r>
      <w:bookmarkEnd w:id="24"/>
    </w:p>
    <w:p w:rsidR="00453533" w:rsidRPr="00453533" w:rsidRDefault="00453533" w:rsidP="00453533">
      <w:pPr>
        <w:pStyle w:val="EndNoteBibliography"/>
        <w:spacing w:after="0"/>
        <w:ind w:left="720" w:hanging="720"/>
      </w:pPr>
      <w:bookmarkStart w:id="25" w:name="_ENREF_12"/>
      <w:r w:rsidRPr="00453533">
        <w:t>12.</w:t>
      </w:r>
      <w:r w:rsidRPr="00453533">
        <w:tab/>
        <w:t xml:space="preserve">M. Norouzi, S. M. Boroujeni, N. Omidvarkordshouli and M. Soleimani, </w:t>
      </w:r>
      <w:r w:rsidRPr="00453533">
        <w:rPr>
          <w:i/>
        </w:rPr>
        <w:t>Advanced healthcare materials</w:t>
      </w:r>
      <w:r w:rsidRPr="00453533">
        <w:t xml:space="preserve">, 2015, </w:t>
      </w:r>
      <w:r w:rsidRPr="00453533">
        <w:rPr>
          <w:b/>
        </w:rPr>
        <w:t>4</w:t>
      </w:r>
      <w:r w:rsidRPr="00453533">
        <w:t>, 1114-1133.</w:t>
      </w:r>
      <w:bookmarkEnd w:id="25"/>
    </w:p>
    <w:p w:rsidR="00453533" w:rsidRPr="00453533" w:rsidRDefault="00453533" w:rsidP="00453533">
      <w:pPr>
        <w:pStyle w:val="EndNoteBibliography"/>
        <w:spacing w:after="0"/>
        <w:ind w:left="720" w:hanging="720"/>
      </w:pPr>
      <w:bookmarkStart w:id="26" w:name="_ENREF_13"/>
      <w:r w:rsidRPr="00453533">
        <w:t>13.</w:t>
      </w:r>
      <w:r w:rsidRPr="00453533">
        <w:tab/>
        <w:t xml:space="preserve">Q. Hou, D. W. Grijpma and J. Feijen, </w:t>
      </w:r>
      <w:r w:rsidRPr="00453533">
        <w:rPr>
          <w:i/>
        </w:rPr>
        <w:t>Biomaterials</w:t>
      </w:r>
      <w:r w:rsidRPr="00453533">
        <w:t xml:space="preserve">, 2003, </w:t>
      </w:r>
      <w:r w:rsidRPr="00453533">
        <w:rPr>
          <w:b/>
        </w:rPr>
        <w:t>24</w:t>
      </w:r>
      <w:r w:rsidRPr="00453533">
        <w:t>, 1937-1947.</w:t>
      </w:r>
      <w:bookmarkEnd w:id="26"/>
    </w:p>
    <w:p w:rsidR="00453533" w:rsidRPr="00453533" w:rsidRDefault="00453533" w:rsidP="00453533">
      <w:pPr>
        <w:pStyle w:val="EndNoteBibliography"/>
        <w:spacing w:after="0"/>
        <w:ind w:left="720" w:hanging="720"/>
      </w:pPr>
      <w:bookmarkStart w:id="27" w:name="_ENREF_14"/>
      <w:r w:rsidRPr="00453533">
        <w:t>14.</w:t>
      </w:r>
      <w:r w:rsidRPr="00453533">
        <w:tab/>
        <w:t xml:space="preserve">G. Sun, X. Zhang, Y. I. Shen, R. Sebastian, L. E. Dickinson, K. Fox-Talbot, M. Reinblatt, C. Steenbergen, J. W. Harmon and S. Gerecht, </w:t>
      </w:r>
      <w:r w:rsidRPr="00453533">
        <w:rPr>
          <w:i/>
        </w:rPr>
        <w:t>Proceedings of the National Academy of Sciences of the United States of America</w:t>
      </w:r>
      <w:r w:rsidRPr="00453533">
        <w:t xml:space="preserve">, 2011, </w:t>
      </w:r>
      <w:r w:rsidRPr="00453533">
        <w:rPr>
          <w:b/>
        </w:rPr>
        <w:t>108</w:t>
      </w:r>
      <w:r w:rsidRPr="00453533">
        <w:t>, 20976-20981.</w:t>
      </w:r>
      <w:bookmarkEnd w:id="27"/>
    </w:p>
    <w:p w:rsidR="00453533" w:rsidRPr="00453533" w:rsidRDefault="00453533" w:rsidP="00453533">
      <w:pPr>
        <w:pStyle w:val="EndNoteBibliography"/>
        <w:spacing w:after="0"/>
        <w:ind w:left="720" w:hanging="720"/>
      </w:pPr>
      <w:bookmarkStart w:id="28" w:name="_ENREF_15"/>
      <w:r w:rsidRPr="00453533">
        <w:t>15.</w:t>
      </w:r>
      <w:r w:rsidRPr="00453533">
        <w:tab/>
        <w:t xml:space="preserve">M. Jaiswal, A. Gupta, A. K. Agrawal, M. Jassal, A. K. Dinda and V. Koul, </w:t>
      </w:r>
      <w:r w:rsidRPr="00453533">
        <w:rPr>
          <w:i/>
        </w:rPr>
        <w:t>Journal of biomedical nanotechnology</w:t>
      </w:r>
      <w:r w:rsidRPr="00453533">
        <w:t xml:space="preserve">, 2013, </w:t>
      </w:r>
      <w:r w:rsidRPr="00453533">
        <w:rPr>
          <w:b/>
        </w:rPr>
        <w:t>9</w:t>
      </w:r>
      <w:r w:rsidRPr="00453533">
        <w:t>, 1495-1508.</w:t>
      </w:r>
      <w:bookmarkEnd w:id="28"/>
    </w:p>
    <w:p w:rsidR="00453533" w:rsidRPr="00453533" w:rsidRDefault="00453533" w:rsidP="00453533">
      <w:pPr>
        <w:pStyle w:val="EndNoteBibliography"/>
        <w:spacing w:after="0"/>
        <w:ind w:left="720" w:hanging="720"/>
      </w:pPr>
      <w:bookmarkStart w:id="29" w:name="_ENREF_16"/>
      <w:r w:rsidRPr="00453533">
        <w:t>16.</w:t>
      </w:r>
      <w:r w:rsidRPr="00453533">
        <w:tab/>
        <w:t xml:space="preserve">Y. Hong, X. Chen, X. Jing, H. Fan, Z. Gu and X. Zhang, </w:t>
      </w:r>
      <w:r w:rsidRPr="00453533">
        <w:rPr>
          <w:i/>
        </w:rPr>
        <w:t>Advanced Functional Materials</w:t>
      </w:r>
      <w:r w:rsidRPr="00453533">
        <w:t xml:space="preserve">, 2010, </w:t>
      </w:r>
      <w:r w:rsidRPr="00453533">
        <w:rPr>
          <w:b/>
        </w:rPr>
        <w:t>20</w:t>
      </w:r>
      <w:r w:rsidRPr="00453533">
        <w:t>, 1503-1510.</w:t>
      </w:r>
      <w:bookmarkEnd w:id="29"/>
    </w:p>
    <w:p w:rsidR="00453533" w:rsidRPr="00453533" w:rsidRDefault="00453533" w:rsidP="00453533">
      <w:pPr>
        <w:pStyle w:val="EndNoteBibliography"/>
        <w:spacing w:after="0"/>
        <w:ind w:left="720" w:hanging="720"/>
      </w:pPr>
      <w:bookmarkStart w:id="30" w:name="_ENREF_17"/>
      <w:r w:rsidRPr="00453533">
        <w:t>17.</w:t>
      </w:r>
      <w:r w:rsidRPr="00453533">
        <w:tab/>
        <w:t xml:space="preserve">H. Cao, M. M. Chen, Y. Liu, Y. Y. Liu, Y. Q. Huang, J. H. Wang, J. D. Chen and Q. Q. Zhang, </w:t>
      </w:r>
      <w:r w:rsidRPr="00453533">
        <w:rPr>
          <w:i/>
        </w:rPr>
        <w:t>Colloids and surfaces. B, Biointerfaces</w:t>
      </w:r>
      <w:r w:rsidRPr="00453533">
        <w:t xml:space="preserve">, 2015, </w:t>
      </w:r>
      <w:r w:rsidRPr="00453533">
        <w:rPr>
          <w:b/>
        </w:rPr>
        <w:t>136</w:t>
      </w:r>
      <w:r w:rsidRPr="00453533">
        <w:t>, 1098-1106.</w:t>
      </w:r>
      <w:bookmarkEnd w:id="30"/>
    </w:p>
    <w:p w:rsidR="00453533" w:rsidRPr="00453533" w:rsidRDefault="00453533" w:rsidP="00453533">
      <w:pPr>
        <w:pStyle w:val="EndNoteBibliography"/>
        <w:spacing w:after="0"/>
        <w:ind w:left="720" w:hanging="720"/>
      </w:pPr>
      <w:bookmarkStart w:id="31" w:name="_ENREF_18"/>
      <w:r w:rsidRPr="00453533">
        <w:t>18.</w:t>
      </w:r>
      <w:r w:rsidRPr="00453533">
        <w:tab/>
        <w:t xml:space="preserve">A. A. Chaudhari, K. Vig, D. R. Baganizi, R. Sahu, S. Dixit, V. Dennis, S. R. Singh and S. R. Pillai, </w:t>
      </w:r>
      <w:r w:rsidRPr="00453533">
        <w:rPr>
          <w:i/>
        </w:rPr>
        <w:t>International Journal of Molecular Sciences</w:t>
      </w:r>
      <w:r w:rsidRPr="00453533">
        <w:t xml:space="preserve">, 2016, </w:t>
      </w:r>
      <w:r w:rsidRPr="00453533">
        <w:rPr>
          <w:b/>
        </w:rPr>
        <w:t>17</w:t>
      </w:r>
      <w:r w:rsidRPr="00453533">
        <w:t>, 1974.</w:t>
      </w:r>
      <w:bookmarkEnd w:id="31"/>
    </w:p>
    <w:p w:rsidR="00453533" w:rsidRPr="00453533" w:rsidRDefault="00453533" w:rsidP="00453533">
      <w:pPr>
        <w:pStyle w:val="EndNoteBibliography"/>
        <w:spacing w:after="0"/>
        <w:ind w:left="720" w:hanging="720"/>
      </w:pPr>
      <w:bookmarkStart w:id="32" w:name="_ENREF_19"/>
      <w:r w:rsidRPr="00453533">
        <w:t>19.</w:t>
      </w:r>
      <w:r w:rsidRPr="00453533">
        <w:tab/>
        <w:t xml:space="preserve">J. Borges and J. F. Mano, </w:t>
      </w:r>
      <w:r w:rsidRPr="00453533">
        <w:rPr>
          <w:i/>
        </w:rPr>
        <w:t>Chemical Reviews</w:t>
      </w:r>
      <w:r w:rsidRPr="00453533">
        <w:t xml:space="preserve">, 2014, </w:t>
      </w:r>
      <w:r w:rsidRPr="00453533">
        <w:rPr>
          <w:b/>
        </w:rPr>
        <w:t>114</w:t>
      </w:r>
      <w:r w:rsidRPr="00453533">
        <w:t>, 8883-8942.</w:t>
      </w:r>
      <w:bookmarkEnd w:id="32"/>
    </w:p>
    <w:p w:rsidR="00453533" w:rsidRPr="00453533" w:rsidRDefault="00453533" w:rsidP="00453533">
      <w:pPr>
        <w:pStyle w:val="EndNoteBibliography"/>
        <w:spacing w:after="0"/>
        <w:ind w:left="720" w:hanging="720"/>
      </w:pPr>
      <w:bookmarkStart w:id="33" w:name="_ENREF_20"/>
      <w:r w:rsidRPr="00453533">
        <w:t>20.</w:t>
      </w:r>
      <w:r w:rsidRPr="00453533">
        <w:tab/>
        <w:t xml:space="preserve">R. R. Costa and J. F. Mano, </w:t>
      </w:r>
      <w:r w:rsidRPr="00453533">
        <w:rPr>
          <w:i/>
        </w:rPr>
        <w:t>Chemical Society Reviews</w:t>
      </w:r>
      <w:r w:rsidRPr="00453533">
        <w:t xml:space="preserve">, 2014, </w:t>
      </w:r>
      <w:r w:rsidRPr="00453533">
        <w:rPr>
          <w:b/>
        </w:rPr>
        <w:t>43</w:t>
      </w:r>
      <w:r w:rsidRPr="00453533">
        <w:t>, 3453-3479.</w:t>
      </w:r>
      <w:bookmarkEnd w:id="33"/>
    </w:p>
    <w:p w:rsidR="00453533" w:rsidRPr="00453533" w:rsidRDefault="00453533" w:rsidP="00453533">
      <w:pPr>
        <w:pStyle w:val="EndNoteBibliography"/>
        <w:spacing w:after="0"/>
        <w:ind w:left="720" w:hanging="720"/>
      </w:pPr>
      <w:bookmarkStart w:id="34" w:name="_ENREF_21"/>
      <w:r w:rsidRPr="00453533">
        <w:t>21.</w:t>
      </w:r>
      <w:r w:rsidRPr="00453533">
        <w:tab/>
        <w:t xml:space="preserve">J. J. Richardson, J. Cui, M. Björnmalm, J. A. Braunger, H. Ejima and F. Caruso, </w:t>
      </w:r>
      <w:r w:rsidRPr="00453533">
        <w:rPr>
          <w:i/>
        </w:rPr>
        <w:t>Chemical Reviews</w:t>
      </w:r>
      <w:r w:rsidRPr="00453533">
        <w:t xml:space="preserve">, 2016, </w:t>
      </w:r>
      <w:r w:rsidRPr="00453533">
        <w:rPr>
          <w:b/>
        </w:rPr>
        <w:t>116</w:t>
      </w:r>
      <w:r w:rsidRPr="00453533">
        <w:t>, 14828-14867.</w:t>
      </w:r>
      <w:bookmarkEnd w:id="34"/>
    </w:p>
    <w:p w:rsidR="00453533" w:rsidRPr="00453533" w:rsidRDefault="00453533" w:rsidP="00453533">
      <w:pPr>
        <w:pStyle w:val="EndNoteBibliography"/>
        <w:spacing w:after="0"/>
        <w:ind w:left="720" w:hanging="720"/>
      </w:pPr>
      <w:bookmarkStart w:id="35" w:name="_ENREF_22"/>
      <w:r w:rsidRPr="00453533">
        <w:t>22.</w:t>
      </w:r>
      <w:r w:rsidRPr="00453533">
        <w:tab/>
        <w:t xml:space="preserve">K. M. Guthrie, A. Agarwal, L. B. C. Teixeira, R. R. Dubielzig, N. L. Abbott, C. J. Murphy, H. Singh, J. F. McAnulty and M. J. Schurr, </w:t>
      </w:r>
      <w:r w:rsidRPr="00453533">
        <w:rPr>
          <w:i/>
        </w:rPr>
        <w:t>Journal of burn care &amp; research : official publication of the American Burn Association</w:t>
      </w:r>
      <w:r w:rsidRPr="00453533">
        <w:t xml:space="preserve">, 2013, </w:t>
      </w:r>
      <w:r w:rsidRPr="00453533">
        <w:rPr>
          <w:b/>
        </w:rPr>
        <w:t>34</w:t>
      </w:r>
      <w:r w:rsidRPr="00453533">
        <w:t>, e359-e367.</w:t>
      </w:r>
      <w:bookmarkEnd w:id="35"/>
    </w:p>
    <w:p w:rsidR="00453533" w:rsidRPr="00453533" w:rsidRDefault="00453533" w:rsidP="00453533">
      <w:pPr>
        <w:pStyle w:val="EndNoteBibliography"/>
        <w:spacing w:after="0"/>
        <w:ind w:left="720" w:hanging="720"/>
      </w:pPr>
      <w:bookmarkStart w:id="36" w:name="_ENREF_23"/>
      <w:r w:rsidRPr="00453533">
        <w:t>23.</w:t>
      </w:r>
      <w:r w:rsidRPr="00453533">
        <w:tab/>
        <w:t xml:space="preserve">C. Picart, F. Caruso, J. C. Voegel and G. Decher, </w:t>
      </w:r>
      <w:r w:rsidRPr="00453533">
        <w:rPr>
          <w:i/>
        </w:rPr>
        <w:t>Layer-by-Layer Films for Biomedical Applications</w:t>
      </w:r>
      <w:r w:rsidRPr="00453533">
        <w:t>, Wiley, 2014.</w:t>
      </w:r>
      <w:bookmarkEnd w:id="36"/>
    </w:p>
    <w:p w:rsidR="00453533" w:rsidRPr="00453533" w:rsidRDefault="00453533" w:rsidP="00453533">
      <w:pPr>
        <w:pStyle w:val="EndNoteBibliography"/>
        <w:spacing w:after="0"/>
        <w:ind w:left="720" w:hanging="720"/>
      </w:pPr>
      <w:bookmarkStart w:id="37" w:name="_ENREF_24"/>
      <w:r w:rsidRPr="00453533">
        <w:t>24.</w:t>
      </w:r>
      <w:r w:rsidRPr="00453533">
        <w:tab/>
        <w:t xml:space="preserve">C. R. Correia, R. P. Pirraco, M. T. Cerqueira, A. P. Marques, R. L. Reis and J. F. Mano, </w:t>
      </w:r>
      <w:r w:rsidRPr="00453533">
        <w:rPr>
          <w:i/>
        </w:rPr>
        <w:t>Scientific Reports</w:t>
      </w:r>
      <w:r w:rsidRPr="00453533">
        <w:t xml:space="preserve">, 2016, </w:t>
      </w:r>
      <w:r w:rsidRPr="00453533">
        <w:rPr>
          <w:b/>
        </w:rPr>
        <w:t>6</w:t>
      </w:r>
      <w:r w:rsidRPr="00453533">
        <w:t>, 21883.</w:t>
      </w:r>
      <w:bookmarkEnd w:id="37"/>
    </w:p>
    <w:p w:rsidR="00453533" w:rsidRPr="00453533" w:rsidRDefault="00453533" w:rsidP="00453533">
      <w:pPr>
        <w:pStyle w:val="EndNoteBibliography"/>
        <w:spacing w:after="0"/>
        <w:ind w:left="720" w:hanging="720"/>
      </w:pPr>
      <w:bookmarkStart w:id="38" w:name="_ENREF_25"/>
      <w:r w:rsidRPr="00453533">
        <w:t>25.</w:t>
      </w:r>
      <w:r w:rsidRPr="00453533">
        <w:tab/>
        <w:t xml:space="preserve">O. Kulygin, A. D. Price, S. F. Chong, B. Stadler, A. N. Zelikin and F. Caruso, </w:t>
      </w:r>
      <w:r w:rsidRPr="00453533">
        <w:rPr>
          <w:i/>
        </w:rPr>
        <w:t>Small</w:t>
      </w:r>
      <w:r w:rsidRPr="00453533">
        <w:t xml:space="preserve">, 2010, </w:t>
      </w:r>
      <w:r w:rsidRPr="00453533">
        <w:rPr>
          <w:b/>
        </w:rPr>
        <w:t>6</w:t>
      </w:r>
      <w:r w:rsidRPr="00453533">
        <w:t>, 1558-1564.</w:t>
      </w:r>
      <w:bookmarkEnd w:id="38"/>
    </w:p>
    <w:p w:rsidR="00453533" w:rsidRPr="00453533" w:rsidRDefault="00453533" w:rsidP="00453533">
      <w:pPr>
        <w:pStyle w:val="EndNoteBibliography"/>
        <w:spacing w:after="0"/>
        <w:ind w:left="720" w:hanging="720"/>
      </w:pPr>
      <w:bookmarkStart w:id="39" w:name="_ENREF_26"/>
      <w:r w:rsidRPr="00453533">
        <w:t>26.</w:t>
      </w:r>
      <w:r w:rsidRPr="00453533">
        <w:tab/>
        <w:t xml:space="preserve">J. M. Silva, A. R. C. Duarte, C. A. Custódio, P. Sher, A. I. Neto, A. C. M. Pinho, J. Fonseca, R. L. Reis and J. F. Mano, </w:t>
      </w:r>
      <w:r w:rsidRPr="00453533">
        <w:rPr>
          <w:i/>
        </w:rPr>
        <w:t>Advanced healthcare materials</w:t>
      </w:r>
      <w:r w:rsidRPr="00453533">
        <w:t xml:space="preserve">, 2014, </w:t>
      </w:r>
      <w:r w:rsidRPr="00453533">
        <w:rPr>
          <w:b/>
        </w:rPr>
        <w:t>3</w:t>
      </w:r>
      <w:r w:rsidRPr="00453533">
        <w:t>, 433-440.</w:t>
      </w:r>
      <w:bookmarkEnd w:id="39"/>
    </w:p>
    <w:p w:rsidR="00453533" w:rsidRPr="00453533" w:rsidRDefault="00453533" w:rsidP="00453533">
      <w:pPr>
        <w:pStyle w:val="EndNoteBibliography"/>
        <w:spacing w:after="0"/>
        <w:ind w:left="720" w:hanging="720"/>
      </w:pPr>
      <w:bookmarkStart w:id="40" w:name="_ENREF_27"/>
      <w:r w:rsidRPr="00453533">
        <w:t>27.</w:t>
      </w:r>
      <w:r w:rsidRPr="00453533">
        <w:tab/>
        <w:t xml:space="preserve">S. G. Caridade, C. Monge, F. Gilde, T. Boudou, J. F. Mano and C. Picart, </w:t>
      </w:r>
      <w:r w:rsidRPr="00453533">
        <w:rPr>
          <w:i/>
        </w:rPr>
        <w:t>Biomacromolecules</w:t>
      </w:r>
      <w:r w:rsidRPr="00453533">
        <w:t xml:space="preserve">, 2013, </w:t>
      </w:r>
      <w:r w:rsidRPr="00453533">
        <w:rPr>
          <w:b/>
        </w:rPr>
        <w:t>14</w:t>
      </w:r>
      <w:r w:rsidRPr="00453533">
        <w:t>, 1653–1660.</w:t>
      </w:r>
      <w:bookmarkEnd w:id="40"/>
    </w:p>
    <w:p w:rsidR="00453533" w:rsidRPr="00453533" w:rsidRDefault="00453533" w:rsidP="00453533">
      <w:pPr>
        <w:pStyle w:val="EndNoteBibliography"/>
        <w:spacing w:after="0"/>
        <w:ind w:left="720" w:hanging="720"/>
      </w:pPr>
      <w:bookmarkStart w:id="41" w:name="_ENREF_28"/>
      <w:r w:rsidRPr="00453533">
        <w:t>28.</w:t>
      </w:r>
      <w:r w:rsidRPr="00453533">
        <w:tab/>
        <w:t xml:space="preserve">J. M. Silva, A. R. Duarte, S. G. Caridade, C. Picart, R. L. Reis and J. F. Mano, </w:t>
      </w:r>
      <w:r w:rsidRPr="00453533">
        <w:rPr>
          <w:i/>
        </w:rPr>
        <w:t>Biomacromolecules</w:t>
      </w:r>
      <w:r w:rsidRPr="00453533">
        <w:t xml:space="preserve">, 2014, </w:t>
      </w:r>
      <w:r w:rsidRPr="00453533">
        <w:rPr>
          <w:b/>
        </w:rPr>
        <w:t>15</w:t>
      </w:r>
      <w:r w:rsidRPr="00453533">
        <w:t>, 3817-3826.</w:t>
      </w:r>
      <w:bookmarkEnd w:id="41"/>
    </w:p>
    <w:p w:rsidR="00453533" w:rsidRPr="00453533" w:rsidRDefault="00453533" w:rsidP="00453533">
      <w:pPr>
        <w:pStyle w:val="EndNoteBibliography"/>
        <w:spacing w:after="0"/>
        <w:ind w:left="720" w:hanging="720"/>
      </w:pPr>
      <w:bookmarkStart w:id="42" w:name="_ENREF_29"/>
      <w:r w:rsidRPr="00453533">
        <w:t>29.</w:t>
      </w:r>
      <w:r w:rsidRPr="00453533">
        <w:tab/>
        <w:t xml:space="preserve">A. A. Mamedov and N. A. Kotov, </w:t>
      </w:r>
      <w:r w:rsidRPr="00453533">
        <w:rPr>
          <w:i/>
        </w:rPr>
        <w:t>Langmuir</w:t>
      </w:r>
      <w:r w:rsidRPr="00453533">
        <w:t xml:space="preserve">, 2000, </w:t>
      </w:r>
      <w:r w:rsidRPr="00453533">
        <w:rPr>
          <w:b/>
        </w:rPr>
        <w:t>16</w:t>
      </w:r>
      <w:r w:rsidRPr="00453533">
        <w:t>, 5530-5533.</w:t>
      </w:r>
      <w:bookmarkEnd w:id="42"/>
    </w:p>
    <w:p w:rsidR="00453533" w:rsidRPr="00453533" w:rsidRDefault="00453533" w:rsidP="00453533">
      <w:pPr>
        <w:pStyle w:val="EndNoteBibliography"/>
        <w:spacing w:after="0"/>
        <w:ind w:left="720" w:hanging="720"/>
      </w:pPr>
      <w:bookmarkStart w:id="43" w:name="_ENREF_30"/>
      <w:r w:rsidRPr="00453533">
        <w:t>30.</w:t>
      </w:r>
      <w:r w:rsidRPr="00453533">
        <w:tab/>
        <w:t xml:space="preserve">C. Picart, R. Elkaim, L. Richert, F. Audoin, Y. Arntz, M. Da Silva Cardoso, P. Schaaf, J. C. Voegel and B. Frisch, </w:t>
      </w:r>
      <w:r w:rsidRPr="00453533">
        <w:rPr>
          <w:i/>
        </w:rPr>
        <w:t>Advanced Functional Materials</w:t>
      </w:r>
      <w:r w:rsidRPr="00453533">
        <w:t xml:space="preserve">, 2005, </w:t>
      </w:r>
      <w:r w:rsidRPr="00453533">
        <w:rPr>
          <w:b/>
        </w:rPr>
        <w:t>15</w:t>
      </w:r>
      <w:r w:rsidRPr="00453533">
        <w:t>, 83-94.</w:t>
      </w:r>
      <w:bookmarkEnd w:id="43"/>
    </w:p>
    <w:p w:rsidR="00453533" w:rsidRPr="00453533" w:rsidRDefault="00453533" w:rsidP="00453533">
      <w:pPr>
        <w:pStyle w:val="EndNoteBibliography"/>
        <w:spacing w:after="0"/>
        <w:ind w:left="720" w:hanging="720"/>
      </w:pPr>
      <w:bookmarkStart w:id="44" w:name="_ENREF_31"/>
      <w:r w:rsidRPr="00453533">
        <w:t>31.</w:t>
      </w:r>
      <w:r w:rsidRPr="00453533">
        <w:tab/>
        <w:t xml:space="preserve">D. S. Salloum, S. G. Olenych, T. C. Keller and J. B. Schlenoff, </w:t>
      </w:r>
      <w:r w:rsidRPr="00453533">
        <w:rPr>
          <w:i/>
        </w:rPr>
        <w:t>Biomacromolecules</w:t>
      </w:r>
      <w:r w:rsidRPr="00453533">
        <w:t xml:space="preserve">, 2005, </w:t>
      </w:r>
      <w:r w:rsidRPr="00453533">
        <w:rPr>
          <w:b/>
        </w:rPr>
        <w:t>6</w:t>
      </w:r>
      <w:r w:rsidRPr="00453533">
        <w:t>, 161-167.</w:t>
      </w:r>
      <w:bookmarkEnd w:id="44"/>
    </w:p>
    <w:p w:rsidR="00453533" w:rsidRPr="00453533" w:rsidRDefault="00453533" w:rsidP="00453533">
      <w:pPr>
        <w:pStyle w:val="EndNoteBibliography"/>
        <w:spacing w:after="0"/>
        <w:ind w:left="720" w:hanging="720"/>
      </w:pPr>
      <w:bookmarkStart w:id="45" w:name="_ENREF_32"/>
      <w:r w:rsidRPr="00453533">
        <w:t>32.</w:t>
      </w:r>
      <w:r w:rsidRPr="00453533">
        <w:tab/>
        <w:t xml:space="preserve">M. P. Sousa, S. G. Caridade and J. F. Mano, </w:t>
      </w:r>
      <w:r w:rsidRPr="00453533">
        <w:rPr>
          <w:i/>
        </w:rPr>
        <w:t>Advanced healthcare materials</w:t>
      </w:r>
      <w:r w:rsidRPr="00453533">
        <w:t xml:space="preserve">, 2017, </w:t>
      </w:r>
      <w:r w:rsidRPr="00453533">
        <w:rPr>
          <w:b/>
        </w:rPr>
        <w:t>6</w:t>
      </w:r>
      <w:r w:rsidRPr="00453533">
        <w:t>, 1601462.</w:t>
      </w:r>
      <w:bookmarkEnd w:id="45"/>
    </w:p>
    <w:p w:rsidR="00453533" w:rsidRPr="00453533" w:rsidRDefault="00453533" w:rsidP="00453533">
      <w:pPr>
        <w:pStyle w:val="EndNoteBibliography"/>
        <w:spacing w:after="0"/>
        <w:ind w:left="720" w:hanging="720"/>
      </w:pPr>
      <w:bookmarkStart w:id="46" w:name="_ENREF_33"/>
      <w:r w:rsidRPr="00453533">
        <w:t>33.</w:t>
      </w:r>
      <w:r w:rsidRPr="00453533">
        <w:tab/>
        <w:t xml:space="preserve">W. Chrzanowski and A. Khademhosseini, </w:t>
      </w:r>
      <w:r w:rsidRPr="00453533">
        <w:rPr>
          <w:i/>
        </w:rPr>
        <w:t>Advanced drug delivery reviews</w:t>
      </w:r>
      <w:r w:rsidRPr="00453533">
        <w:t xml:space="preserve">, 2013, </w:t>
      </w:r>
      <w:r w:rsidRPr="00453533">
        <w:rPr>
          <w:b/>
        </w:rPr>
        <w:t>65</w:t>
      </w:r>
      <w:r w:rsidRPr="00453533">
        <w:t>, 403-404.</w:t>
      </w:r>
      <w:bookmarkEnd w:id="46"/>
    </w:p>
    <w:p w:rsidR="00453533" w:rsidRPr="00453533" w:rsidRDefault="00453533" w:rsidP="00453533">
      <w:pPr>
        <w:pStyle w:val="EndNoteBibliography"/>
        <w:spacing w:after="0"/>
        <w:ind w:left="720" w:hanging="720"/>
      </w:pPr>
      <w:bookmarkStart w:id="47" w:name="_ENREF_34"/>
      <w:r w:rsidRPr="00453533">
        <w:t>34.</w:t>
      </w:r>
      <w:r w:rsidRPr="00453533">
        <w:tab/>
        <w:t xml:space="preserve">R. Huang, W. Z. Li, X. X. Lv, Z. J. Lei, Y. Q. Bian, H. B. Deng, H. J. Wang, J. Q. Li and X. Y. Li, </w:t>
      </w:r>
      <w:r w:rsidRPr="00453533">
        <w:rPr>
          <w:i/>
        </w:rPr>
        <w:t>Biomaterials</w:t>
      </w:r>
      <w:r w:rsidRPr="00453533">
        <w:t xml:space="preserve">, 2015, </w:t>
      </w:r>
      <w:r w:rsidRPr="00453533">
        <w:rPr>
          <w:b/>
        </w:rPr>
        <w:t>53</w:t>
      </w:r>
      <w:r w:rsidRPr="00453533">
        <w:t>, 58-75.</w:t>
      </w:r>
      <w:bookmarkEnd w:id="47"/>
    </w:p>
    <w:p w:rsidR="00453533" w:rsidRPr="00453533" w:rsidRDefault="00453533" w:rsidP="00453533">
      <w:pPr>
        <w:pStyle w:val="EndNoteBibliography"/>
        <w:spacing w:after="0"/>
        <w:ind w:left="720" w:hanging="720"/>
      </w:pPr>
      <w:bookmarkStart w:id="48" w:name="_ENREF_35"/>
      <w:r w:rsidRPr="00453533">
        <w:t>35.</w:t>
      </w:r>
      <w:r w:rsidRPr="00453533">
        <w:tab/>
        <w:t xml:space="preserve">P. Flammang and R. Santos, </w:t>
      </w:r>
      <w:r w:rsidRPr="00453533">
        <w:rPr>
          <w:i/>
        </w:rPr>
        <w:t>Interface Focus</w:t>
      </w:r>
      <w:r w:rsidRPr="00453533">
        <w:t xml:space="preserve">, 2015, </w:t>
      </w:r>
      <w:r w:rsidRPr="00453533">
        <w:rPr>
          <w:b/>
        </w:rPr>
        <w:t>5</w:t>
      </w:r>
      <w:r w:rsidRPr="00453533">
        <w:t>, 20140086.</w:t>
      </w:r>
      <w:bookmarkEnd w:id="48"/>
    </w:p>
    <w:p w:rsidR="00453533" w:rsidRPr="00453533" w:rsidRDefault="00453533" w:rsidP="00453533">
      <w:pPr>
        <w:pStyle w:val="EndNoteBibliography"/>
        <w:spacing w:after="0"/>
        <w:ind w:left="720" w:hanging="720"/>
      </w:pPr>
      <w:bookmarkStart w:id="49" w:name="_ENREF_36"/>
      <w:r w:rsidRPr="00453533">
        <w:t>36.</w:t>
      </w:r>
      <w:r w:rsidRPr="00453533">
        <w:tab/>
        <w:t xml:space="preserve">H. Lee, B. P. Lee and P. B. Messersmith, </w:t>
      </w:r>
      <w:r w:rsidRPr="00453533">
        <w:rPr>
          <w:i/>
        </w:rPr>
        <w:t>Nature</w:t>
      </w:r>
      <w:r w:rsidRPr="00453533">
        <w:t xml:space="preserve">, 2007, </w:t>
      </w:r>
      <w:r w:rsidRPr="00453533">
        <w:rPr>
          <w:b/>
        </w:rPr>
        <w:t>448</w:t>
      </w:r>
      <w:r w:rsidRPr="00453533">
        <w:t>, 338.</w:t>
      </w:r>
      <w:bookmarkEnd w:id="49"/>
    </w:p>
    <w:p w:rsidR="00453533" w:rsidRPr="00453533" w:rsidRDefault="00453533" w:rsidP="00453533">
      <w:pPr>
        <w:pStyle w:val="EndNoteBibliography"/>
        <w:spacing w:after="0"/>
        <w:ind w:left="720" w:hanging="720"/>
      </w:pPr>
      <w:bookmarkStart w:id="50" w:name="_ENREF_37"/>
      <w:r w:rsidRPr="00453533">
        <w:t>37.</w:t>
      </w:r>
      <w:r w:rsidRPr="00453533">
        <w:tab/>
        <w:t xml:space="preserve">B. P. Lee, P. B. Messersmith, J. N. Israelachvili and J. H. Waite, </w:t>
      </w:r>
      <w:r w:rsidRPr="00453533">
        <w:rPr>
          <w:i/>
        </w:rPr>
        <w:t>Annual review of materials research</w:t>
      </w:r>
      <w:r w:rsidRPr="00453533">
        <w:t xml:space="preserve">, 2011, </w:t>
      </w:r>
      <w:r w:rsidRPr="00453533">
        <w:rPr>
          <w:b/>
        </w:rPr>
        <w:t>41</w:t>
      </w:r>
      <w:r w:rsidRPr="00453533">
        <w:t>, 99-132.</w:t>
      </w:r>
      <w:bookmarkEnd w:id="50"/>
    </w:p>
    <w:p w:rsidR="00453533" w:rsidRPr="00453533" w:rsidRDefault="00453533" w:rsidP="00453533">
      <w:pPr>
        <w:pStyle w:val="EndNoteBibliography"/>
        <w:spacing w:after="0"/>
        <w:ind w:left="720" w:hanging="720"/>
      </w:pPr>
      <w:bookmarkStart w:id="51" w:name="_ENREF_38"/>
      <w:r w:rsidRPr="00453533">
        <w:t>38.</w:t>
      </w:r>
      <w:r w:rsidRPr="00453533">
        <w:tab/>
        <w:t xml:space="preserve">J. H. Ryu, Y. Lee, W. H. Kong, T. G. Kim, T. G. Park and H. Lee, </w:t>
      </w:r>
      <w:r w:rsidRPr="00453533">
        <w:rPr>
          <w:i/>
        </w:rPr>
        <w:t>Biomacromolecules</w:t>
      </w:r>
      <w:r w:rsidRPr="00453533">
        <w:t xml:space="preserve">, 2011, </w:t>
      </w:r>
      <w:r w:rsidRPr="00453533">
        <w:rPr>
          <w:b/>
        </w:rPr>
        <w:t>12</w:t>
      </w:r>
      <w:r w:rsidRPr="00453533">
        <w:t>, 2653-2659.</w:t>
      </w:r>
      <w:bookmarkEnd w:id="51"/>
    </w:p>
    <w:p w:rsidR="00453533" w:rsidRPr="00453533" w:rsidRDefault="00453533" w:rsidP="00453533">
      <w:pPr>
        <w:pStyle w:val="EndNoteBibliography"/>
        <w:spacing w:after="0"/>
        <w:ind w:left="720" w:hanging="720"/>
      </w:pPr>
      <w:bookmarkStart w:id="52" w:name="_ENREF_39"/>
      <w:r w:rsidRPr="00453533">
        <w:t>39.</w:t>
      </w:r>
      <w:r w:rsidRPr="00453533">
        <w:tab/>
        <w:t xml:space="preserve">S. Hong, K. Yang, B. Kang, C. Lee, I. T. Song, E. Byun, K. I. Park, S.-W. Cho and H. Lee, </w:t>
      </w:r>
      <w:r w:rsidRPr="00453533">
        <w:rPr>
          <w:i/>
        </w:rPr>
        <w:t>Advanced Functional Materials</w:t>
      </w:r>
      <w:r w:rsidRPr="00453533">
        <w:t xml:space="preserve">, 2013, </w:t>
      </w:r>
      <w:r w:rsidRPr="00453533">
        <w:rPr>
          <w:b/>
        </w:rPr>
        <w:t>23</w:t>
      </w:r>
      <w:r w:rsidRPr="00453533">
        <w:t>, 1774-1780.</w:t>
      </w:r>
      <w:bookmarkEnd w:id="52"/>
    </w:p>
    <w:p w:rsidR="00453533" w:rsidRPr="00453533" w:rsidRDefault="00453533" w:rsidP="00453533">
      <w:pPr>
        <w:pStyle w:val="EndNoteBibliography"/>
        <w:spacing w:after="0"/>
        <w:ind w:left="720" w:hanging="720"/>
      </w:pPr>
      <w:bookmarkStart w:id="53" w:name="_ENREF_40"/>
      <w:r w:rsidRPr="00453533">
        <w:t>40.</w:t>
      </w:r>
      <w:r w:rsidRPr="00453533">
        <w:tab/>
        <w:t xml:space="preserve">A. I. Neto, N. L. Vasconcelos, S. M. Oliveira, D. Ruiz-Molina and J. F. Mano, </w:t>
      </w:r>
      <w:r w:rsidRPr="00453533">
        <w:rPr>
          <w:i/>
        </w:rPr>
        <w:t>Advanced Functional Materials</w:t>
      </w:r>
      <w:r w:rsidRPr="00453533">
        <w:t xml:space="preserve">, 2016, </w:t>
      </w:r>
      <w:r w:rsidRPr="00453533">
        <w:rPr>
          <w:b/>
        </w:rPr>
        <w:t>26</w:t>
      </w:r>
      <w:r w:rsidRPr="00453533">
        <w:t>, 2745-2755.</w:t>
      </w:r>
      <w:bookmarkEnd w:id="53"/>
    </w:p>
    <w:p w:rsidR="00453533" w:rsidRPr="00453533" w:rsidRDefault="00453533" w:rsidP="00453533">
      <w:pPr>
        <w:pStyle w:val="EndNoteBibliography"/>
        <w:spacing w:after="0"/>
        <w:ind w:left="720" w:hanging="720"/>
      </w:pPr>
      <w:bookmarkStart w:id="54" w:name="_ENREF_41"/>
      <w:r w:rsidRPr="00453533">
        <w:t>41.</w:t>
      </w:r>
      <w:r w:rsidRPr="00453533">
        <w:tab/>
        <w:t xml:space="preserve">J. F. Mano, </w:t>
      </w:r>
      <w:r w:rsidRPr="00453533">
        <w:rPr>
          <w:i/>
        </w:rPr>
        <w:t>Macromolecular bioscience</w:t>
      </w:r>
      <w:r w:rsidRPr="00453533">
        <w:t xml:space="preserve">, 2008, </w:t>
      </w:r>
      <w:r w:rsidRPr="00453533">
        <w:rPr>
          <w:b/>
        </w:rPr>
        <w:t>8</w:t>
      </w:r>
      <w:r w:rsidRPr="00453533">
        <w:t>, 69-76.</w:t>
      </w:r>
      <w:bookmarkEnd w:id="54"/>
    </w:p>
    <w:p w:rsidR="00453533" w:rsidRPr="00453533" w:rsidRDefault="00453533" w:rsidP="00453533">
      <w:pPr>
        <w:pStyle w:val="EndNoteBibliography"/>
        <w:spacing w:after="0"/>
        <w:ind w:left="720" w:hanging="720"/>
      </w:pPr>
      <w:bookmarkStart w:id="55" w:name="_ENREF_42"/>
      <w:r w:rsidRPr="00453533">
        <w:t>42.</w:t>
      </w:r>
      <w:r w:rsidRPr="00453533">
        <w:tab/>
        <w:t xml:space="preserve">ASTM, </w:t>
      </w:r>
      <w:r w:rsidRPr="00453533">
        <w:rPr>
          <w:i/>
        </w:rPr>
        <w:t>Journal</w:t>
      </w:r>
      <w:r w:rsidRPr="00453533">
        <w:t>, 1999.</w:t>
      </w:r>
      <w:bookmarkEnd w:id="55"/>
    </w:p>
    <w:p w:rsidR="00453533" w:rsidRPr="00453533" w:rsidRDefault="00453533" w:rsidP="00453533">
      <w:pPr>
        <w:pStyle w:val="EndNoteBibliography"/>
        <w:spacing w:after="0"/>
        <w:ind w:left="720" w:hanging="720"/>
      </w:pPr>
      <w:bookmarkStart w:id="56" w:name="_ENREF_43"/>
      <w:r w:rsidRPr="00453533">
        <w:t>43.</w:t>
      </w:r>
      <w:r w:rsidRPr="00453533">
        <w:tab/>
        <w:t xml:space="preserve">S. P. Miguel, M. P. Ribeiro, H. Brancal, P. Coutinho and I. J. Correia, </w:t>
      </w:r>
      <w:r w:rsidRPr="00453533">
        <w:rPr>
          <w:i/>
        </w:rPr>
        <w:t>Carbohydrate polymers</w:t>
      </w:r>
      <w:r w:rsidRPr="00453533">
        <w:t xml:space="preserve">, 2014, </w:t>
      </w:r>
      <w:r w:rsidRPr="00453533">
        <w:rPr>
          <w:b/>
        </w:rPr>
        <w:t>111</w:t>
      </w:r>
      <w:r w:rsidRPr="00453533">
        <w:t>, 366-373.</w:t>
      </w:r>
      <w:bookmarkEnd w:id="56"/>
    </w:p>
    <w:p w:rsidR="00453533" w:rsidRPr="00453533" w:rsidRDefault="00453533" w:rsidP="00453533">
      <w:pPr>
        <w:pStyle w:val="EndNoteBibliography"/>
        <w:spacing w:after="0"/>
        <w:ind w:left="720" w:hanging="720"/>
      </w:pPr>
      <w:bookmarkStart w:id="57" w:name="_ENREF_44"/>
      <w:r w:rsidRPr="00453533">
        <w:lastRenderedPageBreak/>
        <w:t>44.</w:t>
      </w:r>
      <w:r w:rsidRPr="00453533">
        <w:tab/>
        <w:t xml:space="preserve">F. Croisier, G. Atanasova, Y. Poumay and C. Jérôme, </w:t>
      </w:r>
      <w:r w:rsidRPr="00453533">
        <w:rPr>
          <w:i/>
        </w:rPr>
        <w:t>Advanced healthcare materials</w:t>
      </w:r>
      <w:r w:rsidRPr="00453533">
        <w:t xml:space="preserve">, 2014, </w:t>
      </w:r>
      <w:r w:rsidRPr="00453533">
        <w:rPr>
          <w:b/>
        </w:rPr>
        <w:t>3</w:t>
      </w:r>
      <w:r w:rsidRPr="00453533">
        <w:t>, 2032-2039.</w:t>
      </w:r>
      <w:bookmarkEnd w:id="57"/>
    </w:p>
    <w:p w:rsidR="00453533" w:rsidRPr="00453533" w:rsidRDefault="00453533" w:rsidP="00453533">
      <w:pPr>
        <w:pStyle w:val="EndNoteBibliography"/>
        <w:spacing w:after="0"/>
        <w:ind w:left="720" w:hanging="720"/>
      </w:pPr>
      <w:bookmarkStart w:id="58" w:name="_ENREF_45"/>
      <w:r w:rsidRPr="00453533">
        <w:t>45.</w:t>
      </w:r>
      <w:r w:rsidRPr="00453533">
        <w:tab/>
        <w:t xml:space="preserve">N. M. Alves, C. Picart and J. F. Mano, </w:t>
      </w:r>
      <w:r w:rsidRPr="00453533">
        <w:rPr>
          <w:i/>
        </w:rPr>
        <w:t>Macromolecular bioscience</w:t>
      </w:r>
      <w:r w:rsidRPr="00453533">
        <w:t xml:space="preserve">, 2009, </w:t>
      </w:r>
      <w:r w:rsidRPr="00453533">
        <w:rPr>
          <w:b/>
        </w:rPr>
        <w:t>9</w:t>
      </w:r>
      <w:r w:rsidRPr="00453533">
        <w:t>, 776-785.</w:t>
      </w:r>
      <w:bookmarkEnd w:id="58"/>
    </w:p>
    <w:p w:rsidR="00453533" w:rsidRPr="00453533" w:rsidRDefault="00453533" w:rsidP="00453533">
      <w:pPr>
        <w:pStyle w:val="EndNoteBibliography"/>
        <w:spacing w:after="0"/>
        <w:ind w:left="720" w:hanging="720"/>
      </w:pPr>
      <w:bookmarkStart w:id="59" w:name="_ENREF_46"/>
      <w:r w:rsidRPr="00453533">
        <w:t>46.</w:t>
      </w:r>
      <w:r w:rsidRPr="00453533">
        <w:tab/>
        <w:t xml:space="preserve">G. Dunér, E. Thormann and A. Dėdinaitė, </w:t>
      </w:r>
      <w:r w:rsidRPr="00453533">
        <w:rPr>
          <w:i/>
        </w:rPr>
        <w:t>Journal of Colloid and Interface Science</w:t>
      </w:r>
      <w:r w:rsidRPr="00453533">
        <w:t xml:space="preserve">, 2013, </w:t>
      </w:r>
      <w:r w:rsidRPr="00453533">
        <w:rPr>
          <w:b/>
        </w:rPr>
        <w:t>408</w:t>
      </w:r>
      <w:r w:rsidRPr="00453533">
        <w:t>, 229-234.</w:t>
      </w:r>
      <w:bookmarkEnd w:id="59"/>
    </w:p>
    <w:p w:rsidR="00453533" w:rsidRPr="00453533" w:rsidRDefault="00453533" w:rsidP="00453533">
      <w:pPr>
        <w:pStyle w:val="EndNoteBibliography"/>
        <w:spacing w:after="0"/>
        <w:ind w:left="720" w:hanging="720"/>
      </w:pPr>
      <w:bookmarkStart w:id="60" w:name="_ENREF_47"/>
      <w:r w:rsidRPr="00453533">
        <w:t>47.</w:t>
      </w:r>
      <w:r w:rsidRPr="00453533">
        <w:tab/>
        <w:t xml:space="preserve">J. Sedó, J. Saiz-Poseu, F. Busqué and D. Ruiz-Molina, </w:t>
      </w:r>
      <w:r w:rsidRPr="00453533">
        <w:rPr>
          <w:i/>
        </w:rPr>
        <w:t>Advanced Materials</w:t>
      </w:r>
      <w:r w:rsidRPr="00453533">
        <w:t xml:space="preserve">, 2013, </w:t>
      </w:r>
      <w:r w:rsidRPr="00453533">
        <w:rPr>
          <w:b/>
        </w:rPr>
        <w:t>25</w:t>
      </w:r>
      <w:r w:rsidRPr="00453533">
        <w:t>, 653-701.</w:t>
      </w:r>
      <w:bookmarkEnd w:id="60"/>
    </w:p>
    <w:p w:rsidR="00453533" w:rsidRPr="00453533" w:rsidRDefault="00453533" w:rsidP="00453533">
      <w:pPr>
        <w:pStyle w:val="EndNoteBibliography"/>
        <w:spacing w:after="0"/>
        <w:ind w:left="720" w:hanging="720"/>
      </w:pPr>
      <w:bookmarkStart w:id="61" w:name="_ENREF_48"/>
      <w:r w:rsidRPr="00453533">
        <w:t>48.</w:t>
      </w:r>
      <w:r w:rsidRPr="00453533">
        <w:tab/>
        <w:t xml:space="preserve">Z. Iqbal, E. P. C. Lai and T. J. Avis, </w:t>
      </w:r>
      <w:r w:rsidRPr="00453533">
        <w:rPr>
          <w:i/>
        </w:rPr>
        <w:t>Journal of Materials Chemistry</w:t>
      </w:r>
      <w:r w:rsidRPr="00453533">
        <w:t xml:space="preserve">, 2012, </w:t>
      </w:r>
      <w:r w:rsidRPr="00453533">
        <w:rPr>
          <w:b/>
        </w:rPr>
        <w:t>22</w:t>
      </w:r>
      <w:r w:rsidRPr="00453533">
        <w:t>, 21608-21612.</w:t>
      </w:r>
      <w:bookmarkEnd w:id="61"/>
    </w:p>
    <w:p w:rsidR="00453533" w:rsidRPr="00453533" w:rsidRDefault="00453533" w:rsidP="00453533">
      <w:pPr>
        <w:pStyle w:val="EndNoteBibliography"/>
        <w:spacing w:after="0"/>
        <w:ind w:left="720" w:hanging="720"/>
      </w:pPr>
      <w:bookmarkStart w:id="62" w:name="_ENREF_49"/>
      <w:r w:rsidRPr="00453533">
        <w:t>49.</w:t>
      </w:r>
      <w:r w:rsidRPr="00453533">
        <w:tab/>
        <w:t xml:space="preserve">R. M. Silva, G. A. Silva, O. P. Coutinho, J. F. Mano and R. L. Reis, </w:t>
      </w:r>
      <w:r w:rsidRPr="00453533">
        <w:rPr>
          <w:i/>
        </w:rPr>
        <w:t>Journal of Materials Science-Materials in Medicine</w:t>
      </w:r>
      <w:r w:rsidRPr="00453533">
        <w:t xml:space="preserve">, 2004, </w:t>
      </w:r>
      <w:r w:rsidRPr="00453533">
        <w:rPr>
          <w:b/>
        </w:rPr>
        <w:t>15</w:t>
      </w:r>
      <w:r w:rsidRPr="00453533">
        <w:t>, 1105-1112.</w:t>
      </w:r>
      <w:bookmarkEnd w:id="62"/>
    </w:p>
    <w:p w:rsidR="00453533" w:rsidRPr="00453533" w:rsidRDefault="00453533" w:rsidP="00453533">
      <w:pPr>
        <w:pStyle w:val="EndNoteBibliography"/>
        <w:spacing w:after="0"/>
        <w:ind w:left="720" w:hanging="720"/>
      </w:pPr>
      <w:bookmarkStart w:id="63" w:name="_ENREF_50"/>
      <w:r w:rsidRPr="00453533">
        <w:t>50.</w:t>
      </w:r>
      <w:r w:rsidRPr="00453533">
        <w:tab/>
        <w:t xml:space="preserve">F. Donot, A. Fontana, J. C. Baccou and S. Schorr-Galindo, </w:t>
      </w:r>
      <w:r w:rsidRPr="00453533">
        <w:rPr>
          <w:i/>
        </w:rPr>
        <w:t>Carbohydrate Polymers</w:t>
      </w:r>
      <w:r w:rsidRPr="00453533">
        <w:t xml:space="preserve">, 2012, </w:t>
      </w:r>
      <w:r w:rsidRPr="00453533">
        <w:rPr>
          <w:b/>
        </w:rPr>
        <w:t>87</w:t>
      </w:r>
      <w:r w:rsidRPr="00453533">
        <w:t>, 951.</w:t>
      </w:r>
      <w:bookmarkEnd w:id="63"/>
    </w:p>
    <w:p w:rsidR="00453533" w:rsidRPr="00453533" w:rsidRDefault="00453533" w:rsidP="00453533">
      <w:pPr>
        <w:pStyle w:val="EndNoteBibliography"/>
        <w:spacing w:after="0"/>
        <w:ind w:left="720" w:hanging="720"/>
      </w:pPr>
      <w:bookmarkStart w:id="64" w:name="_ENREF_51"/>
      <w:r w:rsidRPr="00453533">
        <w:t>51.</w:t>
      </w:r>
      <w:r w:rsidRPr="00453533">
        <w:tab/>
        <w:t xml:space="preserve">A. I. Neto, A. Cibrão, C. R. Correia, R. R. Carvalho, G. Luz, G. G. Ferrer, G. Botelho, C. Picart, N. M. Alves and J. F. Mano, </w:t>
      </w:r>
      <w:r w:rsidRPr="00453533">
        <w:rPr>
          <w:i/>
        </w:rPr>
        <w:t>Small</w:t>
      </w:r>
      <w:r w:rsidRPr="00453533">
        <w:t xml:space="preserve">, 2014, </w:t>
      </w:r>
      <w:r w:rsidRPr="00453533">
        <w:rPr>
          <w:b/>
        </w:rPr>
        <w:t>10</w:t>
      </w:r>
      <w:r w:rsidRPr="00453533">
        <w:t>, 2459-2469.</w:t>
      </w:r>
      <w:bookmarkEnd w:id="64"/>
    </w:p>
    <w:p w:rsidR="00453533" w:rsidRPr="00453533" w:rsidRDefault="00453533" w:rsidP="00453533">
      <w:pPr>
        <w:pStyle w:val="EndNoteBibliography"/>
        <w:spacing w:after="0"/>
        <w:ind w:left="720" w:hanging="720"/>
      </w:pPr>
      <w:bookmarkStart w:id="65" w:name="_ENREF_52"/>
      <w:r w:rsidRPr="00453533">
        <w:t>52.</w:t>
      </w:r>
      <w:r w:rsidRPr="00453533">
        <w:tab/>
        <w:t xml:space="preserve">A. I. Neto, A. C. Cibrão, C. R. Correia, R. R. Carvalho, G. M. Luz, G. G. Ferrer, G. Botelho, C. Picart, N. M. Alves and J. F. Mano, </w:t>
      </w:r>
      <w:r w:rsidRPr="00453533">
        <w:rPr>
          <w:i/>
        </w:rPr>
        <w:t>Small</w:t>
      </w:r>
      <w:r w:rsidRPr="00453533">
        <w:t xml:space="preserve">, 2014, </w:t>
      </w:r>
      <w:r w:rsidRPr="00453533">
        <w:rPr>
          <w:b/>
        </w:rPr>
        <w:t>10</w:t>
      </w:r>
      <w:r w:rsidRPr="00453533">
        <w:t>, 2459-2469.</w:t>
      </w:r>
      <w:bookmarkEnd w:id="65"/>
    </w:p>
    <w:p w:rsidR="00453533" w:rsidRPr="00453533" w:rsidRDefault="00453533" w:rsidP="00453533">
      <w:pPr>
        <w:pStyle w:val="EndNoteBibliography"/>
        <w:spacing w:after="0"/>
        <w:ind w:left="720" w:hanging="720"/>
      </w:pPr>
      <w:bookmarkStart w:id="66" w:name="_ENREF_53"/>
      <w:r w:rsidRPr="00453533">
        <w:t>53.</w:t>
      </w:r>
      <w:r w:rsidRPr="00453533">
        <w:tab/>
        <w:t xml:space="preserve">S. P. Zhong, D. Campoccia, P. J. Doherty, R. L. Williams, L. Benedetti and D. F. Williams, </w:t>
      </w:r>
      <w:r w:rsidRPr="00453533">
        <w:rPr>
          <w:i/>
        </w:rPr>
        <w:t>Biomaterials</w:t>
      </w:r>
      <w:r w:rsidRPr="00453533">
        <w:t xml:space="preserve">, 1994, </w:t>
      </w:r>
      <w:r w:rsidRPr="00453533">
        <w:rPr>
          <w:b/>
        </w:rPr>
        <w:t>15</w:t>
      </w:r>
      <w:r w:rsidRPr="00453533">
        <w:t>, 359-365.</w:t>
      </w:r>
      <w:bookmarkEnd w:id="66"/>
    </w:p>
    <w:p w:rsidR="00453533" w:rsidRPr="00453533" w:rsidRDefault="00453533" w:rsidP="00453533">
      <w:pPr>
        <w:pStyle w:val="EndNoteBibliography"/>
        <w:spacing w:after="0"/>
        <w:ind w:left="720" w:hanging="720"/>
      </w:pPr>
      <w:bookmarkStart w:id="67" w:name="_ENREF_54"/>
      <w:r w:rsidRPr="00453533">
        <w:t>54.</w:t>
      </w:r>
      <w:r w:rsidRPr="00453533">
        <w:tab/>
        <w:t xml:space="preserve">P. Fischer, A. Laschewsky, E. Wischerhoff, X. Arys, A. Jonas and R. Legras, </w:t>
      </w:r>
      <w:r w:rsidRPr="00453533">
        <w:rPr>
          <w:i/>
        </w:rPr>
        <w:t>Macromolecular Symposia</w:t>
      </w:r>
      <w:r w:rsidRPr="00453533">
        <w:t xml:space="preserve">, 1999, </w:t>
      </w:r>
      <w:r w:rsidRPr="00453533">
        <w:rPr>
          <w:b/>
        </w:rPr>
        <w:t>137</w:t>
      </w:r>
      <w:r w:rsidRPr="00453533">
        <w:t>, 1-24.</w:t>
      </w:r>
      <w:bookmarkEnd w:id="67"/>
    </w:p>
    <w:p w:rsidR="00453533" w:rsidRPr="00453533" w:rsidRDefault="00453533" w:rsidP="00453533">
      <w:pPr>
        <w:pStyle w:val="EndNoteBibliography"/>
        <w:spacing w:after="0"/>
        <w:ind w:left="720" w:hanging="720"/>
      </w:pPr>
      <w:bookmarkStart w:id="68" w:name="_ENREF_55"/>
      <w:r w:rsidRPr="00453533">
        <w:t>55.</w:t>
      </w:r>
      <w:r w:rsidRPr="00453533">
        <w:tab/>
        <w:t xml:space="preserve">S. Slavin, A. H. Soeriyadi, L. Voorhaar, M. R. Whittaker, C. R. Becer, C. Boyer, T. P. Davis and D. M. Haddleton, </w:t>
      </w:r>
      <w:r w:rsidRPr="00453533">
        <w:rPr>
          <w:i/>
        </w:rPr>
        <w:t>Soft Matter</w:t>
      </w:r>
      <w:r w:rsidRPr="00453533">
        <w:t xml:space="preserve">, 2012, </w:t>
      </w:r>
      <w:r w:rsidRPr="00453533">
        <w:rPr>
          <w:b/>
        </w:rPr>
        <w:t>8</w:t>
      </w:r>
      <w:r w:rsidRPr="00453533">
        <w:t>, 118-128.</w:t>
      </w:r>
      <w:bookmarkEnd w:id="68"/>
    </w:p>
    <w:p w:rsidR="00453533" w:rsidRPr="00453533" w:rsidRDefault="00453533" w:rsidP="00453533">
      <w:pPr>
        <w:pStyle w:val="EndNoteBibliography"/>
        <w:spacing w:after="0"/>
        <w:ind w:left="720" w:hanging="720"/>
      </w:pPr>
      <w:bookmarkStart w:id="69" w:name="_ENREF_56"/>
      <w:r w:rsidRPr="00453533">
        <w:t>56.</w:t>
      </w:r>
      <w:r w:rsidRPr="00453533">
        <w:tab/>
        <w:t xml:space="preserve">I. Hargittai and M. Hargittai, </w:t>
      </w:r>
      <w:r w:rsidRPr="00453533">
        <w:rPr>
          <w:i/>
        </w:rPr>
        <w:t>Structural Chemistry</w:t>
      </w:r>
      <w:r w:rsidRPr="00453533">
        <w:t xml:space="preserve">, 2008, </w:t>
      </w:r>
      <w:r w:rsidRPr="00453533">
        <w:rPr>
          <w:b/>
        </w:rPr>
        <w:t>19</w:t>
      </w:r>
      <w:r w:rsidRPr="00453533">
        <w:t>, 697-717.</w:t>
      </w:r>
      <w:bookmarkEnd w:id="69"/>
    </w:p>
    <w:p w:rsidR="00453533" w:rsidRPr="00453533" w:rsidRDefault="00453533" w:rsidP="00453533">
      <w:pPr>
        <w:pStyle w:val="EndNoteBibliography"/>
        <w:spacing w:after="0"/>
        <w:ind w:left="720" w:hanging="720"/>
      </w:pPr>
      <w:bookmarkStart w:id="70" w:name="_ENREF_57"/>
      <w:r w:rsidRPr="00453533">
        <w:t>57.</w:t>
      </w:r>
      <w:r w:rsidRPr="00453533">
        <w:tab/>
        <w:t xml:space="preserve">H.-I. Chang and Y. Wang, in </w:t>
      </w:r>
      <w:r w:rsidRPr="00453533">
        <w:rPr>
          <w:i/>
        </w:rPr>
        <w:t>Regenerative Medicine and Tissue Engineering - Cells and Biomaterials</w:t>
      </w:r>
      <w:r w:rsidRPr="00453533">
        <w:t>, ed. D. Eberli, InTech, Rijeka, 2011, DOI: 10.5772/21983, p. Ch. 27.</w:t>
      </w:r>
      <w:bookmarkEnd w:id="70"/>
    </w:p>
    <w:p w:rsidR="00453533" w:rsidRPr="00453533" w:rsidRDefault="00453533" w:rsidP="00453533">
      <w:pPr>
        <w:pStyle w:val="EndNoteBibliography"/>
        <w:spacing w:after="0"/>
        <w:ind w:left="720" w:hanging="720"/>
      </w:pPr>
      <w:bookmarkStart w:id="71" w:name="_ENREF_58"/>
      <w:r w:rsidRPr="00453533">
        <w:t>58.</w:t>
      </w:r>
      <w:r w:rsidRPr="00453533">
        <w:tab/>
        <w:t xml:space="preserve">S. S. Silva, E. G. Popa, M. E. Gomes, M. Cerqueira, A. P. Marques, S. G. Caridade, P. Teixeira, C. Sousa, J. F. Mano and R. L. Reis, </w:t>
      </w:r>
      <w:r w:rsidRPr="00453533">
        <w:rPr>
          <w:i/>
        </w:rPr>
        <w:t>Acta Biomaterialia</w:t>
      </w:r>
      <w:r w:rsidRPr="00453533">
        <w:t xml:space="preserve">, 2013, </w:t>
      </w:r>
      <w:r w:rsidRPr="00453533">
        <w:rPr>
          <w:b/>
        </w:rPr>
        <w:t>9</w:t>
      </w:r>
      <w:r w:rsidRPr="00453533">
        <w:t>, 6790-6797.</w:t>
      </w:r>
      <w:bookmarkEnd w:id="71"/>
    </w:p>
    <w:p w:rsidR="00453533" w:rsidRPr="00453533" w:rsidRDefault="00453533" w:rsidP="00453533">
      <w:pPr>
        <w:pStyle w:val="EndNoteBibliography"/>
        <w:spacing w:after="0"/>
        <w:ind w:left="720" w:hanging="720"/>
      </w:pPr>
      <w:bookmarkStart w:id="72" w:name="_ENREF_59"/>
      <w:r w:rsidRPr="00453533">
        <w:t>59.</w:t>
      </w:r>
      <w:r w:rsidRPr="00453533">
        <w:tab/>
        <w:t xml:space="preserve">C. S. Hajicharalambous, J. Lichter, W. T. Hix, M. Swierczewska, M. F. Rubner and P. Rajagopalan, </w:t>
      </w:r>
      <w:r w:rsidRPr="00453533">
        <w:rPr>
          <w:i/>
        </w:rPr>
        <w:t>Biomaterials</w:t>
      </w:r>
      <w:r w:rsidRPr="00453533">
        <w:t xml:space="preserve">, 2009, </w:t>
      </w:r>
      <w:r w:rsidRPr="00453533">
        <w:rPr>
          <w:b/>
        </w:rPr>
        <w:t>30</w:t>
      </w:r>
      <w:r w:rsidRPr="00453533">
        <w:t>, 4029-4036.</w:t>
      </w:r>
      <w:bookmarkEnd w:id="72"/>
    </w:p>
    <w:p w:rsidR="00453533" w:rsidRPr="00453533" w:rsidRDefault="00453533" w:rsidP="00453533">
      <w:pPr>
        <w:pStyle w:val="EndNoteBibliography"/>
        <w:spacing w:after="0"/>
        <w:ind w:left="720" w:hanging="720"/>
      </w:pPr>
      <w:bookmarkStart w:id="73" w:name="_ENREF_60"/>
      <w:r w:rsidRPr="00453533">
        <w:t>60.</w:t>
      </w:r>
      <w:r w:rsidRPr="00453533">
        <w:tab/>
        <w:t xml:space="preserve">J. Rnjak-Kovacina, S. G. Wise, Z. Li, P. K. M. Maitz, C. J. Young, Y. Wang and A. S. Weiss, </w:t>
      </w:r>
      <w:r w:rsidRPr="00453533">
        <w:rPr>
          <w:i/>
        </w:rPr>
        <w:t>Biomaterials</w:t>
      </w:r>
      <w:r w:rsidRPr="00453533">
        <w:t xml:space="preserve">, 2011, </w:t>
      </w:r>
      <w:r w:rsidRPr="00453533">
        <w:rPr>
          <w:b/>
        </w:rPr>
        <w:t>32</w:t>
      </w:r>
      <w:r w:rsidRPr="00453533">
        <w:t>, 6729-6736.</w:t>
      </w:r>
      <w:bookmarkEnd w:id="73"/>
    </w:p>
    <w:p w:rsidR="00453533" w:rsidRPr="00453533" w:rsidRDefault="00453533" w:rsidP="00453533">
      <w:pPr>
        <w:pStyle w:val="EndNoteBibliography"/>
        <w:spacing w:after="0"/>
        <w:ind w:left="720" w:hanging="720"/>
      </w:pPr>
      <w:bookmarkStart w:id="74" w:name="_ENREF_61"/>
      <w:r w:rsidRPr="00453533">
        <w:t>61.</w:t>
      </w:r>
      <w:r w:rsidRPr="00453533">
        <w:tab/>
        <w:t xml:space="preserve">Q. L. Loh and C. Choong, </w:t>
      </w:r>
      <w:r w:rsidRPr="00453533">
        <w:rPr>
          <w:i/>
        </w:rPr>
        <w:t>Tissue Engineering. Part B, Reviews</w:t>
      </w:r>
      <w:r w:rsidRPr="00453533">
        <w:t xml:space="preserve">, 2013, </w:t>
      </w:r>
      <w:r w:rsidRPr="00453533">
        <w:rPr>
          <w:b/>
        </w:rPr>
        <w:t>19</w:t>
      </w:r>
      <w:r w:rsidRPr="00453533">
        <w:t>, 485-502.</w:t>
      </w:r>
      <w:bookmarkEnd w:id="74"/>
    </w:p>
    <w:p w:rsidR="00453533" w:rsidRPr="00453533" w:rsidRDefault="00453533" w:rsidP="00453533">
      <w:pPr>
        <w:pStyle w:val="EndNoteBibliography"/>
        <w:spacing w:after="0"/>
        <w:ind w:left="720" w:hanging="720"/>
      </w:pPr>
      <w:bookmarkStart w:id="75" w:name="_ENREF_62"/>
      <w:r w:rsidRPr="00453533">
        <w:t>62.</w:t>
      </w:r>
      <w:r w:rsidRPr="00453533">
        <w:tab/>
        <w:t xml:space="preserve">E. A. Sander, K. A. Lynch and S. T. Boyce, </w:t>
      </w:r>
      <w:r w:rsidRPr="00453533">
        <w:rPr>
          <w:i/>
        </w:rPr>
        <w:t>Journal of biomechanical engineering</w:t>
      </w:r>
      <w:r w:rsidRPr="00453533">
        <w:t xml:space="preserve">, 2014, </w:t>
      </w:r>
      <w:r w:rsidRPr="00453533">
        <w:rPr>
          <w:b/>
        </w:rPr>
        <w:t>136</w:t>
      </w:r>
      <w:r w:rsidRPr="00453533">
        <w:t>, 051008.</w:t>
      </w:r>
      <w:bookmarkEnd w:id="75"/>
    </w:p>
    <w:p w:rsidR="00453533" w:rsidRPr="00453533" w:rsidRDefault="00453533" w:rsidP="00453533">
      <w:pPr>
        <w:pStyle w:val="EndNoteBibliography"/>
        <w:spacing w:after="0"/>
        <w:ind w:left="720" w:hanging="720"/>
      </w:pPr>
      <w:bookmarkStart w:id="76" w:name="_ENREF_63"/>
      <w:r w:rsidRPr="00453533">
        <w:t>63.</w:t>
      </w:r>
      <w:r w:rsidRPr="00453533">
        <w:tab/>
        <w:t xml:space="preserve">W. Yang, V. R. Sherman, B. Gludovatz, E. Schaible, P. Stewart, R. O. Ritchie and M. A. Meyers, </w:t>
      </w:r>
      <w:r w:rsidRPr="00453533">
        <w:rPr>
          <w:i/>
        </w:rPr>
        <w:t>Nature Communications</w:t>
      </w:r>
      <w:r w:rsidRPr="00453533">
        <w:t xml:space="preserve">, 2015, </w:t>
      </w:r>
      <w:r w:rsidRPr="00453533">
        <w:rPr>
          <w:b/>
        </w:rPr>
        <w:t>6</w:t>
      </w:r>
      <w:r w:rsidRPr="00453533">
        <w:t>, 6649.</w:t>
      </w:r>
      <w:bookmarkEnd w:id="76"/>
    </w:p>
    <w:p w:rsidR="00453533" w:rsidRPr="00453533" w:rsidRDefault="00453533" w:rsidP="00453533">
      <w:pPr>
        <w:pStyle w:val="EndNoteBibliography"/>
        <w:spacing w:after="0"/>
        <w:ind w:left="720" w:hanging="720"/>
      </w:pPr>
      <w:bookmarkStart w:id="77" w:name="_ENREF_64"/>
      <w:r w:rsidRPr="00453533">
        <w:t>64.</w:t>
      </w:r>
      <w:r w:rsidRPr="00453533">
        <w:tab/>
        <w:t xml:space="preserve">H.-J. Park, Y. Jin, J. Shin, K. Yang, C. Lee, H. S. Yang and S.-W. Cho, </w:t>
      </w:r>
      <w:r w:rsidRPr="00453533">
        <w:rPr>
          <w:i/>
        </w:rPr>
        <w:t>Biomacromolecules</w:t>
      </w:r>
      <w:r w:rsidRPr="00453533">
        <w:t xml:space="preserve">, 2016, </w:t>
      </w:r>
      <w:r w:rsidRPr="00453533">
        <w:rPr>
          <w:b/>
        </w:rPr>
        <w:t>17</w:t>
      </w:r>
      <w:r w:rsidRPr="00453533">
        <w:t>, 1939-1948.</w:t>
      </w:r>
      <w:bookmarkEnd w:id="77"/>
    </w:p>
    <w:p w:rsidR="00453533" w:rsidRPr="00453533" w:rsidRDefault="00453533" w:rsidP="00453533">
      <w:pPr>
        <w:pStyle w:val="EndNoteBibliography"/>
        <w:spacing w:after="0"/>
        <w:ind w:left="720" w:hanging="720"/>
      </w:pPr>
      <w:bookmarkStart w:id="78" w:name="_ENREF_65"/>
      <w:r w:rsidRPr="00453533">
        <w:t>65.</w:t>
      </w:r>
      <w:r w:rsidRPr="00453533">
        <w:tab/>
        <w:t xml:space="preserve">A. L. Carvalho, A. C. Vale, M. P. Sousa, A. M. Barbosa, E. Torrado, J. F. Mano and N. M. Alves, </w:t>
      </w:r>
      <w:r w:rsidRPr="00453533">
        <w:rPr>
          <w:i/>
        </w:rPr>
        <w:t>Journal of Materials Chemistry B</w:t>
      </w:r>
      <w:r w:rsidRPr="00453533">
        <w:t xml:space="preserve">, 2016, </w:t>
      </w:r>
      <w:r w:rsidRPr="00453533">
        <w:rPr>
          <w:b/>
        </w:rPr>
        <w:t>4</w:t>
      </w:r>
      <w:r w:rsidRPr="00453533">
        <w:t>, 5385-5393.</w:t>
      </w:r>
      <w:bookmarkEnd w:id="78"/>
    </w:p>
    <w:p w:rsidR="00453533" w:rsidRPr="00453533" w:rsidRDefault="00453533" w:rsidP="00453533">
      <w:pPr>
        <w:pStyle w:val="EndNoteBibliography"/>
        <w:spacing w:after="0"/>
        <w:ind w:left="720" w:hanging="720"/>
      </w:pPr>
      <w:bookmarkStart w:id="79" w:name="_ENREF_66"/>
      <w:r w:rsidRPr="00453533">
        <w:t>66.</w:t>
      </w:r>
      <w:r w:rsidRPr="00453533">
        <w:tab/>
        <w:t xml:space="preserve">C. Dhand, S. Harini, M. Venkatesh, N. Dwivedi, A. Ng, S. Liu, N. K. Verma, S. Ramakrishna, R. W. Beuerman, X. J. Loh and R. Lakshminarayanan, </w:t>
      </w:r>
      <w:r w:rsidRPr="00453533">
        <w:rPr>
          <w:i/>
        </w:rPr>
        <w:t>ACS Applied Materials &amp; Interfaces</w:t>
      </w:r>
      <w:r w:rsidRPr="00453533">
        <w:t xml:space="preserve">, 2016, </w:t>
      </w:r>
      <w:r w:rsidRPr="00453533">
        <w:rPr>
          <w:b/>
        </w:rPr>
        <w:t>8</w:t>
      </w:r>
      <w:r w:rsidRPr="00453533">
        <w:t>, 1220-1232.</w:t>
      </w:r>
      <w:bookmarkEnd w:id="79"/>
    </w:p>
    <w:p w:rsidR="00453533" w:rsidRPr="00453533" w:rsidRDefault="00453533" w:rsidP="00453533">
      <w:pPr>
        <w:pStyle w:val="EndNoteBibliography"/>
        <w:spacing w:after="0"/>
        <w:ind w:left="720" w:hanging="720"/>
      </w:pPr>
      <w:bookmarkStart w:id="80" w:name="_ENREF_67"/>
      <w:r w:rsidRPr="00453533">
        <w:t>67.</w:t>
      </w:r>
      <w:r w:rsidRPr="00453533">
        <w:tab/>
        <w:t xml:space="preserve">B. M. Min, G. Lee, S. H. Kim, Y. S. Nam, T. S. Lee and W. H. Park, </w:t>
      </w:r>
      <w:r w:rsidRPr="00453533">
        <w:rPr>
          <w:i/>
        </w:rPr>
        <w:t>Biomaterials</w:t>
      </w:r>
      <w:r w:rsidRPr="00453533">
        <w:t xml:space="preserve">, 2004, </w:t>
      </w:r>
      <w:r w:rsidRPr="00453533">
        <w:rPr>
          <w:b/>
        </w:rPr>
        <w:t>25</w:t>
      </w:r>
      <w:r w:rsidRPr="00453533">
        <w:t>, 1289-1297.</w:t>
      </w:r>
      <w:bookmarkEnd w:id="80"/>
    </w:p>
    <w:p w:rsidR="00453533" w:rsidRPr="00453533" w:rsidRDefault="00453533" w:rsidP="00453533">
      <w:pPr>
        <w:pStyle w:val="EndNoteBibliography"/>
        <w:spacing w:after="0"/>
        <w:ind w:left="720" w:hanging="720"/>
      </w:pPr>
      <w:bookmarkStart w:id="81" w:name="_ENREF_68"/>
      <w:r w:rsidRPr="00453533">
        <w:t>68.</w:t>
      </w:r>
      <w:r w:rsidRPr="00453533">
        <w:tab/>
        <w:t xml:space="preserve">J. M. Silva, N. Georgi, R. Costa, P. Sher, R. L. Reis, C. A. Van Blitterswijk, M. Karperien and J. F. Mano, </w:t>
      </w:r>
      <w:r w:rsidRPr="00453533">
        <w:rPr>
          <w:i/>
        </w:rPr>
        <w:t>PLOS ONE</w:t>
      </w:r>
      <w:r w:rsidRPr="00453533">
        <w:t xml:space="preserve">, 2013, </w:t>
      </w:r>
      <w:r w:rsidRPr="00453533">
        <w:rPr>
          <w:b/>
        </w:rPr>
        <w:t>8</w:t>
      </w:r>
      <w:r w:rsidRPr="00453533">
        <w:t>, e55451.</w:t>
      </w:r>
      <w:bookmarkEnd w:id="81"/>
    </w:p>
    <w:p w:rsidR="00453533" w:rsidRPr="00453533" w:rsidRDefault="00453533" w:rsidP="00453533">
      <w:pPr>
        <w:pStyle w:val="EndNoteBibliography"/>
        <w:spacing w:after="0"/>
        <w:ind w:left="720" w:hanging="720"/>
      </w:pPr>
      <w:bookmarkStart w:id="82" w:name="_ENREF_69"/>
      <w:r w:rsidRPr="00453533">
        <w:t>69.</w:t>
      </w:r>
      <w:r w:rsidRPr="00453533">
        <w:tab/>
        <w:t xml:space="preserve">K. Ren, T. Crouzier, C. Roy and C. Picart, </w:t>
      </w:r>
      <w:r w:rsidRPr="00453533">
        <w:rPr>
          <w:i/>
        </w:rPr>
        <w:t>Advanced functional materials</w:t>
      </w:r>
      <w:r w:rsidRPr="00453533">
        <w:t xml:space="preserve">, 2008, </w:t>
      </w:r>
      <w:r w:rsidRPr="00453533">
        <w:rPr>
          <w:b/>
        </w:rPr>
        <w:t>18</w:t>
      </w:r>
      <w:r w:rsidRPr="00453533">
        <w:t>, 1378-1389.</w:t>
      </w:r>
      <w:bookmarkEnd w:id="82"/>
    </w:p>
    <w:p w:rsidR="00453533" w:rsidRPr="00453533" w:rsidRDefault="00453533" w:rsidP="00453533">
      <w:pPr>
        <w:pStyle w:val="EndNoteBibliography"/>
        <w:spacing w:after="0"/>
        <w:ind w:left="720" w:hanging="720"/>
      </w:pPr>
      <w:bookmarkStart w:id="83" w:name="_ENREF_70"/>
      <w:r w:rsidRPr="00453533">
        <w:t>70.</w:t>
      </w:r>
      <w:r w:rsidRPr="00453533">
        <w:tab/>
        <w:t xml:space="preserve">X. Yang, L. Zhu, S. Tada, D. Zhou, T. Kitajima, T. Isoshima, Y. Yoshida, M. Nakamura, W. Yan and Y. Ito, </w:t>
      </w:r>
      <w:r w:rsidRPr="00453533">
        <w:rPr>
          <w:i/>
        </w:rPr>
        <w:t>International Journal of Nanomedicine</w:t>
      </w:r>
      <w:r w:rsidRPr="00453533">
        <w:t xml:space="preserve">, 2014, </w:t>
      </w:r>
      <w:r w:rsidRPr="00453533">
        <w:rPr>
          <w:b/>
        </w:rPr>
        <w:t>9</w:t>
      </w:r>
      <w:r w:rsidRPr="00453533">
        <w:t>, 2753-2765.</w:t>
      </w:r>
      <w:bookmarkEnd w:id="83"/>
    </w:p>
    <w:p w:rsidR="00453533" w:rsidRPr="00453533" w:rsidRDefault="00453533" w:rsidP="00453533">
      <w:pPr>
        <w:pStyle w:val="EndNoteBibliography"/>
        <w:spacing w:after="0"/>
        <w:ind w:left="720" w:hanging="720"/>
      </w:pPr>
      <w:bookmarkStart w:id="84" w:name="_ENREF_71"/>
      <w:r w:rsidRPr="00453533">
        <w:t>71.</w:t>
      </w:r>
      <w:r w:rsidRPr="00453533">
        <w:tab/>
        <w:t xml:space="preserve">L. Han, X. Lu, K. Liu, K. Wang, L. Fang, L.-T. Weng, H. Zhang, Y. Tang, F. Ren, C. Zhao, G. Sun, R. Liang and Z. Li, </w:t>
      </w:r>
      <w:r w:rsidRPr="00453533">
        <w:rPr>
          <w:i/>
        </w:rPr>
        <w:t>ACS Nano</w:t>
      </w:r>
      <w:r w:rsidRPr="00453533">
        <w:t xml:space="preserve">, 2017, </w:t>
      </w:r>
      <w:r w:rsidRPr="00453533">
        <w:rPr>
          <w:b/>
        </w:rPr>
        <w:t>11</w:t>
      </w:r>
      <w:r w:rsidRPr="00453533">
        <w:t>, 2561-2574.</w:t>
      </w:r>
      <w:bookmarkEnd w:id="84"/>
    </w:p>
    <w:p w:rsidR="00453533" w:rsidRPr="00453533" w:rsidRDefault="00453533" w:rsidP="00453533">
      <w:pPr>
        <w:pStyle w:val="EndNoteBibliography"/>
        <w:spacing w:after="0"/>
        <w:ind w:left="720" w:hanging="720"/>
      </w:pPr>
      <w:bookmarkStart w:id="85" w:name="_ENREF_72"/>
      <w:r w:rsidRPr="00453533">
        <w:t>72.</w:t>
      </w:r>
      <w:r w:rsidRPr="00453533">
        <w:tab/>
        <w:t xml:space="preserve">J. M. Reinke and H. Sorg, </w:t>
      </w:r>
      <w:r w:rsidRPr="00453533">
        <w:rPr>
          <w:i/>
        </w:rPr>
        <w:t>European surgical research. Europaische chirurgische Forschung. Recherches chirurgicales europeennes</w:t>
      </w:r>
      <w:r w:rsidRPr="00453533">
        <w:t xml:space="preserve">, 2012, </w:t>
      </w:r>
      <w:r w:rsidRPr="00453533">
        <w:rPr>
          <w:b/>
        </w:rPr>
        <w:t>49</w:t>
      </w:r>
      <w:r w:rsidRPr="00453533">
        <w:t>, 35-43.</w:t>
      </w:r>
      <w:bookmarkEnd w:id="85"/>
    </w:p>
    <w:p w:rsidR="00453533" w:rsidRPr="00453533" w:rsidRDefault="00453533" w:rsidP="00453533">
      <w:pPr>
        <w:pStyle w:val="EndNoteBibliography"/>
        <w:spacing w:after="0"/>
        <w:ind w:left="720" w:hanging="720"/>
      </w:pPr>
      <w:bookmarkStart w:id="86" w:name="_ENREF_73"/>
      <w:r w:rsidRPr="00453533">
        <w:t>73.</w:t>
      </w:r>
      <w:r w:rsidRPr="00453533">
        <w:tab/>
        <w:t xml:space="preserve">N. M. Alves, J. L. Gómez Ribelles, J. A. Gómez Tejedor and J. F. Mano, </w:t>
      </w:r>
      <w:r w:rsidRPr="00453533">
        <w:rPr>
          <w:i/>
        </w:rPr>
        <w:t>Macromolecules</w:t>
      </w:r>
      <w:r w:rsidRPr="00453533">
        <w:t>, 2004, 3735-3744.</w:t>
      </w:r>
      <w:bookmarkEnd w:id="86"/>
    </w:p>
    <w:p w:rsidR="00453533" w:rsidRPr="00453533" w:rsidRDefault="00453533" w:rsidP="00453533">
      <w:pPr>
        <w:pStyle w:val="EndNoteBibliography"/>
        <w:spacing w:after="0"/>
        <w:ind w:left="720" w:hanging="720"/>
      </w:pPr>
      <w:bookmarkStart w:id="87" w:name="_ENREF_74"/>
      <w:r w:rsidRPr="00453533">
        <w:t>74.</w:t>
      </w:r>
      <w:r w:rsidRPr="00453533">
        <w:tab/>
        <w:t xml:space="preserve">F. Sima, E. C. Mutlu, M. S. Eroglu, L. E. Sima, N. Serban, C. Ristoscu, S. M. Petrescu, E. T. Oner and I. N. Mihailescu, </w:t>
      </w:r>
      <w:r w:rsidRPr="00453533">
        <w:rPr>
          <w:i/>
        </w:rPr>
        <w:t>Biomacromolecules</w:t>
      </w:r>
      <w:r w:rsidRPr="00453533">
        <w:t xml:space="preserve">, 2011, </w:t>
      </w:r>
      <w:r w:rsidRPr="00453533">
        <w:rPr>
          <w:b/>
        </w:rPr>
        <w:t>12</w:t>
      </w:r>
      <w:r w:rsidRPr="00453533">
        <w:t>, 2251-2256.</w:t>
      </w:r>
      <w:bookmarkEnd w:id="87"/>
    </w:p>
    <w:p w:rsidR="00453533" w:rsidRPr="00453533" w:rsidRDefault="00453533" w:rsidP="00453533">
      <w:pPr>
        <w:pStyle w:val="EndNoteBibliography"/>
        <w:ind w:left="720" w:hanging="720"/>
      </w:pPr>
      <w:bookmarkStart w:id="88" w:name="_ENREF_75"/>
      <w:r w:rsidRPr="00453533">
        <w:t>75.</w:t>
      </w:r>
      <w:r w:rsidRPr="00453533">
        <w:tab/>
        <w:t xml:space="preserve">R. R. Costa, A. I. Neto, I. Calgeris, C. R. Correia, A. C. M. d. Pinho, J. C. Fonseca, E. T. Öner and J. F. Mano, </w:t>
      </w:r>
      <w:r w:rsidRPr="00453533">
        <w:rPr>
          <w:i/>
        </w:rPr>
        <w:t>Journal of Materials Chemistry B</w:t>
      </w:r>
      <w:r w:rsidRPr="00453533">
        <w:t xml:space="preserve">, 2013, </w:t>
      </w:r>
      <w:r w:rsidRPr="00453533">
        <w:rPr>
          <w:b/>
        </w:rPr>
        <w:t>1</w:t>
      </w:r>
      <w:r w:rsidRPr="00453533">
        <w:t>, 2367-2374.</w:t>
      </w:r>
      <w:bookmarkEnd w:id="88"/>
    </w:p>
    <w:p w:rsidR="00F157DD" w:rsidRPr="00241ACD" w:rsidRDefault="00EF4A4C" w:rsidP="004B318D">
      <w:pPr>
        <w:pStyle w:val="RSCR02References"/>
        <w:numPr>
          <w:ilvl w:val="0"/>
          <w:numId w:val="0"/>
        </w:numPr>
        <w:ind w:left="284" w:hanging="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21B6" w:rsidRDefault="00C521B6" w:rsidP="00E547DB">
      <w:pPr>
        <w:spacing w:after="0" w:line="240" w:lineRule="auto"/>
      </w:pPr>
      <w:r>
        <w:separator/>
      </w:r>
    </w:p>
    <w:p w:rsidR="00C521B6" w:rsidRDefault="00C521B6"/>
    <w:p w:rsidR="00C521B6" w:rsidRDefault="00C521B6"/>
    <w:p w:rsidR="00C521B6" w:rsidRDefault="00C521B6"/>
    <w:p w:rsidR="00C521B6" w:rsidRDefault="00C521B6"/>
    <w:p w:rsidR="00C521B6" w:rsidRDefault="00C521B6"/>
  </w:endnote>
  <w:endnote w:type="continuationSeparator" w:id="0">
    <w:p w:rsidR="00C521B6" w:rsidRDefault="00C521B6" w:rsidP="00E547DB">
      <w:pPr>
        <w:spacing w:after="0" w:line="240" w:lineRule="auto"/>
      </w:pPr>
      <w:r>
        <w:continuationSeparator/>
      </w:r>
    </w:p>
    <w:p w:rsidR="00C521B6" w:rsidRDefault="00C521B6"/>
    <w:p w:rsidR="00C521B6" w:rsidRDefault="00C521B6"/>
    <w:p w:rsidR="00C521B6" w:rsidRDefault="00C521B6"/>
    <w:p w:rsidR="00C521B6" w:rsidRDefault="00C521B6"/>
    <w:p w:rsidR="00C521B6" w:rsidRDefault="00C521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1F6B219A-B3C4-465B-AE49-A219A9AA356D}"/>
    <w:embedBold r:id="rId2" w:fontKey="{4FDF2776-B101-44AA-A435-CD6E2559AAF7}"/>
    <w:embedItalic r:id="rId3" w:fontKey="{5A752E7D-BC7D-455C-8C9C-148D8D2DDC0C}"/>
    <w:embedBoldItalic r:id="rId4" w:fontKey="{8C5B1444-3A3A-40D9-BF67-9183867E4116}"/>
  </w:font>
  <w:font w:name="Tahoma">
    <w:panose1 w:val="020B0604030504040204"/>
    <w:charset w:val="00"/>
    <w:family w:val="swiss"/>
    <w:pitch w:val="variable"/>
    <w:sig w:usb0="E1002EFF" w:usb1="C000605B" w:usb2="00000029" w:usb3="00000000" w:csb0="000101FF" w:csb1="00000000"/>
    <w:embedRegular r:id="rId5" w:fontKey="{BD2F1892-48E3-4371-82A3-543ED7B1279C}"/>
  </w:font>
  <w:font w:name="Palatino Linotype">
    <w:panose1 w:val="02040502050505030304"/>
    <w:charset w:val="00"/>
    <w:family w:val="roman"/>
    <w:pitch w:val="variable"/>
    <w:sig w:usb0="E0000287" w:usb1="40000013" w:usb2="00000000" w:usb3="00000000" w:csb0="0000019F" w:csb1="00000000"/>
    <w:embedRegular r:id="rId6" w:fontKey="{15E99F3C-B581-47D0-8927-4D247DC5FEDD}"/>
  </w:font>
  <w:font w:name="Myriad Pro Light">
    <w:altName w:val="Segoe UI Light"/>
    <w:panose1 w:val="00000000000000000000"/>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embedRegular r:id="rId7" w:fontKey="{0A108AB8-18F8-4D0C-A110-0EAE1CAAD4BC}"/>
    <w:embedItalic r:id="rId8" w:fontKey="{CF719075-01FE-4D10-9670-9D2BC5945762}"/>
  </w:font>
  <w:font w:name="MS Mincho">
    <w:altName w:val="ＭＳ 明朝"/>
    <w:panose1 w:val="02020609040205080304"/>
    <w:charset w:val="80"/>
    <w:family w:val="modern"/>
    <w:pitch w:val="fixed"/>
    <w:sig w:usb0="E00002FF" w:usb1="6AC7FDFB" w:usb2="08000012" w:usb3="00000000" w:csb0="0002009F" w:csb1="00000000"/>
  </w:font>
  <w:font w:name="Arno Pro">
    <w:altName w:val="Cambria"/>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E0002EFF" w:usb1="C000785B" w:usb2="00000009" w:usb3="00000000" w:csb0="000001FF" w:csb1="00000000"/>
    <w:embedRegular r:id="rId9" w:fontKey="{E38B6EB6-5085-4D27-B602-E2ED26F58B5F}"/>
  </w:font>
  <w:font w:name="Cambria">
    <w:panose1 w:val="02040503050406030204"/>
    <w:charset w:val="00"/>
    <w:family w:val="roman"/>
    <w:pitch w:val="variable"/>
    <w:sig w:usb0="E00006FF" w:usb1="420024FF" w:usb2="02000000" w:usb3="00000000" w:csb0="0000019F" w:csb1="00000000"/>
    <w:embedRegular r:id="rId10" w:fontKey="{10A715F1-5694-434F-88E7-9722168052B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Pr="006602F1" w:rsidRDefault="00FA0D4E" w:rsidP="00D45ADF">
    <w:pPr>
      <w:pStyle w:val="Rodap"/>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2E206F">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Pr="006602F1" w:rsidRDefault="00FA0D4E" w:rsidP="00D45ADF">
    <w:pPr>
      <w:pStyle w:val="Rodap"/>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E206F">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Pr="006602F1" w:rsidRDefault="00FA0D4E" w:rsidP="00D45ADF">
    <w:pPr>
      <w:pStyle w:val="Rodap"/>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97DAFAE" wp14:editId="65C98D1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DAFA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FA0D4E" w:rsidRPr="00F20A7C" w:rsidRDefault="00FA0D4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2252D">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21B6" w:rsidRDefault="00C521B6" w:rsidP="00E547DB">
      <w:pPr>
        <w:spacing w:after="0" w:line="240" w:lineRule="auto"/>
      </w:pPr>
      <w:r>
        <w:separator/>
      </w:r>
    </w:p>
    <w:p w:rsidR="00C521B6" w:rsidRDefault="00C521B6"/>
    <w:p w:rsidR="00C521B6" w:rsidRDefault="00C521B6"/>
    <w:p w:rsidR="00C521B6" w:rsidRDefault="00C521B6"/>
    <w:p w:rsidR="00C521B6" w:rsidRDefault="00C521B6"/>
    <w:p w:rsidR="00C521B6" w:rsidRDefault="00C521B6"/>
  </w:footnote>
  <w:footnote w:type="continuationSeparator" w:id="0">
    <w:p w:rsidR="00C521B6" w:rsidRDefault="00C521B6" w:rsidP="00E547DB">
      <w:pPr>
        <w:spacing w:after="0" w:line="240" w:lineRule="auto"/>
      </w:pPr>
      <w:r>
        <w:continuationSeparator/>
      </w:r>
    </w:p>
    <w:p w:rsidR="00C521B6" w:rsidRDefault="00C521B6"/>
    <w:p w:rsidR="00C521B6" w:rsidRDefault="00C521B6"/>
    <w:p w:rsidR="00C521B6" w:rsidRDefault="00C521B6"/>
    <w:p w:rsidR="00C521B6" w:rsidRDefault="00C521B6"/>
    <w:p w:rsidR="00C521B6" w:rsidRDefault="00C521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Pr="00E70DCE" w:rsidRDefault="00FA0D4E" w:rsidP="00D45ADF">
    <w:pPr>
      <w:pStyle w:val="Cabealho"/>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947067A" wp14:editId="14D06B3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947067A"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AADB7E2" wp14:editId="1574149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ADB7E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Pr="009316A6" w:rsidRDefault="00FA0D4E" w:rsidP="00D45ADF">
    <w:pPr>
      <w:pStyle w:val="Cabealho"/>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146ED9A" wp14:editId="3915F36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46ED9A"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A26A030" wp14:editId="56DC240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26A030"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0D4E" w:rsidRDefault="00FA0D4E" w:rsidP="00180ABE">
    <w:pPr>
      <w:pStyle w:val="Cabealho"/>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565E4102" wp14:editId="78F0D33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65E4102"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FA0D4E" w:rsidRPr="00F20A7C" w:rsidRDefault="00FA0D4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9E42851" wp14:editId="50EB99F2">
          <wp:extent cx="972312" cy="649224"/>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FA0D4E" w:rsidRPr="00180ABE" w:rsidRDefault="00FA0D4E" w:rsidP="00180ABE">
    <w:pPr>
      <w:pStyle w:val="Cabealho"/>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62B42B3E"/>
    <w:lvl w:ilvl="0" w:tplc="60642F64">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822BCF"/>
    <w:multiLevelType w:val="hybridMultilevel"/>
    <w:tmpl w:val="22AA3CF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E412A3"/>
    <w:multiLevelType w:val="multilevel"/>
    <w:tmpl w:val="EB9E944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8"/>
  </w:num>
  <w:num w:numId="5">
    <w:abstractNumId w:val="5"/>
  </w:num>
  <w:num w:numId="6">
    <w:abstractNumId w:val="1"/>
  </w:num>
  <w:num w:numId="7">
    <w:abstractNumId w:val="4"/>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aterials Science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t90ps9wz5vwre2vwnp5w0kar2etx9xv2sv&quot;&gt;In vivo_dopa&lt;record-ids&gt;&lt;item&gt;1&lt;/item&gt;&lt;item&gt;2&lt;/item&gt;&lt;item&gt;3&lt;/item&gt;&lt;item&gt;5&lt;/item&gt;&lt;item&gt;6&lt;/item&gt;&lt;item&gt;7&lt;/item&gt;&lt;item&gt;8&lt;/item&gt;&lt;item&gt;10&lt;/item&gt;&lt;item&gt;11&lt;/item&gt;&lt;item&gt;15&lt;/item&gt;&lt;item&gt;20&lt;/item&gt;&lt;item&gt;22&lt;/item&gt;&lt;item&gt;23&lt;/item&gt;&lt;item&gt;24&lt;/item&gt;&lt;item&gt;28&lt;/item&gt;&lt;item&gt;29&lt;/item&gt;&lt;item&gt;30&lt;/item&gt;&lt;item&gt;31&lt;/item&gt;&lt;item&gt;32&lt;/item&gt;&lt;item&gt;35&lt;/item&gt;&lt;item&gt;36&lt;/item&gt;&lt;item&gt;37&lt;/item&gt;&lt;item&gt;38&lt;/item&gt;&lt;item&gt;40&lt;/item&gt;&lt;item&gt;43&lt;/item&gt;&lt;item&gt;44&lt;/item&gt;&lt;item&gt;45&lt;/item&gt;&lt;item&gt;46&lt;/item&gt;&lt;item&gt;47&lt;/item&gt;&lt;item&gt;48&lt;/item&gt;&lt;item&gt;59&lt;/item&gt;&lt;item&gt;70&lt;/item&gt;&lt;item&gt;71&lt;/item&gt;&lt;item&gt;73&lt;/item&gt;&lt;item&gt;81&lt;/item&gt;&lt;item&gt;82&lt;/item&gt;&lt;item&gt;84&lt;/item&gt;&lt;item&gt;85&lt;/item&gt;&lt;item&gt;86&lt;/item&gt;&lt;item&gt;87&lt;/item&gt;&lt;item&gt;88&lt;/item&gt;&lt;item&gt;93&lt;/item&gt;&lt;item&gt;97&lt;/item&gt;&lt;item&gt;102&lt;/item&gt;&lt;item&gt;124&lt;/item&gt;&lt;item&gt;125&lt;/item&gt;&lt;item&gt;127&lt;/item&gt;&lt;item&gt;128&lt;/item&gt;&lt;item&gt;131&lt;/item&gt;&lt;item&gt;132&lt;/item&gt;&lt;item&gt;133&lt;/item&gt;&lt;item&gt;134&lt;/item&gt;&lt;item&gt;136&lt;/item&gt;&lt;item&gt;137&lt;/item&gt;&lt;item&gt;141&lt;/item&gt;&lt;item&gt;146&lt;/item&gt;&lt;item&gt;147&lt;/item&gt;&lt;item&gt;149&lt;/item&gt;&lt;item&gt;150&lt;/item&gt;&lt;item&gt;151&lt;/item&gt;&lt;item&gt;167&lt;/item&gt;&lt;item&gt;168&lt;/item&gt;&lt;item&gt;169&lt;/item&gt;&lt;item&gt;173&lt;/item&gt;&lt;item&gt;174&lt;/item&gt;&lt;item&gt;176&lt;/item&gt;&lt;item&gt;177&lt;/item&gt;&lt;item&gt;179&lt;/item&gt;&lt;item&gt;180&lt;/item&gt;&lt;item&gt;181&lt;/item&gt;&lt;item&gt;183&lt;/item&gt;&lt;item&gt;184&lt;/item&gt;&lt;item&gt;185&lt;/item&gt;&lt;item&gt;187&lt;/item&gt;&lt;item&gt;189&lt;/item&gt;&lt;/record-ids&gt;&lt;/item&gt;&lt;/Libraries&gt;"/>
  </w:docVars>
  <w:rsids>
    <w:rsidRoot w:val="008125A0"/>
    <w:rsid w:val="00005B8A"/>
    <w:rsid w:val="00022D8A"/>
    <w:rsid w:val="00036A8B"/>
    <w:rsid w:val="0003744F"/>
    <w:rsid w:val="000507A7"/>
    <w:rsid w:val="00055485"/>
    <w:rsid w:val="00060D00"/>
    <w:rsid w:val="000622D1"/>
    <w:rsid w:val="00071E41"/>
    <w:rsid w:val="00073639"/>
    <w:rsid w:val="000845D4"/>
    <w:rsid w:val="000A2670"/>
    <w:rsid w:val="000C0A9D"/>
    <w:rsid w:val="000D2FAC"/>
    <w:rsid w:val="000D5891"/>
    <w:rsid w:val="000D6963"/>
    <w:rsid w:val="000E7A32"/>
    <w:rsid w:val="000F0959"/>
    <w:rsid w:val="000F3A41"/>
    <w:rsid w:val="00120227"/>
    <w:rsid w:val="00126027"/>
    <w:rsid w:val="00147D4E"/>
    <w:rsid w:val="001508E9"/>
    <w:rsid w:val="001633D9"/>
    <w:rsid w:val="00180ABE"/>
    <w:rsid w:val="00182391"/>
    <w:rsid w:val="00186711"/>
    <w:rsid w:val="001923AB"/>
    <w:rsid w:val="001C1EB8"/>
    <w:rsid w:val="001F67CC"/>
    <w:rsid w:val="001F73E7"/>
    <w:rsid w:val="00206A82"/>
    <w:rsid w:val="002131DC"/>
    <w:rsid w:val="00213F4A"/>
    <w:rsid w:val="00214BEC"/>
    <w:rsid w:val="0022786F"/>
    <w:rsid w:val="00237C8A"/>
    <w:rsid w:val="0024022C"/>
    <w:rsid w:val="00241ACD"/>
    <w:rsid w:val="00253551"/>
    <w:rsid w:val="00270DD5"/>
    <w:rsid w:val="00271235"/>
    <w:rsid w:val="00272D6F"/>
    <w:rsid w:val="002A5421"/>
    <w:rsid w:val="002B24BA"/>
    <w:rsid w:val="002C0803"/>
    <w:rsid w:val="002C251C"/>
    <w:rsid w:val="002C3D7C"/>
    <w:rsid w:val="002E206F"/>
    <w:rsid w:val="002E5B1D"/>
    <w:rsid w:val="002F5269"/>
    <w:rsid w:val="002F52C3"/>
    <w:rsid w:val="00303BA6"/>
    <w:rsid w:val="00314A8F"/>
    <w:rsid w:val="0034455F"/>
    <w:rsid w:val="00352029"/>
    <w:rsid w:val="00352AA4"/>
    <w:rsid w:val="00354579"/>
    <w:rsid w:val="00356F00"/>
    <w:rsid w:val="00377481"/>
    <w:rsid w:val="00385965"/>
    <w:rsid w:val="003A7E95"/>
    <w:rsid w:val="003B739C"/>
    <w:rsid w:val="003B7D3A"/>
    <w:rsid w:val="003C6313"/>
    <w:rsid w:val="003D4ECA"/>
    <w:rsid w:val="003D6715"/>
    <w:rsid w:val="003E55B2"/>
    <w:rsid w:val="003F14ED"/>
    <w:rsid w:val="004121E5"/>
    <w:rsid w:val="00416A60"/>
    <w:rsid w:val="0043180D"/>
    <w:rsid w:val="0043417F"/>
    <w:rsid w:val="00436A33"/>
    <w:rsid w:val="004414A5"/>
    <w:rsid w:val="0044700B"/>
    <w:rsid w:val="00453533"/>
    <w:rsid w:val="00454BA6"/>
    <w:rsid w:val="00455138"/>
    <w:rsid w:val="00464459"/>
    <w:rsid w:val="00465085"/>
    <w:rsid w:val="00467171"/>
    <w:rsid w:val="00467C80"/>
    <w:rsid w:val="00474052"/>
    <w:rsid w:val="004877C8"/>
    <w:rsid w:val="004901D3"/>
    <w:rsid w:val="004936A9"/>
    <w:rsid w:val="004B318D"/>
    <w:rsid w:val="004B5EA4"/>
    <w:rsid w:val="004B6FA6"/>
    <w:rsid w:val="004C531E"/>
    <w:rsid w:val="004C6C90"/>
    <w:rsid w:val="004D1519"/>
    <w:rsid w:val="005037CD"/>
    <w:rsid w:val="0050382B"/>
    <w:rsid w:val="00504795"/>
    <w:rsid w:val="00514CBA"/>
    <w:rsid w:val="00521CD8"/>
    <w:rsid w:val="00522C20"/>
    <w:rsid w:val="00524093"/>
    <w:rsid w:val="0052630A"/>
    <w:rsid w:val="0053177A"/>
    <w:rsid w:val="00533EA1"/>
    <w:rsid w:val="005771C3"/>
    <w:rsid w:val="00577B54"/>
    <w:rsid w:val="00590F6D"/>
    <w:rsid w:val="005A5A6D"/>
    <w:rsid w:val="005A5ED7"/>
    <w:rsid w:val="005B63D7"/>
    <w:rsid w:val="005B6EA1"/>
    <w:rsid w:val="005C1A41"/>
    <w:rsid w:val="005C4565"/>
    <w:rsid w:val="005C5D30"/>
    <w:rsid w:val="005E05CD"/>
    <w:rsid w:val="005F4D30"/>
    <w:rsid w:val="0060700C"/>
    <w:rsid w:val="0061572F"/>
    <w:rsid w:val="0062252D"/>
    <w:rsid w:val="00631441"/>
    <w:rsid w:val="00641030"/>
    <w:rsid w:val="00642686"/>
    <w:rsid w:val="00645D52"/>
    <w:rsid w:val="0065133B"/>
    <w:rsid w:val="006556AC"/>
    <w:rsid w:val="006602F1"/>
    <w:rsid w:val="006605B4"/>
    <w:rsid w:val="00670ED4"/>
    <w:rsid w:val="00671585"/>
    <w:rsid w:val="00672928"/>
    <w:rsid w:val="00674A86"/>
    <w:rsid w:val="00693197"/>
    <w:rsid w:val="006A69C8"/>
    <w:rsid w:val="006B1E98"/>
    <w:rsid w:val="006B3C9C"/>
    <w:rsid w:val="006D6163"/>
    <w:rsid w:val="006E58B1"/>
    <w:rsid w:val="006F01C4"/>
    <w:rsid w:val="006F487B"/>
    <w:rsid w:val="006F7376"/>
    <w:rsid w:val="006F740B"/>
    <w:rsid w:val="00733C41"/>
    <w:rsid w:val="00744A41"/>
    <w:rsid w:val="00780A41"/>
    <w:rsid w:val="00790C1F"/>
    <w:rsid w:val="00791E84"/>
    <w:rsid w:val="00794787"/>
    <w:rsid w:val="007A37D8"/>
    <w:rsid w:val="007A386F"/>
    <w:rsid w:val="007C3D03"/>
    <w:rsid w:val="007D1EFA"/>
    <w:rsid w:val="007D5FE4"/>
    <w:rsid w:val="00800B6D"/>
    <w:rsid w:val="00811949"/>
    <w:rsid w:val="008125A0"/>
    <w:rsid w:val="00821B4B"/>
    <w:rsid w:val="00851FE4"/>
    <w:rsid w:val="00855EDD"/>
    <w:rsid w:val="008560DE"/>
    <w:rsid w:val="0088525A"/>
    <w:rsid w:val="00890239"/>
    <w:rsid w:val="008A0D60"/>
    <w:rsid w:val="008C1387"/>
    <w:rsid w:val="008C39B7"/>
    <w:rsid w:val="008C682F"/>
    <w:rsid w:val="008E3692"/>
    <w:rsid w:val="008E509B"/>
    <w:rsid w:val="008E75B7"/>
    <w:rsid w:val="008F4811"/>
    <w:rsid w:val="008F525A"/>
    <w:rsid w:val="009026D4"/>
    <w:rsid w:val="00924581"/>
    <w:rsid w:val="00925BCA"/>
    <w:rsid w:val="0092763E"/>
    <w:rsid w:val="009316A6"/>
    <w:rsid w:val="00936114"/>
    <w:rsid w:val="009400E9"/>
    <w:rsid w:val="00946830"/>
    <w:rsid w:val="00962779"/>
    <w:rsid w:val="009654EC"/>
    <w:rsid w:val="009918D9"/>
    <w:rsid w:val="009A392D"/>
    <w:rsid w:val="009A42DF"/>
    <w:rsid w:val="009B253D"/>
    <w:rsid w:val="009C2F5E"/>
    <w:rsid w:val="009C787D"/>
    <w:rsid w:val="009D17C3"/>
    <w:rsid w:val="009D47C2"/>
    <w:rsid w:val="009E51F8"/>
    <w:rsid w:val="009F2649"/>
    <w:rsid w:val="00A05364"/>
    <w:rsid w:val="00A074D7"/>
    <w:rsid w:val="00A17D23"/>
    <w:rsid w:val="00A208E1"/>
    <w:rsid w:val="00A27028"/>
    <w:rsid w:val="00A3121C"/>
    <w:rsid w:val="00A33E68"/>
    <w:rsid w:val="00A521AB"/>
    <w:rsid w:val="00A56CD0"/>
    <w:rsid w:val="00A56F17"/>
    <w:rsid w:val="00A6056B"/>
    <w:rsid w:val="00A61D3E"/>
    <w:rsid w:val="00A7643E"/>
    <w:rsid w:val="00A961C9"/>
    <w:rsid w:val="00A9649E"/>
    <w:rsid w:val="00AA1341"/>
    <w:rsid w:val="00AA78AD"/>
    <w:rsid w:val="00AB16D0"/>
    <w:rsid w:val="00AB2C1B"/>
    <w:rsid w:val="00AC3BF2"/>
    <w:rsid w:val="00AC482F"/>
    <w:rsid w:val="00AD5483"/>
    <w:rsid w:val="00AF0249"/>
    <w:rsid w:val="00AF150F"/>
    <w:rsid w:val="00AF4737"/>
    <w:rsid w:val="00B0470A"/>
    <w:rsid w:val="00B2364D"/>
    <w:rsid w:val="00B52EA3"/>
    <w:rsid w:val="00B53582"/>
    <w:rsid w:val="00B601D7"/>
    <w:rsid w:val="00B6239D"/>
    <w:rsid w:val="00B66642"/>
    <w:rsid w:val="00B67630"/>
    <w:rsid w:val="00B70B18"/>
    <w:rsid w:val="00B722DE"/>
    <w:rsid w:val="00B80DDB"/>
    <w:rsid w:val="00B81EE1"/>
    <w:rsid w:val="00B87FD1"/>
    <w:rsid w:val="00B9392D"/>
    <w:rsid w:val="00BA761E"/>
    <w:rsid w:val="00BB3FBE"/>
    <w:rsid w:val="00BC603D"/>
    <w:rsid w:val="00BD5101"/>
    <w:rsid w:val="00BF1A04"/>
    <w:rsid w:val="00BF6CF2"/>
    <w:rsid w:val="00C03CE1"/>
    <w:rsid w:val="00C15F38"/>
    <w:rsid w:val="00C250C3"/>
    <w:rsid w:val="00C3016F"/>
    <w:rsid w:val="00C31922"/>
    <w:rsid w:val="00C32EDF"/>
    <w:rsid w:val="00C405FD"/>
    <w:rsid w:val="00C42573"/>
    <w:rsid w:val="00C5024A"/>
    <w:rsid w:val="00C521B6"/>
    <w:rsid w:val="00C57107"/>
    <w:rsid w:val="00C62C2D"/>
    <w:rsid w:val="00C716E6"/>
    <w:rsid w:val="00C9227C"/>
    <w:rsid w:val="00C9557D"/>
    <w:rsid w:val="00CA2740"/>
    <w:rsid w:val="00CB1880"/>
    <w:rsid w:val="00CC12E6"/>
    <w:rsid w:val="00CC2E25"/>
    <w:rsid w:val="00CC7C64"/>
    <w:rsid w:val="00CD0B47"/>
    <w:rsid w:val="00CD60E6"/>
    <w:rsid w:val="00CF5F1A"/>
    <w:rsid w:val="00D010E8"/>
    <w:rsid w:val="00D02C04"/>
    <w:rsid w:val="00D138E8"/>
    <w:rsid w:val="00D165B8"/>
    <w:rsid w:val="00D20259"/>
    <w:rsid w:val="00D208BA"/>
    <w:rsid w:val="00D21668"/>
    <w:rsid w:val="00D216BC"/>
    <w:rsid w:val="00D42F8F"/>
    <w:rsid w:val="00D45ADF"/>
    <w:rsid w:val="00D67DA3"/>
    <w:rsid w:val="00D745F2"/>
    <w:rsid w:val="00D8493D"/>
    <w:rsid w:val="00D91787"/>
    <w:rsid w:val="00DA07F1"/>
    <w:rsid w:val="00DC2E5C"/>
    <w:rsid w:val="00DD06F4"/>
    <w:rsid w:val="00DD500F"/>
    <w:rsid w:val="00DF23E2"/>
    <w:rsid w:val="00DF53E4"/>
    <w:rsid w:val="00E16DEE"/>
    <w:rsid w:val="00E2136E"/>
    <w:rsid w:val="00E23ACF"/>
    <w:rsid w:val="00E25AF8"/>
    <w:rsid w:val="00E306F2"/>
    <w:rsid w:val="00E31A6A"/>
    <w:rsid w:val="00E45A79"/>
    <w:rsid w:val="00E46BDF"/>
    <w:rsid w:val="00E547DB"/>
    <w:rsid w:val="00E54A1A"/>
    <w:rsid w:val="00E555BF"/>
    <w:rsid w:val="00E61949"/>
    <w:rsid w:val="00E70BAC"/>
    <w:rsid w:val="00E70DCE"/>
    <w:rsid w:val="00EA446A"/>
    <w:rsid w:val="00EA7DC1"/>
    <w:rsid w:val="00EB18CF"/>
    <w:rsid w:val="00EB5BA2"/>
    <w:rsid w:val="00EB5C28"/>
    <w:rsid w:val="00EC2E56"/>
    <w:rsid w:val="00EE3AFB"/>
    <w:rsid w:val="00EF0D19"/>
    <w:rsid w:val="00EF1577"/>
    <w:rsid w:val="00EF4A4C"/>
    <w:rsid w:val="00EF6BD4"/>
    <w:rsid w:val="00F03D08"/>
    <w:rsid w:val="00F05C18"/>
    <w:rsid w:val="00F157DD"/>
    <w:rsid w:val="00F15F90"/>
    <w:rsid w:val="00F21465"/>
    <w:rsid w:val="00F3795B"/>
    <w:rsid w:val="00F6065C"/>
    <w:rsid w:val="00F61EB1"/>
    <w:rsid w:val="00F62C8B"/>
    <w:rsid w:val="00F64783"/>
    <w:rsid w:val="00F802D4"/>
    <w:rsid w:val="00F91982"/>
    <w:rsid w:val="00FA0D4E"/>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DE1533-037D-4567-8B7F-314BFB54D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E547DB"/>
    <w:pPr>
      <w:tabs>
        <w:tab w:val="center" w:pos="4513"/>
        <w:tab w:val="right" w:pos="9026"/>
      </w:tabs>
      <w:spacing w:after="0" w:line="240" w:lineRule="auto"/>
    </w:pPr>
  </w:style>
  <w:style w:type="character" w:customStyle="1" w:styleId="CabealhoCarter">
    <w:name w:val="Cabeçalho Caráter"/>
    <w:basedOn w:val="Tipodeletrapredefinidodopargrafo"/>
    <w:link w:val="Cabealho"/>
    <w:uiPriority w:val="99"/>
    <w:rsid w:val="00E547DB"/>
  </w:style>
  <w:style w:type="paragraph" w:styleId="Rodap">
    <w:name w:val="footer"/>
    <w:basedOn w:val="Normal"/>
    <w:link w:val="RodapCarter"/>
    <w:uiPriority w:val="99"/>
    <w:unhideWhenUsed/>
    <w:rsid w:val="00E547DB"/>
    <w:pPr>
      <w:tabs>
        <w:tab w:val="center" w:pos="4513"/>
        <w:tab w:val="right" w:pos="9026"/>
      </w:tabs>
      <w:spacing w:after="0" w:line="240" w:lineRule="auto"/>
    </w:pPr>
  </w:style>
  <w:style w:type="character" w:customStyle="1" w:styleId="RodapCarter">
    <w:name w:val="Rodapé Caráter"/>
    <w:basedOn w:val="Tipodeletrapredefinidodopargrafo"/>
    <w:link w:val="Rodap"/>
    <w:uiPriority w:val="99"/>
    <w:rsid w:val="00E547DB"/>
  </w:style>
  <w:style w:type="paragraph" w:styleId="Textodebalo">
    <w:name w:val="Balloon Text"/>
    <w:basedOn w:val="Normal"/>
    <w:link w:val="TextodebaloCarter"/>
    <w:uiPriority w:val="99"/>
    <w:semiHidden/>
    <w:unhideWhenUsed/>
    <w:rsid w:val="00E547DB"/>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elacomGrelha">
    <w:name w:val="Table Grid"/>
    <w:basedOn w:val="Tabela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Tipodeletrapredefinidodopargrafo"/>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Tipodeletrapredefinidodopar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Tipodeletrapredefinidodopargrafo"/>
    <w:link w:val="RSCF02FootnotestoTitleAuthors"/>
    <w:rsid w:val="006556AC"/>
    <w:rPr>
      <w:rFonts w:cs="Times New Roman"/>
      <w:w w:val="105"/>
      <w:sz w:val="14"/>
      <w:szCs w:val="14"/>
    </w:rPr>
  </w:style>
  <w:style w:type="paragraph" w:styleId="SemEspaamento">
    <w:name w:val="No Spacing"/>
    <w:uiPriority w:val="1"/>
    <w:rsid w:val="00272D6F"/>
    <w:pPr>
      <w:spacing w:after="0" w:line="240" w:lineRule="auto"/>
    </w:pPr>
  </w:style>
  <w:style w:type="character" w:customStyle="1" w:styleId="RSCR02ReferencesChar">
    <w:name w:val="RSC R02 References Char"/>
    <w:basedOn w:val="Tipodeletrapredefinidodopargrafo"/>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Tipodeletrapredefinidodopargrafo"/>
    <w:link w:val="RSCH01PaperTitle"/>
    <w:rsid w:val="00C32EDF"/>
    <w:rPr>
      <w:rFonts w:cs="Times New Roman"/>
      <w:b/>
      <w:sz w:val="29"/>
      <w:szCs w:val="32"/>
    </w:rPr>
  </w:style>
  <w:style w:type="character" w:customStyle="1" w:styleId="RSCH02PaperAuthorsandBylineChar">
    <w:name w:val="RSC H02 Paper Authors and Byline Char"/>
    <w:basedOn w:val="Tipodeletrapredefinidodopargrafo"/>
    <w:link w:val="RSCH02PaperAuthorsandByline"/>
    <w:rsid w:val="001633D9"/>
    <w:rPr>
      <w:rFonts w:cs="Times New Roman"/>
      <w:sz w:val="20"/>
    </w:rPr>
  </w:style>
  <w:style w:type="character" w:customStyle="1" w:styleId="RSCB01ARTAbstractChar">
    <w:name w:val="RSC B01 ART Abstract Char"/>
    <w:basedOn w:val="Tipodeletrapredefinidodopar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Tipodeletrapredefinidodopar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Tipodeletrapredefinidodopar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Tipodeletrapredefinidodopar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Tipodeletrapredefinidodopargrafo"/>
    <w:link w:val="RSCI03FigureSchemeChartUncaptioned"/>
    <w:rsid w:val="006556AC"/>
    <w:rPr>
      <w:rFonts w:cs="Times New Roman"/>
      <w:sz w:val="16"/>
      <w:szCs w:val="16"/>
    </w:rPr>
  </w:style>
  <w:style w:type="character" w:customStyle="1" w:styleId="RSCB03MathematicsGreeketcChar">
    <w:name w:val="RSC B03 Mathematics/Greek etc Char"/>
    <w:basedOn w:val="Tipodeletrapredefinidodopargrafo"/>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Tipodeletrapredefinidodopar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Tipodeletrapredefinidodopar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Tipodeletrapredefinidodopargrafo"/>
    <w:link w:val="RSCT04TableFootnotewithbottombar"/>
    <w:rsid w:val="006556AC"/>
    <w:rPr>
      <w:rFonts w:eastAsia="Times New Roman" w:cs="Times New Roman"/>
      <w:sz w:val="15"/>
      <w:szCs w:val="20"/>
      <w:lang w:eastAsia="en-GB"/>
    </w:rPr>
  </w:style>
  <w:style w:type="character" w:styleId="Hiperligao">
    <w:name w:val="Hyperlink"/>
    <w:basedOn w:val="Tipodeletrapredefinidodopargrafo"/>
    <w:uiPriority w:val="99"/>
    <w:unhideWhenUsed/>
    <w:rsid w:val="005037CD"/>
    <w:rPr>
      <w:color w:val="0000FF" w:themeColor="hyperlink"/>
      <w:u w:val="single"/>
    </w:rPr>
  </w:style>
  <w:style w:type="paragraph" w:styleId="PargrafodaLista">
    <w:name w:val="List Paragraph"/>
    <w:basedOn w:val="Normal"/>
    <w:uiPriority w:val="34"/>
    <w:qFormat/>
    <w:rsid w:val="00F15F90"/>
    <w:pPr>
      <w:ind w:left="720"/>
      <w:contextualSpacing/>
    </w:pPr>
  </w:style>
  <w:style w:type="paragraph" w:styleId="Reviso">
    <w:name w:val="Revision"/>
    <w:hidden/>
    <w:uiPriority w:val="99"/>
    <w:semiHidden/>
    <w:rsid w:val="000D5891"/>
    <w:pPr>
      <w:spacing w:after="0" w:line="240" w:lineRule="auto"/>
    </w:pPr>
  </w:style>
  <w:style w:type="paragraph" w:styleId="Textodenotaderodap">
    <w:name w:val="footnote text"/>
    <w:basedOn w:val="Normal"/>
    <w:link w:val="TextodenotaderodapCarter"/>
    <w:uiPriority w:val="99"/>
    <w:semiHidden/>
    <w:unhideWhenUsed/>
    <w:rsid w:val="00CA2740"/>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CA2740"/>
    <w:rPr>
      <w:sz w:val="20"/>
      <w:szCs w:val="20"/>
    </w:rPr>
  </w:style>
  <w:style w:type="character" w:styleId="Refdenotaderodap">
    <w:name w:val="footnote reference"/>
    <w:basedOn w:val="Tipodeletrapredefinidodopargrafo"/>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egenda">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Tipodeletrapredefinidodopargrafo"/>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Tipodeletrapredefinidodopargrafo"/>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Tipodeletrapredefinidodopar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Tipodeletrapredefinidodopar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Tipodeletrapredefinidodopar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Tipodeletrapredefinidodopargrafo"/>
    <w:link w:val="RSCB07BHeadingSub-Section-standalone"/>
    <w:rsid w:val="00EF6BD4"/>
    <w:rPr>
      <w:b/>
      <w:sz w:val="18"/>
    </w:rPr>
  </w:style>
  <w:style w:type="character" w:customStyle="1" w:styleId="RSCB08CHeadingIn-lineChar">
    <w:name w:val="RSC B08 C Heading (In-line) Char"/>
    <w:basedOn w:val="Tipodeletrapredefinidodopar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Hiperligaovisitada">
    <w:name w:val="FollowedHyperlink"/>
    <w:basedOn w:val="Tipodeletrapredefinidodopargrafo"/>
    <w:uiPriority w:val="99"/>
    <w:semiHidden/>
    <w:unhideWhenUsed/>
    <w:rsid w:val="0024022C"/>
    <w:rPr>
      <w:color w:val="800080" w:themeColor="followedHyperlink"/>
      <w:u w:val="single"/>
    </w:rPr>
  </w:style>
  <w:style w:type="paragraph" w:customStyle="1" w:styleId="MDPI31text">
    <w:name w:val="MDPI_3.1_text"/>
    <w:link w:val="MDPI31textCarter"/>
    <w:qFormat/>
    <w:rsid w:val="00733C4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arter">
    <w:name w:val="MDPI_3.1_text Caráter"/>
    <w:basedOn w:val="Tipodeletrapredefinidodopargrafo"/>
    <w:link w:val="MDPI31text"/>
    <w:rsid w:val="00733C41"/>
    <w:rPr>
      <w:rFonts w:ascii="Palatino Linotype" w:eastAsia="Times New Roman" w:hAnsi="Palatino Linotype" w:cs="Times New Roman"/>
      <w:snapToGrid w:val="0"/>
      <w:color w:val="000000"/>
      <w:sz w:val="20"/>
      <w:lang w:val="en-US" w:eastAsia="de-DE" w:bidi="en-US"/>
    </w:rPr>
  </w:style>
  <w:style w:type="character" w:customStyle="1" w:styleId="st">
    <w:name w:val="st"/>
    <w:basedOn w:val="Tipodeletrapredefinidodopargrafo"/>
    <w:rsid w:val="00733C41"/>
  </w:style>
  <w:style w:type="table" w:styleId="TabelaSimples2">
    <w:name w:val="Plain Table 2"/>
    <w:basedOn w:val="Tabelanormal"/>
    <w:uiPriority w:val="42"/>
    <w:rsid w:val="00B52EA3"/>
    <w:pPr>
      <w:spacing w:after="0" w:line="240" w:lineRule="auto"/>
    </w:pPr>
    <w:rPr>
      <w:rFonts w:eastAsia="Times New Roman" w:hAnsi="Times New Roman" w:cs="Times New Roma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DAckTitle">
    <w:name w:val="TD_Ack_Title"/>
    <w:basedOn w:val="Normal"/>
    <w:link w:val="TDAckTitleChar"/>
    <w:rsid w:val="00A961C9"/>
    <w:pPr>
      <w:spacing w:before="180" w:after="60" w:line="240" w:lineRule="auto"/>
      <w:jc w:val="both"/>
    </w:pPr>
    <w:rPr>
      <w:rFonts w:ascii="Myriad Pro Light" w:eastAsia="Times New Roman" w:hAnsi="Myriad Pro Light" w:cs="Times New Roman"/>
      <w:b/>
      <w:kern w:val="23"/>
      <w:sz w:val="21"/>
      <w:szCs w:val="20"/>
      <w:lang w:val="en-US"/>
    </w:rPr>
  </w:style>
  <w:style w:type="character" w:customStyle="1" w:styleId="TDAckTitleChar">
    <w:name w:val="TD_Ack_Title Char"/>
    <w:link w:val="TDAckTitle"/>
    <w:rsid w:val="00A961C9"/>
    <w:rPr>
      <w:rFonts w:ascii="Myriad Pro Light" w:eastAsia="Times New Roman" w:hAnsi="Myriad Pro Light" w:cs="Times New Roman"/>
      <w:b/>
      <w:kern w:val="23"/>
      <w:sz w:val="21"/>
      <w:szCs w:val="20"/>
      <w:lang w:val="en-US"/>
    </w:rPr>
  </w:style>
  <w:style w:type="paragraph" w:customStyle="1" w:styleId="EndNoteBibliographyTitle">
    <w:name w:val="EndNote Bibliography Title"/>
    <w:basedOn w:val="Normal"/>
    <w:link w:val="EndNoteBibliographyTitleCarter"/>
    <w:rsid w:val="00EF4A4C"/>
    <w:pPr>
      <w:spacing w:after="0"/>
      <w:jc w:val="center"/>
    </w:pPr>
    <w:rPr>
      <w:rFonts w:ascii="Calibri" w:hAnsi="Calibri" w:cs="Calibri"/>
      <w:noProof/>
      <w:sz w:val="18"/>
      <w:lang w:val="en-US"/>
    </w:rPr>
  </w:style>
  <w:style w:type="character" w:customStyle="1" w:styleId="EndNoteBibliographyTitleCarter">
    <w:name w:val="EndNote Bibliography Title Caráter"/>
    <w:basedOn w:val="RSCR02ReferencesChar"/>
    <w:link w:val="EndNoteBibliographyTitle"/>
    <w:rsid w:val="00EF4A4C"/>
    <w:rPr>
      <w:rFonts w:ascii="Calibri" w:hAnsi="Calibri" w:cs="Calibri"/>
      <w:noProof/>
      <w:w w:val="105"/>
      <w:sz w:val="18"/>
      <w:szCs w:val="18"/>
      <w:lang w:val="en-US"/>
    </w:rPr>
  </w:style>
  <w:style w:type="paragraph" w:customStyle="1" w:styleId="EndNoteBibliography">
    <w:name w:val="EndNote Bibliography"/>
    <w:basedOn w:val="Normal"/>
    <w:link w:val="EndNoteBibliographyCarter"/>
    <w:rsid w:val="00EF4A4C"/>
    <w:pPr>
      <w:spacing w:line="240" w:lineRule="auto"/>
      <w:jc w:val="both"/>
    </w:pPr>
    <w:rPr>
      <w:rFonts w:ascii="Calibri" w:hAnsi="Calibri" w:cs="Calibri"/>
      <w:noProof/>
      <w:sz w:val="18"/>
      <w:lang w:val="en-US"/>
    </w:rPr>
  </w:style>
  <w:style w:type="character" w:customStyle="1" w:styleId="EndNoteBibliographyCarter">
    <w:name w:val="EndNote Bibliography Caráter"/>
    <w:basedOn w:val="RSCR02ReferencesChar"/>
    <w:link w:val="EndNoteBibliography"/>
    <w:rsid w:val="00EF4A4C"/>
    <w:rPr>
      <w:rFonts w:ascii="Calibri" w:hAnsi="Calibri" w:cs="Calibri"/>
      <w:noProof/>
      <w:w w:val="105"/>
      <w:sz w:val="18"/>
      <w:szCs w:val="18"/>
      <w:lang w:val="en-US"/>
    </w:rPr>
  </w:style>
  <w:style w:type="character" w:styleId="MenoNoResolvida">
    <w:name w:val="Unresolved Mention"/>
    <w:basedOn w:val="Tipodeletrapredefinidodopargrafo"/>
    <w:uiPriority w:val="99"/>
    <w:semiHidden/>
    <w:unhideWhenUsed/>
    <w:rsid w:val="00EF4A4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f"/><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D79B1-C201-4877-8327-C3AF1C578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dotx</Template>
  <TotalTime>0</TotalTime>
  <Pages>14</Pages>
  <Words>22720</Words>
  <Characters>129508</Characters>
  <Application>Microsoft Office Word</Application>
  <DocSecurity>0</DocSecurity>
  <Lines>1079</Lines>
  <Paragraphs>3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15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Maria Sousa</cp:lastModifiedBy>
  <cp:revision>2</cp:revision>
  <cp:lastPrinted>2018-04-27T12:43:00Z</cp:lastPrinted>
  <dcterms:created xsi:type="dcterms:W3CDTF">2018-10-11T03:54:00Z</dcterms:created>
  <dcterms:modified xsi:type="dcterms:W3CDTF">2018-10-11T03:54:00Z</dcterms:modified>
</cp:coreProperties>
</file>